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221378" w14:textId="49750756" w:rsidR="009303D9" w:rsidRDefault="009F0679" w:rsidP="006347CF">
      <w:pPr>
        <w:pStyle w:val="papertitle"/>
        <w:spacing w:before="100" w:beforeAutospacing="1" w:after="100" w:afterAutospacing="1"/>
      </w:pPr>
      <w:r>
        <w:t>Using Statistical Model and Machine Learning Algorithms to Predict Stock Prices of Some Corporations in Vietnam</w:t>
      </w:r>
    </w:p>
    <w:p w14:paraId="28FBE867" w14:textId="77777777" w:rsidR="00D7522C" w:rsidRDefault="00D7522C" w:rsidP="00CA4392">
      <w:pPr>
        <w:pStyle w:val="Author"/>
        <w:spacing w:before="100" w:beforeAutospacing="1" w:after="100" w:afterAutospacing="1" w:line="120" w:lineRule="auto"/>
        <w:rPr>
          <w:sz w:val="16"/>
          <w:szCs w:val="16"/>
        </w:rPr>
      </w:pPr>
    </w:p>
    <w:p w14:paraId="630F9022" w14:textId="77777777" w:rsidR="00D7522C" w:rsidRPr="00CA4392" w:rsidRDefault="00D7522C" w:rsidP="00CA4392">
      <w:pPr>
        <w:pStyle w:val="Author"/>
        <w:spacing w:before="100" w:beforeAutospacing="1" w:after="100" w:afterAutospacing="1" w:line="120" w:lineRule="auto"/>
        <w:rPr>
          <w:sz w:val="16"/>
          <w:szCs w:val="16"/>
        </w:rPr>
        <w:sectPr w:rsidR="00D7522C" w:rsidRPr="00CA4392" w:rsidSect="001A3B3D">
          <w:footerReference w:type="first" r:id="rId11"/>
          <w:pgSz w:w="12240" w:h="15840" w:code="1"/>
          <w:pgMar w:top="1080" w:right="893" w:bottom="1440" w:left="893" w:header="720" w:footer="720" w:gutter="0"/>
          <w:cols w:space="720"/>
          <w:titlePg/>
          <w:docGrid w:linePitch="360"/>
        </w:sectPr>
      </w:pPr>
    </w:p>
    <w:p w14:paraId="2D44DC29" w14:textId="1467EE32" w:rsidR="0030266E" w:rsidRDefault="001A3B3D" w:rsidP="005C32C7">
      <w:pPr>
        <w:pStyle w:val="Author"/>
        <w:spacing w:before="100" w:beforeAutospacing="1"/>
        <w:rPr>
          <w:sz w:val="18"/>
          <w:szCs w:val="18"/>
        </w:rPr>
      </w:pPr>
      <w:r w:rsidRPr="00F847A6">
        <w:rPr>
          <w:sz w:val="18"/>
          <w:szCs w:val="18"/>
        </w:rPr>
        <w:t>1</w:t>
      </w:r>
      <w:r w:rsidRPr="00F847A6">
        <w:rPr>
          <w:sz w:val="18"/>
          <w:szCs w:val="18"/>
          <w:vertAlign w:val="superscript"/>
        </w:rPr>
        <w:t>st</w:t>
      </w:r>
      <w:r w:rsidRPr="00F847A6">
        <w:rPr>
          <w:sz w:val="18"/>
          <w:szCs w:val="18"/>
        </w:rPr>
        <w:t xml:space="preserve"> </w:t>
      </w:r>
      <w:r w:rsidR="00B12AEA">
        <w:rPr>
          <w:sz w:val="18"/>
          <w:szCs w:val="18"/>
        </w:rPr>
        <w:t>Tran Thi Tuyet Linh</w:t>
      </w:r>
      <w:r w:rsidRPr="00F847A6">
        <w:rPr>
          <w:sz w:val="18"/>
          <w:szCs w:val="18"/>
        </w:rPr>
        <w:t xml:space="preserve"> </w:t>
      </w:r>
      <w:r w:rsidRPr="00F847A6">
        <w:rPr>
          <w:sz w:val="18"/>
          <w:szCs w:val="18"/>
        </w:rPr>
        <w:br/>
      </w:r>
      <w:r w:rsidR="00515386" w:rsidRPr="00515386">
        <w:rPr>
          <w:sz w:val="18"/>
          <w:szCs w:val="18"/>
        </w:rPr>
        <w:t>IS403.N21.HTCL</w:t>
      </w:r>
      <w:r w:rsidR="00D72D06" w:rsidRPr="00F847A6">
        <w:rPr>
          <w:sz w:val="18"/>
          <w:szCs w:val="18"/>
        </w:rPr>
        <w:br/>
      </w:r>
      <w:r w:rsidR="00902944">
        <w:rPr>
          <w:sz w:val="18"/>
          <w:szCs w:val="18"/>
        </w:rPr>
        <w:t>Uni</w:t>
      </w:r>
      <w:r w:rsidR="006C00B6">
        <w:rPr>
          <w:sz w:val="18"/>
          <w:szCs w:val="18"/>
        </w:rPr>
        <w:t>ver</w:t>
      </w:r>
      <w:r w:rsidR="004C2BB0">
        <w:rPr>
          <w:sz w:val="18"/>
          <w:szCs w:val="18"/>
        </w:rPr>
        <w:t>sity of Information Technology</w:t>
      </w:r>
      <w:r w:rsidRPr="00F847A6">
        <w:rPr>
          <w:i/>
          <w:sz w:val="18"/>
          <w:szCs w:val="18"/>
        </w:rPr>
        <w:br/>
      </w:r>
      <w:r w:rsidR="0031737A">
        <w:rPr>
          <w:sz w:val="18"/>
          <w:szCs w:val="18"/>
        </w:rPr>
        <w:t>Ho Chi Minh city</w:t>
      </w:r>
      <w:r w:rsidRPr="00F847A6">
        <w:rPr>
          <w:sz w:val="18"/>
          <w:szCs w:val="18"/>
        </w:rPr>
        <w:br/>
      </w:r>
      <w:hyperlink r:id="rId12" w:history="1">
        <w:r w:rsidR="0030266E" w:rsidRPr="00F178FF">
          <w:rPr>
            <w:rStyle w:val="Hyperlink"/>
            <w:sz w:val="18"/>
            <w:szCs w:val="18"/>
          </w:rPr>
          <w:t>20521540@gm.uit.edu.vn</w:t>
        </w:r>
      </w:hyperlink>
    </w:p>
    <w:p w14:paraId="29DB23BA" w14:textId="71DB9DE5" w:rsidR="00DC71AC" w:rsidRDefault="003C6AD4" w:rsidP="00DC71AC">
      <w:pPr>
        <w:pStyle w:val="Author"/>
        <w:spacing w:before="0"/>
        <w:rPr>
          <w:sz w:val="18"/>
          <w:szCs w:val="18"/>
        </w:rPr>
      </w:pPr>
      <w:r w:rsidRPr="00F847A6">
        <w:rPr>
          <w:sz w:val="18"/>
          <w:szCs w:val="18"/>
        </w:rPr>
        <w:t>2</w:t>
      </w:r>
      <w:r w:rsidRPr="00F847A6">
        <w:rPr>
          <w:sz w:val="18"/>
          <w:szCs w:val="18"/>
          <w:vertAlign w:val="superscript"/>
        </w:rPr>
        <w:t>nd</w:t>
      </w:r>
      <w:r w:rsidR="00DC71AC" w:rsidRPr="00F847A6">
        <w:rPr>
          <w:sz w:val="18"/>
          <w:szCs w:val="18"/>
        </w:rPr>
        <w:t xml:space="preserve"> </w:t>
      </w:r>
      <w:r>
        <w:rPr>
          <w:sz w:val="18"/>
          <w:szCs w:val="18"/>
        </w:rPr>
        <w:t>To Thai Duy</w:t>
      </w:r>
      <w:r w:rsidR="00DC71AC" w:rsidRPr="00F847A6">
        <w:rPr>
          <w:sz w:val="18"/>
          <w:szCs w:val="18"/>
        </w:rPr>
        <w:t xml:space="preserve"> </w:t>
      </w:r>
      <w:r w:rsidR="00DC71AC" w:rsidRPr="00F847A6">
        <w:rPr>
          <w:sz w:val="18"/>
          <w:szCs w:val="18"/>
        </w:rPr>
        <w:br/>
      </w:r>
      <w:r w:rsidR="00DC71AC" w:rsidRPr="00515386">
        <w:rPr>
          <w:sz w:val="18"/>
          <w:szCs w:val="18"/>
        </w:rPr>
        <w:t>IS403.N21.HTCL</w:t>
      </w:r>
      <w:r w:rsidR="00DC71AC" w:rsidRPr="00F847A6">
        <w:rPr>
          <w:sz w:val="18"/>
          <w:szCs w:val="18"/>
        </w:rPr>
        <w:br/>
      </w:r>
      <w:r w:rsidR="00DC71AC">
        <w:rPr>
          <w:sz w:val="18"/>
          <w:szCs w:val="18"/>
        </w:rPr>
        <w:t>University of Information Technology</w:t>
      </w:r>
      <w:r w:rsidR="00DC71AC" w:rsidRPr="00F847A6">
        <w:rPr>
          <w:i/>
          <w:sz w:val="18"/>
          <w:szCs w:val="18"/>
        </w:rPr>
        <w:br/>
      </w:r>
      <w:r w:rsidR="00DC71AC">
        <w:rPr>
          <w:sz w:val="18"/>
          <w:szCs w:val="18"/>
        </w:rPr>
        <w:t>Ho Chi Minh city</w:t>
      </w:r>
      <w:r w:rsidR="00DC71AC" w:rsidRPr="00F847A6">
        <w:rPr>
          <w:sz w:val="18"/>
          <w:szCs w:val="18"/>
        </w:rPr>
        <w:br/>
      </w:r>
      <w:hyperlink r:id="rId13" w:history="1">
        <w:r w:rsidR="00AE12D0" w:rsidRPr="00F178FF">
          <w:rPr>
            <w:rStyle w:val="Hyperlink"/>
            <w:sz w:val="18"/>
            <w:szCs w:val="18"/>
          </w:rPr>
          <w:t>20521247@gm.uit.edu.vn</w:t>
        </w:r>
      </w:hyperlink>
    </w:p>
    <w:p w14:paraId="700815EB" w14:textId="45554C68" w:rsidR="00DC71AC" w:rsidRDefault="00AE12D0" w:rsidP="00DC71AC">
      <w:pPr>
        <w:pStyle w:val="Author"/>
        <w:spacing w:before="0"/>
        <w:rPr>
          <w:sz w:val="18"/>
          <w:szCs w:val="18"/>
        </w:rPr>
      </w:pPr>
      <w:r w:rsidRPr="00F847A6">
        <w:rPr>
          <w:sz w:val="18"/>
          <w:szCs w:val="18"/>
        </w:rPr>
        <w:t>3</w:t>
      </w:r>
      <w:r w:rsidRPr="00F847A6">
        <w:rPr>
          <w:sz w:val="18"/>
          <w:szCs w:val="18"/>
          <w:vertAlign w:val="superscript"/>
        </w:rPr>
        <w:t>rd</w:t>
      </w:r>
      <w:r w:rsidR="00DC71AC" w:rsidRPr="00F847A6">
        <w:rPr>
          <w:sz w:val="18"/>
          <w:szCs w:val="18"/>
        </w:rPr>
        <w:t xml:space="preserve"> </w:t>
      </w:r>
      <w:r>
        <w:rPr>
          <w:sz w:val="18"/>
          <w:szCs w:val="18"/>
        </w:rPr>
        <w:t>Nguyen Viet Hoang</w:t>
      </w:r>
      <w:r w:rsidR="00DC71AC" w:rsidRPr="00F847A6">
        <w:rPr>
          <w:sz w:val="18"/>
          <w:szCs w:val="18"/>
        </w:rPr>
        <w:t xml:space="preserve"> </w:t>
      </w:r>
      <w:r w:rsidR="00DC71AC" w:rsidRPr="00F847A6">
        <w:rPr>
          <w:sz w:val="18"/>
          <w:szCs w:val="18"/>
        </w:rPr>
        <w:br/>
      </w:r>
      <w:r w:rsidR="00DC71AC" w:rsidRPr="00515386">
        <w:rPr>
          <w:sz w:val="18"/>
          <w:szCs w:val="18"/>
        </w:rPr>
        <w:t>IS403.N21.HTCL</w:t>
      </w:r>
      <w:r w:rsidR="00DC71AC" w:rsidRPr="00F847A6">
        <w:rPr>
          <w:sz w:val="18"/>
          <w:szCs w:val="18"/>
        </w:rPr>
        <w:br/>
      </w:r>
      <w:r w:rsidR="00DC71AC">
        <w:rPr>
          <w:sz w:val="18"/>
          <w:szCs w:val="18"/>
        </w:rPr>
        <w:t>University of Information Technology</w:t>
      </w:r>
      <w:r w:rsidR="00DC71AC" w:rsidRPr="00F847A6">
        <w:rPr>
          <w:i/>
          <w:sz w:val="18"/>
          <w:szCs w:val="18"/>
        </w:rPr>
        <w:br/>
      </w:r>
      <w:r w:rsidR="00DC71AC">
        <w:rPr>
          <w:sz w:val="18"/>
          <w:szCs w:val="18"/>
        </w:rPr>
        <w:t>Ho Chi Minh city</w:t>
      </w:r>
      <w:r w:rsidR="00DC71AC" w:rsidRPr="00F847A6">
        <w:rPr>
          <w:sz w:val="18"/>
          <w:szCs w:val="18"/>
        </w:rPr>
        <w:br/>
      </w:r>
      <w:hyperlink r:id="rId14" w:history="1">
        <w:r w:rsidRPr="00F178FF">
          <w:rPr>
            <w:rStyle w:val="Hyperlink"/>
            <w:sz w:val="18"/>
            <w:szCs w:val="18"/>
          </w:rPr>
          <w:t>20521348@gm.uit.edu.vn</w:t>
        </w:r>
      </w:hyperlink>
    </w:p>
    <w:p w14:paraId="25234A6A" w14:textId="013DC53F" w:rsidR="005C32C7" w:rsidRDefault="005C32C7" w:rsidP="00D11E4A">
      <w:pPr>
        <w:pStyle w:val="Author"/>
        <w:spacing w:before="100" w:beforeAutospacing="1"/>
        <w:jc w:val="both"/>
        <w:rPr>
          <w:sz w:val="18"/>
          <w:szCs w:val="18"/>
        </w:rPr>
        <w:sectPr w:rsidR="005C32C7" w:rsidSect="006F55F4">
          <w:type w:val="continuous"/>
          <w:pgSz w:w="12240" w:h="15840" w:code="1"/>
          <w:pgMar w:top="1080" w:right="893" w:bottom="1440" w:left="893" w:header="720" w:footer="720" w:gutter="0"/>
          <w:cols w:num="3" w:space="216"/>
          <w:docGrid w:linePitch="360"/>
        </w:sectPr>
      </w:pPr>
    </w:p>
    <w:p w14:paraId="56995DC8" w14:textId="25C8E360" w:rsidR="00CA4392" w:rsidRPr="00F847A6" w:rsidRDefault="00CA4392" w:rsidP="00C80828">
      <w:pPr>
        <w:pStyle w:val="Author"/>
        <w:spacing w:before="100" w:beforeAutospacing="1"/>
        <w:jc w:val="both"/>
        <w:rPr>
          <w:sz w:val="16"/>
          <w:szCs w:val="16"/>
        </w:rPr>
        <w:sectPr w:rsidR="00CA4392" w:rsidRPr="00F847A6" w:rsidSect="00F847A6">
          <w:type w:val="continuous"/>
          <w:pgSz w:w="12240" w:h="15840" w:code="1"/>
          <w:pgMar w:top="1080" w:right="893" w:bottom="1440" w:left="893" w:header="720" w:footer="720" w:gutter="0"/>
          <w:cols w:num="4" w:space="216"/>
          <w:docGrid w:linePitch="360"/>
        </w:sectPr>
      </w:pPr>
    </w:p>
    <w:p w14:paraId="72A7A961" w14:textId="1C0A6DD0" w:rsidR="006347CF" w:rsidRPr="00F847A6" w:rsidRDefault="006347CF" w:rsidP="00CA4392">
      <w:pPr>
        <w:pStyle w:val="Author"/>
        <w:spacing w:before="100" w:beforeAutospacing="1"/>
        <w:jc w:val="both"/>
        <w:rPr>
          <w:sz w:val="16"/>
          <w:szCs w:val="16"/>
        </w:rPr>
        <w:sectPr w:rsidR="006347CF" w:rsidRPr="00F847A6" w:rsidSect="00F847A6">
          <w:type w:val="continuous"/>
          <w:pgSz w:w="12240" w:h="15840" w:code="1"/>
          <w:pgMar w:top="1080" w:right="893" w:bottom="1440" w:left="893" w:header="720" w:footer="720" w:gutter="0"/>
          <w:cols w:num="4" w:space="216"/>
          <w:docGrid w:linePitch="360"/>
        </w:sectPr>
      </w:pPr>
    </w:p>
    <w:p w14:paraId="6135F6F2" w14:textId="12C3CABD" w:rsidR="002E558F" w:rsidRPr="00AD242E" w:rsidRDefault="009303D9" w:rsidP="00AD242E">
      <w:pPr>
        <w:pStyle w:val="Abstract"/>
        <w:rPr>
          <w:b w:val="0"/>
          <w:bCs w:val="0"/>
          <w:iCs/>
        </w:rPr>
      </w:pPr>
      <w:r>
        <w:rPr>
          <w:i/>
          <w:iCs/>
        </w:rPr>
        <w:t>Abstract</w:t>
      </w:r>
      <w:r w:rsidR="003E3E0C">
        <w:rPr>
          <w:i/>
          <w:iCs/>
        </w:rPr>
        <w:t xml:space="preserve"> </w:t>
      </w:r>
      <w:r>
        <w:t>—</w:t>
      </w:r>
      <w:r w:rsidR="001A42EA">
        <w:rPr>
          <w:iCs/>
        </w:rPr>
        <w:t xml:space="preserve"> </w:t>
      </w:r>
      <w:r w:rsidR="0039772B">
        <w:rPr>
          <w:b w:val="0"/>
          <w:bCs w:val="0"/>
          <w:iCs/>
        </w:rPr>
        <w:t>Stock trading has always been a significant part of the financ</w:t>
      </w:r>
      <w:r w:rsidR="004258D5">
        <w:rPr>
          <w:b w:val="0"/>
          <w:bCs w:val="0"/>
          <w:iCs/>
        </w:rPr>
        <w:t>ial</w:t>
      </w:r>
      <w:r w:rsidR="0039772B">
        <w:rPr>
          <w:b w:val="0"/>
          <w:bCs w:val="0"/>
          <w:iCs/>
        </w:rPr>
        <w:t xml:space="preserve"> worl</w:t>
      </w:r>
      <w:r w:rsidR="004D3015">
        <w:rPr>
          <w:b w:val="0"/>
          <w:bCs w:val="0"/>
          <w:iCs/>
        </w:rPr>
        <w:t>d</w:t>
      </w:r>
      <w:r w:rsidR="0039772B">
        <w:rPr>
          <w:b w:val="0"/>
          <w:bCs w:val="0"/>
          <w:iCs/>
        </w:rPr>
        <w:t>.</w:t>
      </w:r>
      <w:r w:rsidR="00900B28">
        <w:rPr>
          <w:b w:val="0"/>
          <w:bCs w:val="0"/>
          <w:iCs/>
        </w:rPr>
        <w:t xml:space="preserve"> With the </w:t>
      </w:r>
      <w:r w:rsidR="00250519">
        <w:rPr>
          <w:b w:val="0"/>
          <w:bCs w:val="0"/>
          <w:iCs/>
        </w:rPr>
        <w:t xml:space="preserve">potential of the stock market and the </w:t>
      </w:r>
      <w:r w:rsidR="00192B86">
        <w:rPr>
          <w:b w:val="0"/>
          <w:bCs w:val="0"/>
          <w:iCs/>
        </w:rPr>
        <w:t>rapid development of machine learning</w:t>
      </w:r>
      <w:r w:rsidR="00915CE3">
        <w:rPr>
          <w:b w:val="0"/>
          <w:bCs w:val="0"/>
          <w:iCs/>
        </w:rPr>
        <w:t>,</w:t>
      </w:r>
      <w:r w:rsidR="00874CF7">
        <w:rPr>
          <w:b w:val="0"/>
          <w:bCs w:val="0"/>
          <w:iCs/>
        </w:rPr>
        <w:t xml:space="preserve"> stock prices </w:t>
      </w:r>
      <w:r w:rsidR="00841348">
        <w:rPr>
          <w:b w:val="0"/>
          <w:bCs w:val="0"/>
          <w:iCs/>
        </w:rPr>
        <w:t xml:space="preserve">prediction </w:t>
      </w:r>
      <w:r w:rsidR="00CA0594">
        <w:rPr>
          <w:b w:val="0"/>
          <w:bCs w:val="0"/>
          <w:iCs/>
        </w:rPr>
        <w:t>has</w:t>
      </w:r>
      <w:r w:rsidR="00841348">
        <w:rPr>
          <w:b w:val="0"/>
          <w:bCs w:val="0"/>
          <w:iCs/>
        </w:rPr>
        <w:t xml:space="preserve"> been a hot issue in </w:t>
      </w:r>
      <w:r w:rsidR="006F0CE6">
        <w:rPr>
          <w:b w:val="0"/>
          <w:bCs w:val="0"/>
          <w:iCs/>
        </w:rPr>
        <w:t>recent year</w:t>
      </w:r>
      <w:r w:rsidR="00A61087">
        <w:rPr>
          <w:b w:val="0"/>
          <w:bCs w:val="0"/>
          <w:iCs/>
        </w:rPr>
        <w:t>s</w:t>
      </w:r>
      <w:r w:rsidR="00A52E6E">
        <w:rPr>
          <w:b w:val="0"/>
          <w:bCs w:val="0"/>
          <w:iCs/>
        </w:rPr>
        <w:t>.</w:t>
      </w:r>
      <w:r w:rsidR="00261DC8">
        <w:rPr>
          <w:b w:val="0"/>
          <w:bCs w:val="0"/>
          <w:iCs/>
        </w:rPr>
        <w:t xml:space="preserve"> </w:t>
      </w:r>
      <w:r w:rsidR="00FE40D7">
        <w:rPr>
          <w:b w:val="0"/>
          <w:bCs w:val="0"/>
          <w:iCs/>
        </w:rPr>
        <w:t xml:space="preserve">Various </w:t>
      </w:r>
      <w:r w:rsidR="00152CD3">
        <w:rPr>
          <w:b w:val="0"/>
          <w:bCs w:val="0"/>
          <w:iCs/>
        </w:rPr>
        <w:t>m</w:t>
      </w:r>
      <w:r w:rsidR="00DE4D33">
        <w:rPr>
          <w:b w:val="0"/>
          <w:bCs w:val="0"/>
          <w:iCs/>
        </w:rPr>
        <w:t>ethods</w:t>
      </w:r>
      <w:r w:rsidR="00FE40D7">
        <w:rPr>
          <w:b w:val="0"/>
          <w:bCs w:val="0"/>
          <w:iCs/>
        </w:rPr>
        <w:t xml:space="preserve"> have been pro</w:t>
      </w:r>
      <w:r w:rsidR="00231390">
        <w:rPr>
          <w:b w:val="0"/>
          <w:bCs w:val="0"/>
          <w:iCs/>
        </w:rPr>
        <w:t>pose</w:t>
      </w:r>
      <w:r w:rsidR="0097353C">
        <w:rPr>
          <w:b w:val="0"/>
          <w:bCs w:val="0"/>
          <w:iCs/>
        </w:rPr>
        <w:t xml:space="preserve">d to predict stock </w:t>
      </w:r>
      <w:r w:rsidR="00223EEA">
        <w:rPr>
          <w:b w:val="0"/>
          <w:bCs w:val="0"/>
          <w:iCs/>
        </w:rPr>
        <w:t>prices.</w:t>
      </w:r>
      <w:r w:rsidR="00E15ADD">
        <w:rPr>
          <w:b w:val="0"/>
          <w:bCs w:val="0"/>
          <w:iCs/>
        </w:rPr>
        <w:t xml:space="preserve"> </w:t>
      </w:r>
      <w:r w:rsidR="00152CD3">
        <w:rPr>
          <w:b w:val="0"/>
          <w:bCs w:val="0"/>
          <w:iCs/>
        </w:rPr>
        <w:t>However</w:t>
      </w:r>
      <w:r w:rsidR="0008328B">
        <w:rPr>
          <w:b w:val="0"/>
          <w:bCs w:val="0"/>
          <w:iCs/>
        </w:rPr>
        <w:t xml:space="preserve">, each </w:t>
      </w:r>
      <w:r w:rsidR="00152CD3">
        <w:rPr>
          <w:b w:val="0"/>
          <w:bCs w:val="0"/>
          <w:iCs/>
        </w:rPr>
        <w:t xml:space="preserve">has unique characteristics that cause differences in performance. </w:t>
      </w:r>
      <w:r w:rsidR="00261DC8">
        <w:rPr>
          <w:b w:val="0"/>
          <w:bCs w:val="0"/>
          <w:iCs/>
        </w:rPr>
        <w:t xml:space="preserve">In this study, we use </w:t>
      </w:r>
      <w:r w:rsidR="00F610CD">
        <w:rPr>
          <w:b w:val="0"/>
          <w:bCs w:val="0"/>
          <w:iCs/>
        </w:rPr>
        <w:t>Statistical</w:t>
      </w:r>
      <w:r w:rsidR="007D2FB3">
        <w:rPr>
          <w:b w:val="0"/>
          <w:bCs w:val="0"/>
          <w:iCs/>
        </w:rPr>
        <w:t xml:space="preserve"> Model</w:t>
      </w:r>
      <w:r w:rsidR="00F610CD">
        <w:rPr>
          <w:b w:val="0"/>
          <w:bCs w:val="0"/>
          <w:iCs/>
        </w:rPr>
        <w:t xml:space="preserve"> and Machine Learning Algorithms such as L</w:t>
      </w:r>
      <w:r w:rsidR="00FD4CDE">
        <w:rPr>
          <w:b w:val="0"/>
          <w:bCs w:val="0"/>
          <w:iCs/>
        </w:rPr>
        <w:t>i</w:t>
      </w:r>
      <w:r w:rsidR="00851A8A">
        <w:rPr>
          <w:b w:val="0"/>
          <w:bCs w:val="0"/>
          <w:iCs/>
        </w:rPr>
        <w:t xml:space="preserve">near Regression, ARIMA, SARIMAX, Random Forest, DLM, RNN, LSTM, GRU and </w:t>
      </w:r>
      <w:proofErr w:type="spellStart"/>
      <w:r w:rsidR="00E51E18">
        <w:rPr>
          <w:b w:val="0"/>
          <w:bCs w:val="0"/>
          <w:iCs/>
        </w:rPr>
        <w:t>XGBoost</w:t>
      </w:r>
      <w:proofErr w:type="spellEnd"/>
      <w:r w:rsidR="00E51E18">
        <w:rPr>
          <w:b w:val="0"/>
          <w:bCs w:val="0"/>
          <w:iCs/>
        </w:rPr>
        <w:t xml:space="preserve"> to predict the </w:t>
      </w:r>
      <w:r w:rsidR="00CA0594">
        <w:rPr>
          <w:b w:val="0"/>
          <w:bCs w:val="0"/>
          <w:iCs/>
        </w:rPr>
        <w:t>stock prices of some corporations in Vietnam</w:t>
      </w:r>
      <w:r w:rsidR="00EE3B97">
        <w:rPr>
          <w:b w:val="0"/>
          <w:bCs w:val="0"/>
          <w:iCs/>
        </w:rPr>
        <w:t xml:space="preserve"> based on past prices</w:t>
      </w:r>
      <w:r w:rsidR="00CA0594">
        <w:rPr>
          <w:b w:val="0"/>
          <w:bCs w:val="0"/>
          <w:iCs/>
        </w:rPr>
        <w:t>.</w:t>
      </w:r>
      <w:r w:rsidR="004D0D96">
        <w:rPr>
          <w:b w:val="0"/>
          <w:bCs w:val="0"/>
          <w:iCs/>
        </w:rPr>
        <w:t xml:space="preserve"> </w:t>
      </w:r>
      <w:r w:rsidR="002E558F" w:rsidRPr="00AD242E">
        <w:rPr>
          <w:b w:val="0"/>
          <w:bCs w:val="0"/>
          <w:iCs/>
        </w:rPr>
        <w:t xml:space="preserve">The comparison results will be based on three evaluation parameters: RMSE, MAE, and MAPE. </w:t>
      </w:r>
    </w:p>
    <w:p w14:paraId="6E339E5A" w14:textId="65EDAD7B" w:rsidR="009303D9" w:rsidRPr="004D72B5" w:rsidRDefault="004D72B5" w:rsidP="00972203">
      <w:pPr>
        <w:pStyle w:val="Keywords"/>
      </w:pPr>
      <w:r w:rsidRPr="004D72B5">
        <w:t>Keywords</w:t>
      </w:r>
      <w:r w:rsidR="000D3DB2">
        <w:t xml:space="preserve"> </w:t>
      </w:r>
      <w:r w:rsidRPr="004D72B5">
        <w:t>—</w:t>
      </w:r>
      <w:r w:rsidR="000D3DB2">
        <w:t xml:space="preserve"> </w:t>
      </w:r>
      <w:r w:rsidR="000D3DB2" w:rsidRPr="000D3DB2">
        <w:rPr>
          <w:b w:val="0"/>
          <w:bCs w:val="0"/>
        </w:rPr>
        <w:t>Stock</w:t>
      </w:r>
      <w:r w:rsidR="000D3DB2">
        <w:rPr>
          <w:b w:val="0"/>
          <w:bCs w:val="0"/>
        </w:rPr>
        <w:t xml:space="preserve"> prices, Linear Regression, ARIMA, SARIMAX, </w:t>
      </w:r>
      <w:r w:rsidR="00C621CF">
        <w:rPr>
          <w:b w:val="0"/>
          <w:bCs w:val="0"/>
        </w:rPr>
        <w:t xml:space="preserve">Random Forest, </w:t>
      </w:r>
      <w:r w:rsidR="0049286D">
        <w:rPr>
          <w:b w:val="0"/>
          <w:bCs w:val="0"/>
        </w:rPr>
        <w:t>D</w:t>
      </w:r>
      <w:r w:rsidR="005D6908">
        <w:rPr>
          <w:b w:val="0"/>
          <w:bCs w:val="0"/>
        </w:rPr>
        <w:t xml:space="preserve">LM, RNN, LSTM, </w:t>
      </w:r>
      <w:r w:rsidR="00A06A24">
        <w:rPr>
          <w:b w:val="0"/>
          <w:bCs w:val="0"/>
        </w:rPr>
        <w:t xml:space="preserve">GRU, XGBOOST </w:t>
      </w:r>
    </w:p>
    <w:p w14:paraId="6283AFFE" w14:textId="2913BE6A" w:rsidR="009303D9" w:rsidRDefault="009303D9" w:rsidP="00960834">
      <w:pPr>
        <w:pStyle w:val="Heading1"/>
      </w:pPr>
      <w:r w:rsidRPr="00D632BE">
        <w:t xml:space="preserve">Introduction </w:t>
      </w:r>
    </w:p>
    <w:p w14:paraId="318A48A8" w14:textId="5D4482D7" w:rsidR="00960834" w:rsidRPr="00960834" w:rsidRDefault="00960834" w:rsidP="005A2487">
      <w:pPr>
        <w:pStyle w:val="BodyText"/>
        <w:rPr>
          <w:lang w:val="en-US"/>
        </w:rPr>
      </w:pPr>
      <w:r w:rsidRPr="00960834">
        <w:rPr>
          <w:lang w:val="en-US"/>
        </w:rPr>
        <w:t>The prediction of stock prices has always been a challenging task in the financial market. Accurate forecasting of stock prices is importan</w:t>
      </w:r>
      <w:r w:rsidR="0068079A">
        <w:rPr>
          <w:lang w:val="en-US"/>
        </w:rPr>
        <w:t>t</w:t>
      </w:r>
      <w:r w:rsidRPr="00960834">
        <w:rPr>
          <w:lang w:val="en-US"/>
        </w:rPr>
        <w:t xml:space="preserve"> for investors seeking to make decisions.</w:t>
      </w:r>
      <w:r w:rsidR="005A2487">
        <w:rPr>
          <w:lang w:val="en-US"/>
        </w:rPr>
        <w:t xml:space="preserve"> </w:t>
      </w:r>
      <w:r w:rsidRPr="00960834">
        <w:rPr>
          <w:lang w:val="en-US"/>
        </w:rPr>
        <w:t>In recent years, the utilization of machine learning algorithms in stock price prediction has garnered significant attention. Machine learning algorithms possess the ability to automatically learn from historical data and identify the best predictive models based on their variations. This enables the generation of potential forecasts for stock prices based on current and past information.</w:t>
      </w:r>
    </w:p>
    <w:p w14:paraId="51385736" w14:textId="7C97D86F" w:rsidR="00960834" w:rsidRPr="00960834" w:rsidRDefault="00960834" w:rsidP="00960834">
      <w:pPr>
        <w:pStyle w:val="BodyText"/>
        <w:rPr>
          <w:lang w:val="en-US"/>
        </w:rPr>
      </w:pPr>
      <w:r w:rsidRPr="00960834">
        <w:rPr>
          <w:lang w:val="en-US"/>
        </w:rPr>
        <w:t>Based on this premise, this research aims to construct a stock price prediction model using various machine learning algorithms. Historical data of stock prices, financial indicators, and market factors will be employed to train the models. Subsequently, the models will be evaluated and tested on new data to determine their accuracy and performance.</w:t>
      </w:r>
    </w:p>
    <w:p w14:paraId="614E11D9" w14:textId="77777777" w:rsidR="00960834" w:rsidRPr="00960834" w:rsidRDefault="00960834" w:rsidP="00960834">
      <w:pPr>
        <w:pStyle w:val="BodyText"/>
        <w:rPr>
          <w:lang w:val="en-US"/>
        </w:rPr>
      </w:pPr>
      <w:r w:rsidRPr="00960834">
        <w:rPr>
          <w:lang w:val="en-US"/>
        </w:rPr>
        <w:t>The machine learning algorithms considered in this study include Linear Regression, ARIMA, SARIMAX, Random Forest, DLM, RNN, LSTM, GRU and XGBOOST. Each algorithm offers unique capabilities and approaches to capture the underlying patterns and dynamics in stock price movements.</w:t>
      </w:r>
    </w:p>
    <w:p w14:paraId="59F15845" w14:textId="7FAB14E8" w:rsidR="00960834" w:rsidRPr="00960834" w:rsidRDefault="00FB0A7C" w:rsidP="00B07D67">
      <w:pPr>
        <w:pStyle w:val="BodyText"/>
        <w:rPr>
          <w:lang w:val="en-US"/>
        </w:rPr>
      </w:pPr>
      <w:r w:rsidRPr="00FB0A7C">
        <w:rPr>
          <w:lang w:val="en-US"/>
        </w:rPr>
        <w:t xml:space="preserve">The study aims to explore the effectiveness of these algorithms in forecasting stock market trends and provide valuable insights for investors and financial analysts. By </w:t>
      </w:r>
      <w:r w:rsidR="005E2351">
        <w:rPr>
          <w:lang w:val="en-US"/>
        </w:rPr>
        <w:t>using</w:t>
      </w:r>
      <w:r w:rsidRPr="00FB0A7C">
        <w:rPr>
          <w:lang w:val="en-US"/>
        </w:rPr>
        <w:t xml:space="preserve"> </w:t>
      </w:r>
      <w:r w:rsidRPr="00FB0A7C">
        <w:rPr>
          <w:lang w:val="en-US"/>
        </w:rPr>
        <w:t>historical data and advanced machine learning techniques, the research aims to enhance the accuracy and reliability of stock price predictions, facilitating informed decision-making in the dynamic world of financial markets.</w:t>
      </w:r>
    </w:p>
    <w:p w14:paraId="71038CEB" w14:textId="72A7F6E6" w:rsidR="009303D9" w:rsidRPr="006B6B66" w:rsidRDefault="002B0EB9" w:rsidP="006B6B66">
      <w:pPr>
        <w:pStyle w:val="Heading1"/>
      </w:pPr>
      <w:r>
        <w:t>Related Word</w:t>
      </w:r>
    </w:p>
    <w:p w14:paraId="33F6515F" w14:textId="1048735E" w:rsidR="003952C6" w:rsidRDefault="00E45E52" w:rsidP="008D2DA0">
      <w:pPr>
        <w:jc w:val="both"/>
      </w:pPr>
      <w:r>
        <w:t xml:space="preserve">A stock market is where companies issue their shares to expand their business, and investors can buy or sell each other's shares at certain prices. Investors around the world can buy and sell stocks, thus making a profit by selling at a higher price than they bought. </w:t>
      </w:r>
      <w:r w:rsidR="008D2DA0">
        <w:t xml:space="preserve">The challenge is </w:t>
      </w:r>
      <w:r w:rsidR="001D2465">
        <w:t xml:space="preserve">fluctuating stock price movements can </w:t>
      </w:r>
      <w:r w:rsidR="00E26516">
        <w:t xml:space="preserve">change within minutes or seconds. Therefore, the theory of predicting stock </w:t>
      </w:r>
      <w:r w:rsidR="00786303">
        <w:t>prices</w:t>
      </w:r>
      <w:r w:rsidR="00E26516">
        <w:t xml:space="preserve"> emerges.</w:t>
      </w:r>
      <w:r w:rsidR="00C65D7F">
        <w:t xml:space="preserve"> </w:t>
      </w:r>
    </w:p>
    <w:p w14:paraId="2FE0AE8D" w14:textId="4A646ECF" w:rsidR="009528BC" w:rsidRPr="009528BC" w:rsidRDefault="00C65D7F" w:rsidP="00E45E52">
      <w:pPr>
        <w:jc w:val="both"/>
      </w:pPr>
      <w:r>
        <w:t xml:space="preserve">In </w:t>
      </w:r>
      <w:r w:rsidR="0042302D">
        <w:t>Dias</w:t>
      </w:r>
      <w:r w:rsidR="0042302D" w:rsidRPr="0042302D">
        <w:t xml:space="preserve"> Satria</w:t>
      </w:r>
      <w:r w:rsidR="0042302D">
        <w:t xml:space="preserve">’s </w:t>
      </w:r>
      <w:r>
        <w:t>research</w:t>
      </w:r>
      <w:r w:rsidR="00804E8F">
        <w:t xml:space="preserve"> he </w:t>
      </w:r>
      <w:r w:rsidR="00786303">
        <w:t>concludes</w:t>
      </w:r>
      <w:r w:rsidR="00804E8F">
        <w:t xml:space="preserve"> that </w:t>
      </w:r>
      <w:r w:rsidR="003952C6">
        <w:t>the ARIMA Box-Jenkins modeling is unsuitable for predicti</w:t>
      </w:r>
      <w:r w:rsidR="001F2ECD">
        <w:t xml:space="preserve">ng stock </w:t>
      </w:r>
      <w:r w:rsidR="00786303">
        <w:t>prices</w:t>
      </w:r>
      <w:r w:rsidR="001F2ECD">
        <w:t xml:space="preserve">. This is due to the data’s nonlinear characteristics, which causes the assumption of white noise in the estimation of the ARIMA Box-Jenkins parameter to be violated. </w:t>
      </w:r>
      <w:r w:rsidR="00215B82">
        <w:t xml:space="preserve">Also, he compared three models: </w:t>
      </w:r>
      <w:r w:rsidR="00786303">
        <w:t>RNN, LSTM, GRU</w:t>
      </w:r>
      <w:r w:rsidR="00E06CD8">
        <w:t xml:space="preserve">, within </w:t>
      </w:r>
      <w:r w:rsidR="00786303">
        <w:t>GRU presented the best performance in the case of predicting the stock prices</w:t>
      </w:r>
      <w:r w:rsidR="002C7008">
        <w:t xml:space="preserve"> based on RMSE valu</w:t>
      </w:r>
      <w:r w:rsidR="005E5B8E">
        <w:t xml:space="preserve">e </w:t>
      </w:r>
      <w:r w:rsidR="005E5B8E">
        <w:fldChar w:fldCharType="begin"/>
      </w:r>
      <w:r w:rsidR="003F6211">
        <w:instrText xml:space="preserve"> ADDIN ZOTERO_ITEM CSL_CITATION {"citationID":"FpP00txF","properties":{"formattedCitation":"[1]","plainCitation":"[1]","noteIndex":0},"citationItems":[{"id":3,"uris":["http://zotero.org/users/local/AeqwzkOt/items/IAU44ERE"],"itemData":{"id":3,"type":"article-journal","abstract":"In recent years, the implementation of machine learning applications started to apply in other possible fields, such as economics, especially investment. But, many methods and modeling are used without knowing the most suitable one for predicting particular data. This study aims to find the most suitable model for predicting stock prices using statistical learning with RNN, LSTM, and GRU deep learning methods using stock price data for 4 (four) major banks in Indonesia, namely BRI, BNI, BCA, and Mandiri, from 2013 to 2022. The result showed that the ARIMA Box-Jenkins modeling is unsuitable for predicting BRI, BNI, BCA, and Bank Mandiri stock prices. In comparison, GRU presented the best performance in the case of predicting the stock prices of BRI, BNI, BCA, and Bank Mandiri.","container-title":"Applied Computer Science","DOI":"10.35784/acs-2023-06","journalAbbreviation":"Applied Computer Science","page":"82-94","source":"ResearchGate","title":"PREDICTING BANKING STOCK PRICES USING RNN, LSTM, AND GRU APPROACH","volume":"19","author":[{"family":"Satria","given":"Dias"}],"issued":{"date-parts":[["2023",3,31]]}}}],"schema":"https://github.com/citation-style-language/schema/raw/master/csl-citation.json"} </w:instrText>
      </w:r>
      <w:r w:rsidR="005E5B8E">
        <w:fldChar w:fldCharType="separate"/>
      </w:r>
      <w:r w:rsidR="003F6211">
        <w:rPr>
          <w:noProof/>
        </w:rPr>
        <w:t>[1]</w:t>
      </w:r>
      <w:r w:rsidR="005E5B8E">
        <w:fldChar w:fldCharType="end"/>
      </w:r>
      <w:r w:rsidR="005E5B8E">
        <w:t>.</w:t>
      </w:r>
    </w:p>
    <w:p w14:paraId="39072F22" w14:textId="34014C85" w:rsidR="00576E8D" w:rsidRPr="009528BC" w:rsidRDefault="001E1DB8" w:rsidP="008D2DA0">
      <w:pPr>
        <w:jc w:val="both"/>
      </w:pPr>
      <w:r>
        <w:t xml:space="preserve">In another article, </w:t>
      </w:r>
      <w:proofErr w:type="spellStart"/>
      <w:r w:rsidR="00A45E9A">
        <w:t>Xiwen</w:t>
      </w:r>
      <w:proofErr w:type="spellEnd"/>
      <w:r w:rsidR="00A45E9A">
        <w:t xml:space="preserve"> </w:t>
      </w:r>
      <w:proofErr w:type="spellStart"/>
      <w:r w:rsidR="00A45E9A">
        <w:t>Jin</w:t>
      </w:r>
      <w:proofErr w:type="spellEnd"/>
      <w:r w:rsidR="00A45E9A">
        <w:t xml:space="preserve"> and </w:t>
      </w:r>
      <w:proofErr w:type="spellStart"/>
      <w:r w:rsidR="00A45E9A">
        <w:t>Chaoran</w:t>
      </w:r>
      <w:proofErr w:type="spellEnd"/>
      <w:r w:rsidR="00A45E9A">
        <w:t xml:space="preserve"> Yi have concluded that </w:t>
      </w:r>
      <w:r w:rsidR="0079236A">
        <w:t xml:space="preserve">the LSTM and the GRU perform relatively better results and the </w:t>
      </w:r>
      <w:r w:rsidR="001B0413">
        <w:t>Random</w:t>
      </w:r>
      <w:r w:rsidR="0079236A">
        <w:t xml:space="preserve"> </w:t>
      </w:r>
      <w:r w:rsidR="001B0413">
        <w:t>F</w:t>
      </w:r>
      <w:r w:rsidR="0079236A">
        <w:t xml:space="preserve">orest is the worst. </w:t>
      </w:r>
      <w:r w:rsidR="001B0413">
        <w:t xml:space="preserve">The R2 score </w:t>
      </w:r>
      <w:r w:rsidR="004D0368">
        <w:t xml:space="preserve">for different models they have analyzed: </w:t>
      </w:r>
      <w:r w:rsidR="00D87DE0">
        <w:t>LSTM 0.84</w:t>
      </w:r>
      <w:r w:rsidR="003A7FC9">
        <w:t xml:space="preserve">, GRU 0.86, Random Forest Regressor 0.51, </w:t>
      </w:r>
      <w:proofErr w:type="spellStart"/>
      <w:r w:rsidR="003A7FC9">
        <w:t>XGBoost</w:t>
      </w:r>
      <w:proofErr w:type="spellEnd"/>
      <w:r w:rsidR="003A7FC9">
        <w:t xml:space="preserve"> Regressor 0.69, Linear Regression 0.73 and LGBM Regressor 0.72. We can see that </w:t>
      </w:r>
      <w:proofErr w:type="spellStart"/>
      <w:r w:rsidR="00612E27">
        <w:t>XGBoost</w:t>
      </w:r>
      <w:proofErr w:type="spellEnd"/>
      <w:r w:rsidR="00612E27">
        <w:t>,</w:t>
      </w:r>
      <w:r w:rsidR="003A7FC9">
        <w:t xml:space="preserve"> and Random Forest didn’t have good performance</w:t>
      </w:r>
      <w:r w:rsidR="00662AB8">
        <w:t xml:space="preserve"> </w:t>
      </w:r>
      <w:r w:rsidR="00D87DE0">
        <w:t>compared</w:t>
      </w:r>
      <w:r w:rsidR="00612E27">
        <w:t xml:space="preserve"> to LSTM and GRU models</w:t>
      </w:r>
      <w:r w:rsidR="001F3159">
        <w:t xml:space="preserve"> </w:t>
      </w:r>
      <w:r w:rsidR="00911EB3">
        <w:fldChar w:fldCharType="begin"/>
      </w:r>
      <w:r w:rsidR="001F3159">
        <w:instrText xml:space="preserve"> ADDIN ZOTERO_ITEM CSL_CITATION {"citationID":"SFRis3xJ","properties":{"unsorted":true,"formattedCitation":"[2]","plainCitation":"[2]","noteIndex":0},"citationItems":[{"id":74,"uris":["http://zotero.org/users/local/AeqwzkOt/items/XYNDKJ44"],"itemData":{"id":74,"type":"paper-conference","abstract":"Financial price prediction always plays a vital role for investment decision. This paper investigates the prediction of the close price of LONGi based on linear models and machine learning approaches, including ordinary least square (OLS), Lightgbm, XGBoost, random forest, LSTM and GRU models. Specifically, according to our result, the LSTM and the...","DOI":"10.2991/978-94-6463-030-5_82","event-title":"2022 International Conference on Bigdata Blockchain and Economy Management (ICBBEM 2022)","ISBN":"978-94-6463-030-5","language":"en","note":"ISSN: 2589-4919","page":"837-842","publisher":"Atlantis Press","source":"www.atlantis-press.com","title":"The Comparison of Stock Price Prediction Based on Linear Regression Model and Machine Learning Scenarios","URL":"https://www.atlantis-press.com/proceedings/icbbem-22/125979148","author":[{"family":"Jin","given":"Xiwen"},{"family":"Yi","given":"Chaoran"}],"accessed":{"date-parts":[["2023",6,17]]},"issued":{"date-parts":[["2022",12,20]]}}}],"schema":"https://github.com/citation-style-language/schema/raw/master/csl-citation.json"} </w:instrText>
      </w:r>
      <w:r w:rsidR="00911EB3">
        <w:fldChar w:fldCharType="separate"/>
      </w:r>
      <w:r w:rsidR="001F3159">
        <w:rPr>
          <w:noProof/>
        </w:rPr>
        <w:t>[2]</w:t>
      </w:r>
      <w:r w:rsidR="00911EB3">
        <w:fldChar w:fldCharType="end"/>
      </w:r>
      <w:r w:rsidR="00612E27">
        <w:t>.</w:t>
      </w:r>
    </w:p>
    <w:p w14:paraId="510AB668" w14:textId="74FC9E5E" w:rsidR="00504ECE" w:rsidRPr="009528BC" w:rsidRDefault="00417ABF" w:rsidP="008D2DA0">
      <w:pPr>
        <w:jc w:val="both"/>
      </w:pPr>
      <w:r>
        <w:t xml:space="preserve">In another article, </w:t>
      </w:r>
      <w:proofErr w:type="spellStart"/>
      <w:r>
        <w:t>Jinlong</w:t>
      </w:r>
      <w:proofErr w:type="spellEnd"/>
      <w:r>
        <w:t xml:space="preserve"> </w:t>
      </w:r>
      <w:proofErr w:type="spellStart"/>
      <w:r>
        <w:t>Ruan</w:t>
      </w:r>
      <w:proofErr w:type="spellEnd"/>
      <w:r>
        <w:t xml:space="preserve">, Wei Wu and </w:t>
      </w:r>
      <w:proofErr w:type="spellStart"/>
      <w:r>
        <w:t>Jiebo</w:t>
      </w:r>
      <w:proofErr w:type="spellEnd"/>
      <w:r>
        <w:t xml:space="preserve"> Luo </w:t>
      </w:r>
      <w:r w:rsidR="006B7E2D">
        <w:t xml:space="preserve">compared LSTM with SARIMAX model. </w:t>
      </w:r>
      <w:r w:rsidR="00AA6B90">
        <w:t>The</w:t>
      </w:r>
      <w:r w:rsidR="00442636">
        <w:t xml:space="preserve"> difference between average accuracies of LSTM and SARIMAX models is minor from either a holistic or a regional perspective</w:t>
      </w:r>
      <w:r w:rsidR="00C161F1">
        <w:t xml:space="preserve">. Nevertheless, as the amount of training data increases </w:t>
      </w:r>
      <w:r w:rsidR="00AA6B90">
        <w:t>the class of SARIMAX models falls into a competitive disadvantage: its running time grows at a geometric rate. In comparison, the running time of LSTM models is relatively constant, which reinforces the argument that LSTM outperforms SARIMAX in handling enormous data</w:t>
      </w:r>
      <w:r w:rsidR="00935778">
        <w:t xml:space="preserve"> </w:t>
      </w:r>
      <w:r w:rsidR="00935778">
        <w:fldChar w:fldCharType="begin"/>
      </w:r>
      <w:r w:rsidR="001F3159">
        <w:instrText xml:space="preserve"> ADDIN ZOTERO_ITEM CSL_CITATION {"citationID":"OLrrNkuB","properties":{"formattedCitation":"[3]","plainCitation":"[3]","noteIndex":0},"citationItems":[{"id":73,"uris":["http://zotero.org/users/local/AeqwzkOt/items/CJ9EUM33"],"itemData":{"id":73,"type":"paper-conference","container-title":"2020 IEEE International Conference on Big Data (Big Data)","DOI":"10.1109/BigData50022.2020.9378030","event-place":"Atlanta, GA, USA","event-title":"2020 IEEE International Conference on Big Data (Big Data)","ISBN":"978-1-72816-251-5","language":"en","page":"4787-4794","publisher":"IEEE","publisher-place":"Atlanta, GA, USA","source":"DOI.org (Crossref)","title":"Stock Price Prediction Under Anomalous Circumstances","URL":"https://ieeexplore.ieee.org/document/9378030/","author":[{"family":"Ruan","given":"Jinlong"},{"family":"Wu","given":"Wei"},{"family":"Luo","given":"Jiebo"}],"accessed":{"date-parts":[["2023",6,17]]},"issued":{"date-parts":[["2020",12,10]]}}}],"schema":"https://github.com/citation-style-language/schema/raw/master/csl-citation.json"} </w:instrText>
      </w:r>
      <w:r w:rsidR="00935778">
        <w:fldChar w:fldCharType="separate"/>
      </w:r>
      <w:r w:rsidR="001F3159">
        <w:rPr>
          <w:noProof/>
        </w:rPr>
        <w:t>[3]</w:t>
      </w:r>
      <w:r w:rsidR="00935778">
        <w:fldChar w:fldCharType="end"/>
      </w:r>
      <w:r w:rsidR="00AA6B90">
        <w:t>.</w:t>
      </w:r>
    </w:p>
    <w:p w14:paraId="7AED975A" w14:textId="285D2DDC" w:rsidR="009303D9" w:rsidRDefault="00152B36" w:rsidP="006B6B66">
      <w:pPr>
        <w:pStyle w:val="Heading1"/>
      </w:pPr>
      <w:r>
        <w:lastRenderedPageBreak/>
        <w:t>Data</w:t>
      </w:r>
    </w:p>
    <w:p w14:paraId="3B21A7BB" w14:textId="5EBE9535" w:rsidR="009303D9" w:rsidRDefault="00180A59" w:rsidP="00ED0149">
      <w:pPr>
        <w:pStyle w:val="Heading2"/>
      </w:pPr>
      <w:r>
        <w:t>Data source</w:t>
      </w:r>
      <w:r w:rsidR="00EC2C4A">
        <w:t>s</w:t>
      </w:r>
    </w:p>
    <w:p w14:paraId="5FB520B6" w14:textId="552C0E08" w:rsidR="009303D9" w:rsidRPr="005B520E" w:rsidRDefault="00311EDD" w:rsidP="00311EDD">
      <w:pPr>
        <w:pStyle w:val="Heading3"/>
      </w:pPr>
      <w:r>
        <w:t>GAS</w:t>
      </w:r>
    </w:p>
    <w:p w14:paraId="0337B71F" w14:textId="77777777" w:rsidR="005546E2" w:rsidRDefault="00CE6775" w:rsidP="001D446F">
      <w:pPr>
        <w:keepNext/>
      </w:pPr>
      <w:r w:rsidRPr="00CE6775">
        <w:rPr>
          <w:noProof/>
        </w:rPr>
        <w:drawing>
          <wp:inline distT="0" distB="0" distL="0" distR="0" wp14:anchorId="22BF4689" wp14:editId="1C98804B">
            <wp:extent cx="2478024" cy="1625452"/>
            <wp:effectExtent l="0" t="0" r="0" b="635"/>
            <wp:docPr id="46681633" name="Picture 46681633" descr="A screenshot of a spreadshe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1633" name="Picture 1" descr="A screenshot of a spreadsheet&#10;&#10;Description automatically generated with medium confidence"/>
                    <pic:cNvPicPr/>
                  </pic:nvPicPr>
                  <pic:blipFill rotWithShape="1">
                    <a:blip r:embed="rId15"/>
                    <a:srcRect t="4907" b="51678"/>
                    <a:stretch/>
                  </pic:blipFill>
                  <pic:spPr bwMode="auto">
                    <a:xfrm>
                      <a:off x="0" y="0"/>
                      <a:ext cx="2478024" cy="1625452"/>
                    </a:xfrm>
                    <a:prstGeom prst="rect">
                      <a:avLst/>
                    </a:prstGeom>
                    <a:ln>
                      <a:noFill/>
                    </a:ln>
                    <a:extLst>
                      <a:ext uri="{53640926-AAD7-44D8-BBD7-CCE9431645EC}">
                        <a14:shadowObscured xmlns:a14="http://schemas.microsoft.com/office/drawing/2010/main"/>
                      </a:ext>
                    </a:extLst>
                  </pic:spPr>
                </pic:pic>
              </a:graphicData>
            </a:graphic>
          </wp:inline>
        </w:drawing>
      </w:r>
    </w:p>
    <w:p w14:paraId="60994149" w14:textId="67B335B6" w:rsidR="00311EDD" w:rsidRDefault="005546E2" w:rsidP="005546E2">
      <w:pPr>
        <w:pStyle w:val="Caption"/>
      </w:pPr>
      <w:r>
        <w:t xml:space="preserve">Figure </w:t>
      </w:r>
      <w:fldSimple w:instr=" SEQ Figure \* ARABIC ">
        <w:r w:rsidR="00A10687">
          <w:rPr>
            <w:noProof/>
          </w:rPr>
          <w:t>1</w:t>
        </w:r>
      </w:fldSimple>
      <w:r>
        <w:t>. Data of GAS</w:t>
      </w:r>
    </w:p>
    <w:p w14:paraId="6CE17572" w14:textId="3717B950" w:rsidR="00AB780A" w:rsidRDefault="00A96D8E" w:rsidP="0079424A">
      <w:pPr>
        <w:jc w:val="both"/>
      </w:pPr>
      <w:r>
        <w:t xml:space="preserve">The data is about </w:t>
      </w:r>
      <w:r w:rsidR="00E21F77">
        <w:t xml:space="preserve">the stock price of </w:t>
      </w:r>
      <w:proofErr w:type="spellStart"/>
      <w:r w:rsidR="0089097A" w:rsidRPr="0089097A">
        <w:t>Petrovietnam</w:t>
      </w:r>
      <w:proofErr w:type="spellEnd"/>
      <w:r w:rsidR="0089097A" w:rsidRPr="0089097A">
        <w:t xml:space="preserve"> Gas JSC (GAS)</w:t>
      </w:r>
      <w:r w:rsidR="00EF0AF8">
        <w:t xml:space="preserve"> from </w:t>
      </w:r>
      <w:r w:rsidR="00B56D82">
        <w:t>5/6/2018 to 5/6/2023</w:t>
      </w:r>
      <w:r w:rsidR="0028684C">
        <w:t>.</w:t>
      </w:r>
    </w:p>
    <w:p w14:paraId="712163B4" w14:textId="3CC501C3" w:rsidR="002A3A38" w:rsidRDefault="002A3A38" w:rsidP="0079424A">
      <w:pPr>
        <w:jc w:val="both"/>
      </w:pPr>
      <w:r>
        <w:t>Source data: Investing</w:t>
      </w:r>
    </w:p>
    <w:p w14:paraId="53F74052" w14:textId="46DE3147" w:rsidR="0079424A" w:rsidRPr="00311EDD" w:rsidRDefault="00742287" w:rsidP="0079424A">
      <w:pPr>
        <w:pStyle w:val="Heading3"/>
      </w:pPr>
      <w:r>
        <w:t>HPG</w:t>
      </w:r>
    </w:p>
    <w:p w14:paraId="172B90BA" w14:textId="77777777" w:rsidR="004F7D64" w:rsidRDefault="004F7D64" w:rsidP="00E85F77">
      <w:pPr>
        <w:keepNext/>
      </w:pPr>
      <w:r w:rsidRPr="004F7D64">
        <w:rPr>
          <w:noProof/>
        </w:rPr>
        <w:drawing>
          <wp:inline distT="0" distB="0" distL="0" distR="0" wp14:anchorId="5FEBF8AE" wp14:editId="3E28C598">
            <wp:extent cx="2478024" cy="1548955"/>
            <wp:effectExtent l="0" t="0" r="0" b="635"/>
            <wp:docPr id="1925059189" name="Picture 1925059189" descr="A picture containing text, screenshot, number,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059189" name="Picture 1" descr="A picture containing text, screenshot, number, font&#10;&#10;Description automatically generated"/>
                    <pic:cNvPicPr/>
                  </pic:nvPicPr>
                  <pic:blipFill rotWithShape="1">
                    <a:blip r:embed="rId16"/>
                    <a:srcRect t="5167" b="40695"/>
                    <a:stretch/>
                  </pic:blipFill>
                  <pic:spPr bwMode="auto">
                    <a:xfrm>
                      <a:off x="0" y="0"/>
                      <a:ext cx="2478024" cy="1548955"/>
                    </a:xfrm>
                    <a:prstGeom prst="rect">
                      <a:avLst/>
                    </a:prstGeom>
                    <a:ln>
                      <a:noFill/>
                    </a:ln>
                    <a:extLst>
                      <a:ext uri="{53640926-AAD7-44D8-BBD7-CCE9431645EC}">
                        <a14:shadowObscured xmlns:a14="http://schemas.microsoft.com/office/drawing/2010/main"/>
                      </a:ext>
                    </a:extLst>
                  </pic:spPr>
                </pic:pic>
              </a:graphicData>
            </a:graphic>
          </wp:inline>
        </w:drawing>
      </w:r>
    </w:p>
    <w:p w14:paraId="1924CE89" w14:textId="0A35B0FB" w:rsidR="00742287" w:rsidRDefault="004F7D64" w:rsidP="004F7D64">
      <w:pPr>
        <w:pStyle w:val="Caption"/>
      </w:pPr>
      <w:r>
        <w:t xml:space="preserve">Figure </w:t>
      </w:r>
      <w:fldSimple w:instr=" SEQ Figure \* ARABIC ">
        <w:r w:rsidR="00A10687">
          <w:rPr>
            <w:noProof/>
          </w:rPr>
          <w:t>2</w:t>
        </w:r>
      </w:fldSimple>
      <w:r>
        <w:t>. Data of HPG</w:t>
      </w:r>
    </w:p>
    <w:p w14:paraId="60842E88" w14:textId="3A587FA4" w:rsidR="00A67E94" w:rsidRDefault="00A67E94" w:rsidP="00A67E94">
      <w:pPr>
        <w:jc w:val="both"/>
      </w:pPr>
      <w:r>
        <w:t xml:space="preserve">The data is about the stock price of </w:t>
      </w:r>
      <w:proofErr w:type="spellStart"/>
      <w:r w:rsidR="00BA74BA" w:rsidRPr="00BA74BA">
        <w:t>Hoa</w:t>
      </w:r>
      <w:proofErr w:type="spellEnd"/>
      <w:r w:rsidR="00BA74BA" w:rsidRPr="00BA74BA">
        <w:t xml:space="preserve"> Phat Group</w:t>
      </w:r>
      <w:r w:rsidRPr="0089097A">
        <w:t xml:space="preserve"> JSC (</w:t>
      </w:r>
      <w:r w:rsidR="00BA74BA" w:rsidRPr="00BA74BA">
        <w:t>HPG</w:t>
      </w:r>
      <w:r w:rsidRPr="0089097A">
        <w:t>)</w:t>
      </w:r>
      <w:r>
        <w:t xml:space="preserve"> from 5/6/2018 to 5/6/2023</w:t>
      </w:r>
      <w:r w:rsidR="0028684C">
        <w:t>.</w:t>
      </w:r>
    </w:p>
    <w:p w14:paraId="20405EDE" w14:textId="78F6AC12" w:rsidR="00A67E94" w:rsidRDefault="00A67E94" w:rsidP="00742287">
      <w:pPr>
        <w:jc w:val="both"/>
      </w:pPr>
      <w:r>
        <w:t>Source data: Investing</w:t>
      </w:r>
    </w:p>
    <w:p w14:paraId="5C3E6F87" w14:textId="71BC5AD8" w:rsidR="00742287" w:rsidRDefault="00742287" w:rsidP="00742287">
      <w:pPr>
        <w:pStyle w:val="Heading3"/>
      </w:pPr>
      <w:r>
        <w:t>VPB</w:t>
      </w:r>
    </w:p>
    <w:p w14:paraId="71670C2A" w14:textId="77777777" w:rsidR="0028684C" w:rsidRDefault="002039E0" w:rsidP="00E85F77">
      <w:pPr>
        <w:keepNext/>
      </w:pPr>
      <w:r w:rsidRPr="002039E0">
        <w:rPr>
          <w:noProof/>
        </w:rPr>
        <w:drawing>
          <wp:inline distT="0" distB="0" distL="0" distR="0" wp14:anchorId="1571BC9F" wp14:editId="017D4BDA">
            <wp:extent cx="2479963" cy="1953260"/>
            <wp:effectExtent l="0" t="0" r="0" b="8890"/>
            <wp:docPr id="346252420" name="Picture 346252420" descr="A picture containing text, screenshot, number,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252420" name="Picture 1" descr="A picture containing text, screenshot, number, font&#10;&#10;Description automatically generated"/>
                    <pic:cNvPicPr/>
                  </pic:nvPicPr>
                  <pic:blipFill>
                    <a:blip r:embed="rId17"/>
                    <a:stretch>
                      <a:fillRect/>
                    </a:stretch>
                  </pic:blipFill>
                  <pic:spPr>
                    <a:xfrm>
                      <a:off x="0" y="0"/>
                      <a:ext cx="2486692" cy="1958560"/>
                    </a:xfrm>
                    <a:prstGeom prst="rect">
                      <a:avLst/>
                    </a:prstGeom>
                  </pic:spPr>
                </pic:pic>
              </a:graphicData>
            </a:graphic>
          </wp:inline>
        </w:drawing>
      </w:r>
    </w:p>
    <w:p w14:paraId="33EB1646" w14:textId="7EEF8EF9" w:rsidR="00742287" w:rsidRDefault="0028684C" w:rsidP="0028684C">
      <w:pPr>
        <w:pStyle w:val="Caption"/>
      </w:pPr>
      <w:r>
        <w:t xml:space="preserve">Figure </w:t>
      </w:r>
      <w:fldSimple w:instr=" SEQ Figure \* ARABIC ">
        <w:r w:rsidR="00A10687">
          <w:rPr>
            <w:noProof/>
          </w:rPr>
          <w:t>3</w:t>
        </w:r>
      </w:fldSimple>
      <w:r>
        <w:t>. Data of VPB</w:t>
      </w:r>
    </w:p>
    <w:p w14:paraId="46927D3B" w14:textId="53AF508A" w:rsidR="00227A99" w:rsidRDefault="00227A99" w:rsidP="00227A99">
      <w:pPr>
        <w:jc w:val="both"/>
      </w:pPr>
      <w:r>
        <w:t xml:space="preserve">The data is about the stock price of </w:t>
      </w:r>
      <w:r w:rsidR="00FE12B8" w:rsidRPr="00FE12B8">
        <w:t>Vietnam Prosperity Joint Stock Commercial Bank (VPB</w:t>
      </w:r>
      <w:r w:rsidRPr="0089097A">
        <w:t>)</w:t>
      </w:r>
      <w:r>
        <w:t xml:space="preserve"> from 5/6/2018 to </w:t>
      </w:r>
      <w:proofErr w:type="gramStart"/>
      <w:r>
        <w:t>5/6/2023</w:t>
      </w:r>
      <w:proofErr w:type="gramEnd"/>
    </w:p>
    <w:p w14:paraId="2D5F92E1" w14:textId="37C2B4E9" w:rsidR="00227A99" w:rsidRDefault="00227A99" w:rsidP="00742287">
      <w:pPr>
        <w:jc w:val="both"/>
      </w:pPr>
      <w:r>
        <w:t>Source data: Investing</w:t>
      </w:r>
    </w:p>
    <w:p w14:paraId="63ED9EE2" w14:textId="77777777" w:rsidR="00A81EC1" w:rsidRDefault="00A81EC1" w:rsidP="00742287">
      <w:pPr>
        <w:jc w:val="both"/>
      </w:pPr>
    </w:p>
    <w:p w14:paraId="056C172E" w14:textId="7D0CC7D6" w:rsidR="00B47F5E" w:rsidRPr="00742287" w:rsidRDefault="00451ACB" w:rsidP="00742287">
      <w:pPr>
        <w:jc w:val="both"/>
      </w:pPr>
      <w:r>
        <w:t>In this research, we will predict the close</w:t>
      </w:r>
      <w:r w:rsidR="00901CB5">
        <w:t xml:space="preserve"> price </w:t>
      </w:r>
      <w:r w:rsidR="0079079E">
        <w:t>for</w:t>
      </w:r>
      <w:r w:rsidR="00901CB5">
        <w:t xml:space="preserve"> the next 30 days</w:t>
      </w:r>
      <w:r w:rsidR="00116310">
        <w:t xml:space="preserve"> </w:t>
      </w:r>
      <w:r w:rsidR="0074521A">
        <w:t>(6/6/2023</w:t>
      </w:r>
      <w:r w:rsidR="00093061">
        <w:t xml:space="preserve"> – 6/7/2023</w:t>
      </w:r>
      <w:r w:rsidR="0074521A">
        <w:t>)</w:t>
      </w:r>
      <w:r w:rsidR="0079079E">
        <w:t>.</w:t>
      </w:r>
    </w:p>
    <w:p w14:paraId="242EBF52" w14:textId="6CB110C0" w:rsidR="00DA5690" w:rsidRDefault="00632EDA" w:rsidP="00DA5690">
      <w:pPr>
        <w:pStyle w:val="Heading2"/>
      </w:pPr>
      <w:r w:rsidRPr="00721C45">
        <w:t>Descriptive Statistics</w:t>
      </w:r>
    </w:p>
    <w:p w14:paraId="210ABB57" w14:textId="77777777" w:rsidR="00742287" w:rsidRDefault="00742287" w:rsidP="00742287">
      <w:pPr>
        <w:pStyle w:val="Heading3"/>
      </w:pPr>
      <w:r>
        <w:t>GAS</w:t>
      </w:r>
    </w:p>
    <w:tbl>
      <w:tblPr>
        <w:tblStyle w:val="TableGrid"/>
        <w:tblW w:w="4957" w:type="dxa"/>
        <w:tblLook w:val="04A0" w:firstRow="1" w:lastRow="0" w:firstColumn="1" w:lastColumn="0" w:noHBand="0" w:noVBand="1"/>
      </w:tblPr>
      <w:tblGrid>
        <w:gridCol w:w="1980"/>
        <w:gridCol w:w="2977"/>
      </w:tblGrid>
      <w:tr w:rsidR="00607E55" w:rsidRPr="00FA31E4" w14:paraId="1C75663F" w14:textId="77777777" w:rsidTr="000B19BC">
        <w:trPr>
          <w:trHeight w:val="288"/>
        </w:trPr>
        <w:tc>
          <w:tcPr>
            <w:tcW w:w="1980" w:type="dxa"/>
            <w:noWrap/>
            <w:vAlign w:val="bottom"/>
          </w:tcPr>
          <w:p w14:paraId="52C9AB50" w14:textId="36AAC829" w:rsidR="00607E55" w:rsidRPr="00FA31E4" w:rsidRDefault="00607E55" w:rsidP="000B19BC">
            <w:pPr>
              <w:rPr>
                <w:b/>
                <w:color w:val="000000"/>
              </w:rPr>
            </w:pPr>
            <w:r w:rsidRPr="00FA31E4">
              <w:rPr>
                <w:b/>
                <w:color w:val="000000"/>
              </w:rPr>
              <w:t>Value</w:t>
            </w:r>
          </w:p>
        </w:tc>
        <w:tc>
          <w:tcPr>
            <w:tcW w:w="2977" w:type="dxa"/>
            <w:noWrap/>
            <w:vAlign w:val="bottom"/>
          </w:tcPr>
          <w:p w14:paraId="1DBDFBE6" w14:textId="2FF2C803" w:rsidR="00607E55" w:rsidRPr="00FA31E4" w:rsidRDefault="00BB170F" w:rsidP="000B19BC">
            <w:pPr>
              <w:rPr>
                <w:b/>
                <w:color w:val="000000"/>
              </w:rPr>
            </w:pPr>
            <w:r w:rsidRPr="00FA31E4">
              <w:rPr>
                <w:b/>
                <w:color w:val="000000"/>
              </w:rPr>
              <w:t>Result</w:t>
            </w:r>
          </w:p>
        </w:tc>
      </w:tr>
      <w:tr w:rsidR="00EA72A6" w:rsidRPr="00767B48" w14:paraId="1B31DA09" w14:textId="77777777" w:rsidTr="000B19BC">
        <w:trPr>
          <w:trHeight w:val="288"/>
        </w:trPr>
        <w:tc>
          <w:tcPr>
            <w:tcW w:w="1980" w:type="dxa"/>
            <w:noWrap/>
            <w:vAlign w:val="bottom"/>
            <w:hideMark/>
          </w:tcPr>
          <w:p w14:paraId="0CACB844" w14:textId="3FFC2037" w:rsidR="00EA72A6" w:rsidRPr="00767B48" w:rsidRDefault="00EA72A6">
            <w:pPr>
              <w:jc w:val="left"/>
              <w:rPr>
                <w:rFonts w:eastAsia="Times New Roman"/>
                <w:color w:val="000000"/>
              </w:rPr>
            </w:pPr>
            <w:r w:rsidRPr="00CA6893">
              <w:rPr>
                <w:color w:val="000000"/>
              </w:rPr>
              <w:t>Mean</w:t>
            </w:r>
          </w:p>
        </w:tc>
        <w:tc>
          <w:tcPr>
            <w:tcW w:w="2977" w:type="dxa"/>
            <w:noWrap/>
            <w:vAlign w:val="bottom"/>
            <w:hideMark/>
          </w:tcPr>
          <w:p w14:paraId="5925D38E" w14:textId="548CBCAF" w:rsidR="00EA72A6" w:rsidRPr="00767B48" w:rsidRDefault="00C81DE6">
            <w:pPr>
              <w:jc w:val="right"/>
              <w:rPr>
                <w:rFonts w:eastAsia="Times New Roman"/>
                <w:color w:val="000000"/>
              </w:rPr>
            </w:pPr>
            <w:r w:rsidRPr="00CA6893">
              <w:rPr>
                <w:color w:val="000000"/>
              </w:rPr>
              <w:t>94291.68825</w:t>
            </w:r>
          </w:p>
        </w:tc>
      </w:tr>
      <w:tr w:rsidR="00EA72A6" w:rsidRPr="00767B48" w14:paraId="179FED62" w14:textId="77777777" w:rsidTr="000B19BC">
        <w:trPr>
          <w:trHeight w:val="288"/>
        </w:trPr>
        <w:tc>
          <w:tcPr>
            <w:tcW w:w="1980" w:type="dxa"/>
            <w:noWrap/>
            <w:vAlign w:val="bottom"/>
            <w:hideMark/>
          </w:tcPr>
          <w:p w14:paraId="628650E0" w14:textId="5312EFAE" w:rsidR="00EA72A6" w:rsidRPr="00767B48" w:rsidRDefault="00EA72A6">
            <w:pPr>
              <w:jc w:val="left"/>
              <w:rPr>
                <w:rFonts w:eastAsia="Times New Roman"/>
                <w:color w:val="000000"/>
              </w:rPr>
            </w:pPr>
            <w:r w:rsidRPr="00CA6893">
              <w:rPr>
                <w:color w:val="000000"/>
              </w:rPr>
              <w:t>Standard Error</w:t>
            </w:r>
          </w:p>
        </w:tc>
        <w:tc>
          <w:tcPr>
            <w:tcW w:w="2977" w:type="dxa"/>
            <w:noWrap/>
            <w:vAlign w:val="bottom"/>
            <w:hideMark/>
          </w:tcPr>
          <w:p w14:paraId="55D997C3" w14:textId="434D146E" w:rsidR="00EA72A6" w:rsidRPr="00767B48" w:rsidRDefault="00C81DE6">
            <w:pPr>
              <w:jc w:val="right"/>
              <w:rPr>
                <w:rFonts w:eastAsia="Times New Roman"/>
                <w:color w:val="000000"/>
              </w:rPr>
            </w:pPr>
            <w:r w:rsidRPr="00CA6893">
              <w:rPr>
                <w:color w:val="000000"/>
              </w:rPr>
              <w:t>432.7113026</w:t>
            </w:r>
          </w:p>
        </w:tc>
      </w:tr>
      <w:tr w:rsidR="00EA72A6" w:rsidRPr="00767B48" w14:paraId="3F358F43" w14:textId="77777777" w:rsidTr="000B19BC">
        <w:trPr>
          <w:trHeight w:val="288"/>
        </w:trPr>
        <w:tc>
          <w:tcPr>
            <w:tcW w:w="1980" w:type="dxa"/>
            <w:noWrap/>
            <w:vAlign w:val="bottom"/>
            <w:hideMark/>
          </w:tcPr>
          <w:p w14:paraId="6D627E66" w14:textId="7C804AB5" w:rsidR="00EA72A6" w:rsidRPr="00767B48" w:rsidRDefault="00EA72A6">
            <w:pPr>
              <w:jc w:val="left"/>
              <w:rPr>
                <w:rFonts w:eastAsia="Times New Roman"/>
                <w:color w:val="000000"/>
              </w:rPr>
            </w:pPr>
            <w:r w:rsidRPr="00CA6893">
              <w:rPr>
                <w:color w:val="000000"/>
              </w:rPr>
              <w:t>Median</w:t>
            </w:r>
          </w:p>
        </w:tc>
        <w:tc>
          <w:tcPr>
            <w:tcW w:w="2977" w:type="dxa"/>
            <w:noWrap/>
            <w:vAlign w:val="bottom"/>
            <w:hideMark/>
          </w:tcPr>
          <w:p w14:paraId="7697F8ED" w14:textId="1AD1E4B8" w:rsidR="00EA72A6" w:rsidRPr="00767B48" w:rsidRDefault="00C81DE6">
            <w:pPr>
              <w:jc w:val="right"/>
              <w:rPr>
                <w:rFonts w:eastAsia="Times New Roman"/>
                <w:color w:val="000000"/>
              </w:rPr>
            </w:pPr>
            <w:r w:rsidRPr="00CA6893">
              <w:rPr>
                <w:color w:val="000000"/>
              </w:rPr>
              <w:t>97200</w:t>
            </w:r>
          </w:p>
        </w:tc>
      </w:tr>
      <w:tr w:rsidR="00EA72A6" w:rsidRPr="00767B48" w14:paraId="143457B7" w14:textId="77777777" w:rsidTr="000B19BC">
        <w:trPr>
          <w:trHeight w:val="288"/>
        </w:trPr>
        <w:tc>
          <w:tcPr>
            <w:tcW w:w="1980" w:type="dxa"/>
            <w:noWrap/>
            <w:vAlign w:val="bottom"/>
            <w:hideMark/>
          </w:tcPr>
          <w:p w14:paraId="04C5DE3A" w14:textId="150798E7" w:rsidR="00EA72A6" w:rsidRPr="00767B48" w:rsidRDefault="00EA72A6">
            <w:pPr>
              <w:jc w:val="left"/>
              <w:rPr>
                <w:rFonts w:eastAsia="Times New Roman"/>
                <w:color w:val="000000"/>
              </w:rPr>
            </w:pPr>
            <w:r w:rsidRPr="00CA6893">
              <w:rPr>
                <w:color w:val="000000"/>
              </w:rPr>
              <w:t>Mode</w:t>
            </w:r>
          </w:p>
        </w:tc>
        <w:tc>
          <w:tcPr>
            <w:tcW w:w="2977" w:type="dxa"/>
            <w:noWrap/>
            <w:vAlign w:val="bottom"/>
            <w:hideMark/>
          </w:tcPr>
          <w:p w14:paraId="35EB053A" w14:textId="06F9AAF2" w:rsidR="00EA72A6" w:rsidRPr="00767B48" w:rsidRDefault="00C81DE6">
            <w:pPr>
              <w:jc w:val="right"/>
              <w:rPr>
                <w:rFonts w:eastAsia="Times New Roman"/>
                <w:color w:val="000000"/>
              </w:rPr>
            </w:pPr>
            <w:r w:rsidRPr="00CA6893">
              <w:rPr>
                <w:color w:val="000000"/>
              </w:rPr>
              <w:t>105000</w:t>
            </w:r>
          </w:p>
        </w:tc>
      </w:tr>
      <w:tr w:rsidR="00EA72A6" w:rsidRPr="00767B48" w14:paraId="175A83CC" w14:textId="77777777" w:rsidTr="000B19BC">
        <w:trPr>
          <w:trHeight w:val="288"/>
        </w:trPr>
        <w:tc>
          <w:tcPr>
            <w:tcW w:w="1980" w:type="dxa"/>
            <w:noWrap/>
            <w:vAlign w:val="bottom"/>
            <w:hideMark/>
          </w:tcPr>
          <w:p w14:paraId="3715D28F" w14:textId="65820731" w:rsidR="00EA72A6" w:rsidRPr="00767B48" w:rsidRDefault="00EA72A6">
            <w:pPr>
              <w:jc w:val="left"/>
              <w:rPr>
                <w:rFonts w:eastAsia="Times New Roman"/>
                <w:color w:val="000000"/>
              </w:rPr>
            </w:pPr>
            <w:r w:rsidRPr="00CA6893">
              <w:rPr>
                <w:color w:val="000000"/>
              </w:rPr>
              <w:t>Standard Deviation</w:t>
            </w:r>
          </w:p>
        </w:tc>
        <w:tc>
          <w:tcPr>
            <w:tcW w:w="2977" w:type="dxa"/>
            <w:noWrap/>
            <w:vAlign w:val="bottom"/>
            <w:hideMark/>
          </w:tcPr>
          <w:p w14:paraId="5B3B91F0" w14:textId="61255625" w:rsidR="00EA72A6" w:rsidRPr="00767B48" w:rsidRDefault="00C81DE6">
            <w:pPr>
              <w:jc w:val="right"/>
              <w:rPr>
                <w:rFonts w:eastAsia="Times New Roman"/>
                <w:color w:val="000000"/>
              </w:rPr>
            </w:pPr>
            <w:r w:rsidRPr="00CA6893">
              <w:rPr>
                <w:color w:val="000000"/>
              </w:rPr>
              <w:t>15304.77306</w:t>
            </w:r>
          </w:p>
        </w:tc>
      </w:tr>
      <w:tr w:rsidR="00EA72A6" w:rsidRPr="00767B48" w14:paraId="2F20495A" w14:textId="77777777" w:rsidTr="000B19BC">
        <w:trPr>
          <w:trHeight w:val="288"/>
        </w:trPr>
        <w:tc>
          <w:tcPr>
            <w:tcW w:w="1980" w:type="dxa"/>
            <w:noWrap/>
            <w:vAlign w:val="bottom"/>
            <w:hideMark/>
          </w:tcPr>
          <w:p w14:paraId="067EFA43" w14:textId="31BA3778" w:rsidR="00EA72A6" w:rsidRPr="00767B48" w:rsidRDefault="00EA72A6">
            <w:pPr>
              <w:jc w:val="left"/>
              <w:rPr>
                <w:rFonts w:eastAsia="Times New Roman"/>
                <w:color w:val="000000"/>
              </w:rPr>
            </w:pPr>
            <w:r w:rsidRPr="00CA6893">
              <w:rPr>
                <w:color w:val="000000"/>
              </w:rPr>
              <w:t>Sample Variance</w:t>
            </w:r>
          </w:p>
        </w:tc>
        <w:tc>
          <w:tcPr>
            <w:tcW w:w="2977" w:type="dxa"/>
            <w:noWrap/>
            <w:vAlign w:val="bottom"/>
            <w:hideMark/>
          </w:tcPr>
          <w:p w14:paraId="505384F3" w14:textId="15ED58F3" w:rsidR="00EA72A6" w:rsidRPr="00767B48" w:rsidRDefault="00C81DE6">
            <w:pPr>
              <w:jc w:val="right"/>
              <w:rPr>
                <w:rFonts w:eastAsia="Times New Roman"/>
                <w:color w:val="000000"/>
              </w:rPr>
            </w:pPr>
            <w:r w:rsidRPr="00CA6893">
              <w:rPr>
                <w:color w:val="000000"/>
              </w:rPr>
              <w:t>234236078.4</w:t>
            </w:r>
          </w:p>
        </w:tc>
      </w:tr>
      <w:tr w:rsidR="00EA72A6" w:rsidRPr="00767B48" w14:paraId="0CEFD2D3" w14:textId="77777777" w:rsidTr="000B19BC">
        <w:trPr>
          <w:trHeight w:val="288"/>
        </w:trPr>
        <w:tc>
          <w:tcPr>
            <w:tcW w:w="1980" w:type="dxa"/>
            <w:noWrap/>
            <w:vAlign w:val="bottom"/>
            <w:hideMark/>
          </w:tcPr>
          <w:p w14:paraId="04AACAD4" w14:textId="61E044EB" w:rsidR="00EA72A6" w:rsidRPr="00767B48" w:rsidRDefault="00EA72A6">
            <w:pPr>
              <w:jc w:val="left"/>
              <w:rPr>
                <w:rFonts w:eastAsia="Times New Roman"/>
                <w:color w:val="000000"/>
              </w:rPr>
            </w:pPr>
            <w:r w:rsidRPr="00CA6893">
              <w:rPr>
                <w:color w:val="000000"/>
              </w:rPr>
              <w:t>Kurtosis</w:t>
            </w:r>
          </w:p>
        </w:tc>
        <w:tc>
          <w:tcPr>
            <w:tcW w:w="2977" w:type="dxa"/>
            <w:noWrap/>
            <w:vAlign w:val="bottom"/>
            <w:hideMark/>
          </w:tcPr>
          <w:p w14:paraId="2733E548" w14:textId="484018EC" w:rsidR="00EA72A6" w:rsidRPr="00767B48" w:rsidRDefault="00C81DE6">
            <w:pPr>
              <w:jc w:val="right"/>
              <w:rPr>
                <w:rFonts w:eastAsia="Times New Roman"/>
                <w:color w:val="000000"/>
              </w:rPr>
            </w:pPr>
            <w:r w:rsidRPr="00CA6893">
              <w:rPr>
                <w:color w:val="000000"/>
              </w:rPr>
              <w:t>-0.573062611</w:t>
            </w:r>
          </w:p>
        </w:tc>
      </w:tr>
      <w:tr w:rsidR="00EA72A6" w:rsidRPr="00767B48" w14:paraId="17CB86B4" w14:textId="77777777" w:rsidTr="000B19BC">
        <w:trPr>
          <w:trHeight w:val="288"/>
        </w:trPr>
        <w:tc>
          <w:tcPr>
            <w:tcW w:w="1980" w:type="dxa"/>
            <w:noWrap/>
            <w:vAlign w:val="bottom"/>
            <w:hideMark/>
          </w:tcPr>
          <w:p w14:paraId="6777B00F" w14:textId="196E19F9" w:rsidR="00EA72A6" w:rsidRPr="00767B48" w:rsidRDefault="00EA72A6">
            <w:pPr>
              <w:jc w:val="left"/>
              <w:rPr>
                <w:rFonts w:eastAsia="Times New Roman"/>
                <w:color w:val="000000"/>
              </w:rPr>
            </w:pPr>
            <w:r w:rsidRPr="00CA6893">
              <w:rPr>
                <w:color w:val="000000"/>
              </w:rPr>
              <w:t>Skewness</w:t>
            </w:r>
          </w:p>
        </w:tc>
        <w:tc>
          <w:tcPr>
            <w:tcW w:w="2977" w:type="dxa"/>
            <w:noWrap/>
            <w:vAlign w:val="bottom"/>
            <w:hideMark/>
          </w:tcPr>
          <w:p w14:paraId="75AA0D42" w14:textId="4F699DDC" w:rsidR="00EA72A6" w:rsidRPr="00767B48" w:rsidRDefault="00C81DE6">
            <w:pPr>
              <w:jc w:val="right"/>
              <w:rPr>
                <w:rFonts w:eastAsia="Times New Roman"/>
                <w:color w:val="000000"/>
              </w:rPr>
            </w:pPr>
            <w:r w:rsidRPr="00CA6893">
              <w:rPr>
                <w:color w:val="000000"/>
              </w:rPr>
              <w:t>-0.48998054</w:t>
            </w:r>
          </w:p>
        </w:tc>
      </w:tr>
      <w:tr w:rsidR="00EA72A6" w:rsidRPr="00767B48" w14:paraId="25B5AAB6" w14:textId="77777777" w:rsidTr="000B19BC">
        <w:trPr>
          <w:trHeight w:val="288"/>
        </w:trPr>
        <w:tc>
          <w:tcPr>
            <w:tcW w:w="1980" w:type="dxa"/>
            <w:noWrap/>
            <w:vAlign w:val="bottom"/>
            <w:hideMark/>
          </w:tcPr>
          <w:p w14:paraId="75FB6641" w14:textId="3C684AFF" w:rsidR="00EA72A6" w:rsidRPr="00767B48" w:rsidRDefault="00EA72A6">
            <w:pPr>
              <w:jc w:val="left"/>
              <w:rPr>
                <w:rFonts w:eastAsia="Times New Roman"/>
                <w:color w:val="000000"/>
              </w:rPr>
            </w:pPr>
            <w:r w:rsidRPr="00CA6893">
              <w:rPr>
                <w:color w:val="000000"/>
              </w:rPr>
              <w:t>Range</w:t>
            </w:r>
          </w:p>
        </w:tc>
        <w:tc>
          <w:tcPr>
            <w:tcW w:w="2977" w:type="dxa"/>
            <w:noWrap/>
            <w:vAlign w:val="bottom"/>
            <w:hideMark/>
          </w:tcPr>
          <w:p w14:paraId="488EB4AA" w14:textId="33ACC2B3" w:rsidR="00EA72A6" w:rsidRPr="00767B48" w:rsidRDefault="00C81DE6">
            <w:pPr>
              <w:jc w:val="right"/>
              <w:rPr>
                <w:rFonts w:eastAsia="Times New Roman"/>
                <w:color w:val="000000"/>
              </w:rPr>
            </w:pPr>
            <w:r w:rsidRPr="00CA6893">
              <w:rPr>
                <w:color w:val="000000"/>
              </w:rPr>
              <w:t>76542</w:t>
            </w:r>
          </w:p>
        </w:tc>
      </w:tr>
      <w:tr w:rsidR="00EA72A6" w:rsidRPr="00767B48" w14:paraId="51FE76B6" w14:textId="77777777" w:rsidTr="000B19BC">
        <w:trPr>
          <w:trHeight w:val="288"/>
        </w:trPr>
        <w:tc>
          <w:tcPr>
            <w:tcW w:w="1980" w:type="dxa"/>
            <w:noWrap/>
            <w:vAlign w:val="bottom"/>
            <w:hideMark/>
          </w:tcPr>
          <w:p w14:paraId="4562D07F" w14:textId="377F6A03" w:rsidR="00EA72A6" w:rsidRPr="00767B48" w:rsidRDefault="00EA72A6">
            <w:pPr>
              <w:jc w:val="left"/>
              <w:rPr>
                <w:rFonts w:eastAsia="Times New Roman"/>
                <w:color w:val="000000"/>
              </w:rPr>
            </w:pPr>
            <w:r w:rsidRPr="00CA6893">
              <w:rPr>
                <w:color w:val="000000"/>
              </w:rPr>
              <w:t>Minimum</w:t>
            </w:r>
          </w:p>
        </w:tc>
        <w:tc>
          <w:tcPr>
            <w:tcW w:w="2977" w:type="dxa"/>
            <w:noWrap/>
            <w:vAlign w:val="bottom"/>
            <w:hideMark/>
          </w:tcPr>
          <w:p w14:paraId="7AE583CE" w14:textId="20F5A504" w:rsidR="00EA72A6" w:rsidRPr="00767B48" w:rsidRDefault="00C81DE6">
            <w:pPr>
              <w:jc w:val="right"/>
              <w:rPr>
                <w:rFonts w:eastAsia="Times New Roman"/>
                <w:color w:val="000000"/>
              </w:rPr>
            </w:pPr>
            <w:r w:rsidRPr="00CA6893">
              <w:rPr>
                <w:color w:val="000000"/>
              </w:rPr>
              <w:t>53900</w:t>
            </w:r>
          </w:p>
        </w:tc>
      </w:tr>
      <w:tr w:rsidR="00EA72A6" w:rsidRPr="00767B48" w14:paraId="1C4A2B9F" w14:textId="77777777" w:rsidTr="000B19BC">
        <w:trPr>
          <w:trHeight w:val="288"/>
        </w:trPr>
        <w:tc>
          <w:tcPr>
            <w:tcW w:w="1980" w:type="dxa"/>
            <w:noWrap/>
            <w:vAlign w:val="bottom"/>
            <w:hideMark/>
          </w:tcPr>
          <w:p w14:paraId="2A1D0E24" w14:textId="42D978A5" w:rsidR="00EA72A6" w:rsidRPr="00767B48" w:rsidRDefault="00EA72A6">
            <w:pPr>
              <w:jc w:val="left"/>
              <w:rPr>
                <w:rFonts w:eastAsia="Times New Roman"/>
                <w:color w:val="000000"/>
              </w:rPr>
            </w:pPr>
            <w:r w:rsidRPr="00CA6893">
              <w:rPr>
                <w:color w:val="000000"/>
              </w:rPr>
              <w:t>Maximum</w:t>
            </w:r>
          </w:p>
        </w:tc>
        <w:tc>
          <w:tcPr>
            <w:tcW w:w="2977" w:type="dxa"/>
            <w:noWrap/>
            <w:vAlign w:val="bottom"/>
            <w:hideMark/>
          </w:tcPr>
          <w:p w14:paraId="37B455BE" w14:textId="1E2E2701" w:rsidR="00EA72A6" w:rsidRPr="00767B48" w:rsidRDefault="00C81DE6">
            <w:pPr>
              <w:jc w:val="right"/>
              <w:rPr>
                <w:rFonts w:eastAsia="Times New Roman"/>
                <w:color w:val="000000"/>
              </w:rPr>
            </w:pPr>
            <w:r w:rsidRPr="00CA6893">
              <w:rPr>
                <w:color w:val="000000"/>
              </w:rPr>
              <w:t>130442</w:t>
            </w:r>
          </w:p>
        </w:tc>
      </w:tr>
      <w:tr w:rsidR="00EA72A6" w:rsidRPr="00767B48" w14:paraId="0C81709E" w14:textId="77777777" w:rsidTr="000B19BC">
        <w:trPr>
          <w:trHeight w:val="288"/>
        </w:trPr>
        <w:tc>
          <w:tcPr>
            <w:tcW w:w="1980" w:type="dxa"/>
            <w:noWrap/>
            <w:vAlign w:val="bottom"/>
            <w:hideMark/>
          </w:tcPr>
          <w:p w14:paraId="6478452E" w14:textId="3565FA28" w:rsidR="00EA72A6" w:rsidRPr="00767B48" w:rsidRDefault="00EA72A6">
            <w:pPr>
              <w:jc w:val="left"/>
              <w:rPr>
                <w:rFonts w:eastAsia="Times New Roman"/>
                <w:color w:val="000000"/>
              </w:rPr>
            </w:pPr>
            <w:r w:rsidRPr="00CA6893">
              <w:rPr>
                <w:color w:val="000000"/>
              </w:rPr>
              <w:t>Sum</w:t>
            </w:r>
          </w:p>
        </w:tc>
        <w:tc>
          <w:tcPr>
            <w:tcW w:w="2977" w:type="dxa"/>
            <w:noWrap/>
            <w:vAlign w:val="bottom"/>
            <w:hideMark/>
          </w:tcPr>
          <w:p w14:paraId="7502EE6B" w14:textId="798FD137" w:rsidR="00EA72A6" w:rsidRPr="00767B48" w:rsidRDefault="00C81DE6">
            <w:pPr>
              <w:jc w:val="right"/>
              <w:rPr>
                <w:rFonts w:eastAsia="Times New Roman"/>
                <w:color w:val="000000"/>
              </w:rPr>
            </w:pPr>
            <w:r w:rsidRPr="00CA6893">
              <w:rPr>
                <w:color w:val="000000"/>
              </w:rPr>
              <w:t>117958902</w:t>
            </w:r>
          </w:p>
        </w:tc>
      </w:tr>
      <w:tr w:rsidR="00EA72A6" w:rsidRPr="00767B48" w14:paraId="40A8EB9E" w14:textId="77777777" w:rsidTr="000B19BC">
        <w:trPr>
          <w:trHeight w:val="300"/>
        </w:trPr>
        <w:tc>
          <w:tcPr>
            <w:tcW w:w="1980" w:type="dxa"/>
            <w:noWrap/>
            <w:vAlign w:val="bottom"/>
            <w:hideMark/>
          </w:tcPr>
          <w:p w14:paraId="5CCA06AF" w14:textId="265745E9" w:rsidR="00EA72A6" w:rsidRPr="00767B48" w:rsidRDefault="00EA72A6">
            <w:pPr>
              <w:jc w:val="left"/>
              <w:rPr>
                <w:rFonts w:eastAsia="Times New Roman"/>
                <w:color w:val="000000"/>
              </w:rPr>
            </w:pPr>
            <w:r w:rsidRPr="00CA6893">
              <w:rPr>
                <w:color w:val="000000"/>
              </w:rPr>
              <w:t>Count</w:t>
            </w:r>
          </w:p>
        </w:tc>
        <w:tc>
          <w:tcPr>
            <w:tcW w:w="2977" w:type="dxa"/>
            <w:noWrap/>
            <w:vAlign w:val="bottom"/>
            <w:hideMark/>
          </w:tcPr>
          <w:p w14:paraId="4D6F44A2" w14:textId="136FC599" w:rsidR="00EA72A6" w:rsidRPr="00767B48" w:rsidRDefault="00EA72A6" w:rsidP="0068507A">
            <w:pPr>
              <w:keepNext/>
              <w:jc w:val="right"/>
              <w:rPr>
                <w:rFonts w:eastAsia="Times New Roman"/>
                <w:color w:val="000000"/>
              </w:rPr>
            </w:pPr>
            <w:r w:rsidRPr="00CA6893">
              <w:rPr>
                <w:color w:val="000000"/>
              </w:rPr>
              <w:t>1251</w:t>
            </w:r>
          </w:p>
        </w:tc>
      </w:tr>
    </w:tbl>
    <w:p w14:paraId="33C1C39C" w14:textId="5EA80FE7" w:rsidR="00742287" w:rsidRDefault="0068507A" w:rsidP="0068507A">
      <w:pPr>
        <w:pStyle w:val="Caption"/>
      </w:pPr>
      <w:r>
        <w:t xml:space="preserve">Table </w:t>
      </w:r>
      <w:fldSimple w:instr=" SEQ Table \* ARABIC ">
        <w:r>
          <w:rPr>
            <w:noProof/>
          </w:rPr>
          <w:t>1</w:t>
        </w:r>
      </w:fldSimple>
      <w:r>
        <w:t>.</w:t>
      </w:r>
      <w:r w:rsidRPr="00DF3033">
        <w:t xml:space="preserve"> Descriptive of GAS</w:t>
      </w:r>
    </w:p>
    <w:p w14:paraId="2B7A0AB2" w14:textId="77777777" w:rsidR="00742287" w:rsidRDefault="00742287" w:rsidP="00742287">
      <w:pPr>
        <w:pStyle w:val="Heading3"/>
      </w:pPr>
      <w:r>
        <w:t>HPG</w:t>
      </w:r>
    </w:p>
    <w:tbl>
      <w:tblPr>
        <w:tblStyle w:val="TableGrid"/>
        <w:tblW w:w="4957" w:type="dxa"/>
        <w:tblLook w:val="04A0" w:firstRow="1" w:lastRow="0" w:firstColumn="1" w:lastColumn="0" w:noHBand="0" w:noVBand="1"/>
      </w:tblPr>
      <w:tblGrid>
        <w:gridCol w:w="1980"/>
        <w:gridCol w:w="2977"/>
      </w:tblGrid>
      <w:tr w:rsidR="00EF07F5" w:rsidRPr="00FA31E4" w14:paraId="4C8D4A77" w14:textId="77777777" w:rsidTr="000B19BC">
        <w:trPr>
          <w:trHeight w:val="288"/>
        </w:trPr>
        <w:tc>
          <w:tcPr>
            <w:tcW w:w="1980" w:type="dxa"/>
            <w:noWrap/>
            <w:vAlign w:val="bottom"/>
          </w:tcPr>
          <w:p w14:paraId="1C0ABA0C" w14:textId="444B2D40" w:rsidR="00EF07F5" w:rsidRPr="00FA31E4" w:rsidRDefault="00EF07F5" w:rsidP="000B19BC">
            <w:pPr>
              <w:rPr>
                <w:rFonts w:eastAsia="Times New Roman"/>
                <w:b/>
                <w:color w:val="000000"/>
              </w:rPr>
            </w:pPr>
            <w:r w:rsidRPr="00FA31E4">
              <w:rPr>
                <w:b/>
                <w:color w:val="000000"/>
              </w:rPr>
              <w:t>Value</w:t>
            </w:r>
          </w:p>
        </w:tc>
        <w:tc>
          <w:tcPr>
            <w:tcW w:w="2977" w:type="dxa"/>
            <w:noWrap/>
            <w:vAlign w:val="bottom"/>
          </w:tcPr>
          <w:p w14:paraId="62901548" w14:textId="1313C06D" w:rsidR="00EF07F5" w:rsidRPr="00FA31E4" w:rsidRDefault="00EF07F5" w:rsidP="000B19BC">
            <w:pPr>
              <w:rPr>
                <w:b/>
                <w:color w:val="000000"/>
              </w:rPr>
            </w:pPr>
            <w:r w:rsidRPr="00FA31E4">
              <w:rPr>
                <w:b/>
                <w:color w:val="000000"/>
              </w:rPr>
              <w:t>Result</w:t>
            </w:r>
          </w:p>
        </w:tc>
      </w:tr>
      <w:tr w:rsidR="00EA72A6" w:rsidRPr="00767B48" w14:paraId="3674AA0F" w14:textId="77777777" w:rsidTr="000B19BC">
        <w:trPr>
          <w:trHeight w:val="288"/>
        </w:trPr>
        <w:tc>
          <w:tcPr>
            <w:tcW w:w="1980" w:type="dxa"/>
            <w:noWrap/>
            <w:vAlign w:val="bottom"/>
            <w:hideMark/>
          </w:tcPr>
          <w:p w14:paraId="6D30DC29" w14:textId="77777777" w:rsidR="00EA72A6" w:rsidRPr="00767B48" w:rsidRDefault="00EA72A6">
            <w:pPr>
              <w:jc w:val="left"/>
              <w:rPr>
                <w:rFonts w:eastAsia="Times New Roman"/>
                <w:color w:val="000000"/>
              </w:rPr>
            </w:pPr>
            <w:r w:rsidRPr="00767B48">
              <w:rPr>
                <w:rFonts w:eastAsia="Times New Roman"/>
                <w:color w:val="000000"/>
              </w:rPr>
              <w:t>Mean</w:t>
            </w:r>
          </w:p>
        </w:tc>
        <w:tc>
          <w:tcPr>
            <w:tcW w:w="2977" w:type="dxa"/>
            <w:noWrap/>
            <w:vAlign w:val="bottom"/>
            <w:hideMark/>
          </w:tcPr>
          <w:p w14:paraId="067AF77A" w14:textId="38CAFFAB" w:rsidR="00EA72A6" w:rsidRPr="00767B48" w:rsidRDefault="00CA6893">
            <w:pPr>
              <w:jc w:val="right"/>
              <w:rPr>
                <w:rFonts w:eastAsia="Times New Roman"/>
                <w:color w:val="000000"/>
              </w:rPr>
            </w:pPr>
            <w:r w:rsidRPr="00CA6893">
              <w:rPr>
                <w:color w:val="000000"/>
              </w:rPr>
              <w:t>20058.99241</w:t>
            </w:r>
          </w:p>
        </w:tc>
      </w:tr>
      <w:tr w:rsidR="00EA72A6" w:rsidRPr="00767B48" w14:paraId="1EBAEB1E" w14:textId="77777777" w:rsidTr="000B19BC">
        <w:trPr>
          <w:trHeight w:val="288"/>
        </w:trPr>
        <w:tc>
          <w:tcPr>
            <w:tcW w:w="1980" w:type="dxa"/>
            <w:noWrap/>
            <w:vAlign w:val="bottom"/>
            <w:hideMark/>
          </w:tcPr>
          <w:p w14:paraId="34ACD7C5" w14:textId="77777777" w:rsidR="00EA72A6" w:rsidRPr="00767B48" w:rsidRDefault="00EA72A6">
            <w:pPr>
              <w:jc w:val="left"/>
              <w:rPr>
                <w:rFonts w:eastAsia="Times New Roman"/>
                <w:color w:val="000000"/>
              </w:rPr>
            </w:pPr>
            <w:r w:rsidRPr="00767B48">
              <w:rPr>
                <w:rFonts w:eastAsia="Times New Roman"/>
                <w:color w:val="000000"/>
              </w:rPr>
              <w:t>Standard Error</w:t>
            </w:r>
          </w:p>
        </w:tc>
        <w:tc>
          <w:tcPr>
            <w:tcW w:w="2977" w:type="dxa"/>
            <w:noWrap/>
            <w:vAlign w:val="bottom"/>
            <w:hideMark/>
          </w:tcPr>
          <w:p w14:paraId="65DE5DA2" w14:textId="217410A1" w:rsidR="00EA72A6" w:rsidRPr="00767B48" w:rsidRDefault="00CA6893">
            <w:pPr>
              <w:jc w:val="right"/>
              <w:rPr>
                <w:rFonts w:eastAsia="Times New Roman"/>
                <w:color w:val="000000"/>
              </w:rPr>
            </w:pPr>
            <w:r w:rsidRPr="00CA6893">
              <w:rPr>
                <w:color w:val="000000"/>
              </w:rPr>
              <w:t>281.2951062</w:t>
            </w:r>
          </w:p>
        </w:tc>
      </w:tr>
      <w:tr w:rsidR="00EA72A6" w:rsidRPr="00767B48" w14:paraId="1DF307EA" w14:textId="77777777" w:rsidTr="000B19BC">
        <w:trPr>
          <w:trHeight w:val="288"/>
        </w:trPr>
        <w:tc>
          <w:tcPr>
            <w:tcW w:w="1980" w:type="dxa"/>
            <w:noWrap/>
            <w:vAlign w:val="bottom"/>
            <w:hideMark/>
          </w:tcPr>
          <w:p w14:paraId="03DA9A85" w14:textId="77777777" w:rsidR="00EA72A6" w:rsidRPr="00767B48" w:rsidRDefault="00EA72A6">
            <w:pPr>
              <w:jc w:val="left"/>
              <w:rPr>
                <w:rFonts w:eastAsia="Times New Roman"/>
                <w:color w:val="000000"/>
              </w:rPr>
            </w:pPr>
            <w:r w:rsidRPr="00767B48">
              <w:rPr>
                <w:rFonts w:eastAsia="Times New Roman"/>
                <w:color w:val="000000"/>
              </w:rPr>
              <w:t>Median</w:t>
            </w:r>
          </w:p>
        </w:tc>
        <w:tc>
          <w:tcPr>
            <w:tcW w:w="2977" w:type="dxa"/>
            <w:noWrap/>
            <w:vAlign w:val="bottom"/>
            <w:hideMark/>
          </w:tcPr>
          <w:p w14:paraId="746691C4" w14:textId="4F2CCCFE" w:rsidR="00EA72A6" w:rsidRPr="00767B48" w:rsidRDefault="00CA6893">
            <w:pPr>
              <w:jc w:val="right"/>
              <w:rPr>
                <w:rFonts w:eastAsia="Times New Roman"/>
                <w:color w:val="000000"/>
              </w:rPr>
            </w:pPr>
            <w:r w:rsidRPr="00CA6893">
              <w:rPr>
                <w:color w:val="000000"/>
              </w:rPr>
              <w:t>16900</w:t>
            </w:r>
          </w:p>
        </w:tc>
      </w:tr>
      <w:tr w:rsidR="00EA72A6" w:rsidRPr="00767B48" w14:paraId="0FB9575C" w14:textId="77777777" w:rsidTr="000B19BC">
        <w:trPr>
          <w:trHeight w:val="288"/>
        </w:trPr>
        <w:tc>
          <w:tcPr>
            <w:tcW w:w="1980" w:type="dxa"/>
            <w:noWrap/>
            <w:vAlign w:val="bottom"/>
            <w:hideMark/>
          </w:tcPr>
          <w:p w14:paraId="0F834B4A" w14:textId="77777777" w:rsidR="00EA72A6" w:rsidRPr="00767B48" w:rsidRDefault="00EA72A6">
            <w:pPr>
              <w:jc w:val="left"/>
              <w:rPr>
                <w:rFonts w:eastAsia="Times New Roman"/>
                <w:color w:val="000000"/>
              </w:rPr>
            </w:pPr>
            <w:r w:rsidRPr="00767B48">
              <w:rPr>
                <w:rFonts w:eastAsia="Times New Roman"/>
                <w:color w:val="000000"/>
              </w:rPr>
              <w:t>Mode</w:t>
            </w:r>
          </w:p>
        </w:tc>
        <w:tc>
          <w:tcPr>
            <w:tcW w:w="2977" w:type="dxa"/>
            <w:noWrap/>
            <w:vAlign w:val="bottom"/>
            <w:hideMark/>
          </w:tcPr>
          <w:p w14:paraId="3AEC20F6" w14:textId="2B50636C" w:rsidR="00EA72A6" w:rsidRPr="00767B48" w:rsidRDefault="00CA6893">
            <w:pPr>
              <w:jc w:val="right"/>
              <w:rPr>
                <w:rFonts w:eastAsia="Times New Roman"/>
                <w:color w:val="000000"/>
              </w:rPr>
            </w:pPr>
            <w:r w:rsidRPr="00CA6893">
              <w:rPr>
                <w:color w:val="000000"/>
              </w:rPr>
              <w:t>20800</w:t>
            </w:r>
          </w:p>
        </w:tc>
      </w:tr>
      <w:tr w:rsidR="00EA72A6" w:rsidRPr="00767B48" w14:paraId="5434F80A" w14:textId="77777777" w:rsidTr="000B19BC">
        <w:trPr>
          <w:trHeight w:val="288"/>
        </w:trPr>
        <w:tc>
          <w:tcPr>
            <w:tcW w:w="1980" w:type="dxa"/>
            <w:noWrap/>
            <w:vAlign w:val="bottom"/>
            <w:hideMark/>
          </w:tcPr>
          <w:p w14:paraId="54591DAB" w14:textId="77777777" w:rsidR="00EA72A6" w:rsidRPr="00767B48" w:rsidRDefault="00EA72A6">
            <w:pPr>
              <w:jc w:val="left"/>
              <w:rPr>
                <w:rFonts w:eastAsia="Times New Roman"/>
                <w:color w:val="000000"/>
              </w:rPr>
            </w:pPr>
            <w:r w:rsidRPr="00767B48">
              <w:rPr>
                <w:rFonts w:eastAsia="Times New Roman"/>
                <w:color w:val="000000"/>
              </w:rPr>
              <w:t>Standard Deviation</w:t>
            </w:r>
          </w:p>
        </w:tc>
        <w:tc>
          <w:tcPr>
            <w:tcW w:w="2977" w:type="dxa"/>
            <w:noWrap/>
            <w:vAlign w:val="bottom"/>
            <w:hideMark/>
          </w:tcPr>
          <w:p w14:paraId="79D3FA44" w14:textId="777ACBFD" w:rsidR="00EA72A6" w:rsidRPr="00767B48" w:rsidRDefault="00CA6893">
            <w:pPr>
              <w:jc w:val="right"/>
              <w:rPr>
                <w:rFonts w:eastAsia="Times New Roman"/>
                <w:color w:val="000000"/>
              </w:rPr>
            </w:pPr>
            <w:r w:rsidRPr="00CA6893">
              <w:rPr>
                <w:color w:val="000000"/>
              </w:rPr>
              <w:t>9949.261174</w:t>
            </w:r>
          </w:p>
        </w:tc>
      </w:tr>
      <w:tr w:rsidR="00EA72A6" w:rsidRPr="00767B48" w14:paraId="2906F083" w14:textId="77777777" w:rsidTr="000B19BC">
        <w:trPr>
          <w:trHeight w:val="288"/>
        </w:trPr>
        <w:tc>
          <w:tcPr>
            <w:tcW w:w="1980" w:type="dxa"/>
            <w:noWrap/>
            <w:vAlign w:val="bottom"/>
            <w:hideMark/>
          </w:tcPr>
          <w:p w14:paraId="0F1C82DC" w14:textId="77777777" w:rsidR="00EA72A6" w:rsidRPr="00767B48" w:rsidRDefault="00EA72A6">
            <w:pPr>
              <w:jc w:val="left"/>
              <w:rPr>
                <w:rFonts w:eastAsia="Times New Roman"/>
                <w:color w:val="000000"/>
              </w:rPr>
            </w:pPr>
            <w:r w:rsidRPr="00767B48">
              <w:rPr>
                <w:rFonts w:eastAsia="Times New Roman"/>
                <w:color w:val="000000"/>
              </w:rPr>
              <w:t>Sample Variance</w:t>
            </w:r>
          </w:p>
        </w:tc>
        <w:tc>
          <w:tcPr>
            <w:tcW w:w="2977" w:type="dxa"/>
            <w:noWrap/>
            <w:vAlign w:val="bottom"/>
            <w:hideMark/>
          </w:tcPr>
          <w:p w14:paraId="53D4E2A0" w14:textId="1F3A2CC9" w:rsidR="00EA72A6" w:rsidRPr="00767B48" w:rsidRDefault="00CA6893">
            <w:pPr>
              <w:jc w:val="right"/>
              <w:rPr>
                <w:rFonts w:eastAsia="Times New Roman"/>
                <w:color w:val="000000"/>
              </w:rPr>
            </w:pPr>
            <w:r w:rsidRPr="00CA6893">
              <w:rPr>
                <w:color w:val="000000"/>
              </w:rPr>
              <w:t>98987797.91</w:t>
            </w:r>
          </w:p>
        </w:tc>
      </w:tr>
      <w:tr w:rsidR="00EA72A6" w:rsidRPr="00767B48" w14:paraId="33F08052" w14:textId="77777777" w:rsidTr="000B19BC">
        <w:trPr>
          <w:trHeight w:val="288"/>
        </w:trPr>
        <w:tc>
          <w:tcPr>
            <w:tcW w:w="1980" w:type="dxa"/>
            <w:noWrap/>
            <w:vAlign w:val="bottom"/>
            <w:hideMark/>
          </w:tcPr>
          <w:p w14:paraId="0A45AA02" w14:textId="77777777" w:rsidR="00EA72A6" w:rsidRPr="00767B48" w:rsidRDefault="00EA72A6">
            <w:pPr>
              <w:jc w:val="left"/>
              <w:rPr>
                <w:rFonts w:eastAsia="Times New Roman"/>
                <w:color w:val="000000"/>
              </w:rPr>
            </w:pPr>
            <w:r w:rsidRPr="00767B48">
              <w:rPr>
                <w:rFonts w:eastAsia="Times New Roman"/>
                <w:color w:val="000000"/>
              </w:rPr>
              <w:t>Kurtosis</w:t>
            </w:r>
          </w:p>
        </w:tc>
        <w:tc>
          <w:tcPr>
            <w:tcW w:w="2977" w:type="dxa"/>
            <w:noWrap/>
            <w:vAlign w:val="bottom"/>
            <w:hideMark/>
          </w:tcPr>
          <w:p w14:paraId="2D97CF17" w14:textId="5292CD30" w:rsidR="00EA72A6" w:rsidRPr="00767B48" w:rsidRDefault="00CA6893">
            <w:pPr>
              <w:jc w:val="right"/>
              <w:rPr>
                <w:rFonts w:eastAsia="Times New Roman"/>
                <w:color w:val="000000"/>
              </w:rPr>
            </w:pPr>
            <w:r w:rsidRPr="00CA6893">
              <w:rPr>
                <w:color w:val="000000"/>
              </w:rPr>
              <w:t>-0.671410924</w:t>
            </w:r>
          </w:p>
        </w:tc>
      </w:tr>
      <w:tr w:rsidR="00EA72A6" w:rsidRPr="00767B48" w14:paraId="1CED7A9F" w14:textId="77777777" w:rsidTr="000B19BC">
        <w:trPr>
          <w:trHeight w:val="288"/>
        </w:trPr>
        <w:tc>
          <w:tcPr>
            <w:tcW w:w="1980" w:type="dxa"/>
            <w:noWrap/>
            <w:vAlign w:val="bottom"/>
            <w:hideMark/>
          </w:tcPr>
          <w:p w14:paraId="2C7790E6" w14:textId="77777777" w:rsidR="00EA72A6" w:rsidRPr="00767B48" w:rsidRDefault="00EA72A6">
            <w:pPr>
              <w:jc w:val="left"/>
              <w:rPr>
                <w:rFonts w:eastAsia="Times New Roman"/>
                <w:color w:val="000000"/>
              </w:rPr>
            </w:pPr>
            <w:r w:rsidRPr="00767B48">
              <w:rPr>
                <w:rFonts w:eastAsia="Times New Roman"/>
                <w:color w:val="000000"/>
              </w:rPr>
              <w:t>Skewness</w:t>
            </w:r>
          </w:p>
        </w:tc>
        <w:tc>
          <w:tcPr>
            <w:tcW w:w="2977" w:type="dxa"/>
            <w:noWrap/>
            <w:vAlign w:val="bottom"/>
            <w:hideMark/>
          </w:tcPr>
          <w:p w14:paraId="01FE897F" w14:textId="2F1C8011" w:rsidR="00EA72A6" w:rsidRPr="00767B48" w:rsidRDefault="00CA6893">
            <w:pPr>
              <w:jc w:val="right"/>
              <w:rPr>
                <w:rFonts w:eastAsia="Times New Roman"/>
                <w:color w:val="000000"/>
              </w:rPr>
            </w:pPr>
            <w:r w:rsidRPr="00CA6893">
              <w:rPr>
                <w:color w:val="000000"/>
              </w:rPr>
              <w:t>0.788744918</w:t>
            </w:r>
          </w:p>
        </w:tc>
      </w:tr>
      <w:tr w:rsidR="00EA72A6" w:rsidRPr="00767B48" w14:paraId="4C4BCEBE" w14:textId="77777777" w:rsidTr="000B19BC">
        <w:trPr>
          <w:trHeight w:val="288"/>
        </w:trPr>
        <w:tc>
          <w:tcPr>
            <w:tcW w:w="1980" w:type="dxa"/>
            <w:noWrap/>
            <w:vAlign w:val="bottom"/>
            <w:hideMark/>
          </w:tcPr>
          <w:p w14:paraId="5D85E30E" w14:textId="77777777" w:rsidR="00EA72A6" w:rsidRPr="00767B48" w:rsidRDefault="00EA72A6">
            <w:pPr>
              <w:jc w:val="left"/>
              <w:rPr>
                <w:rFonts w:eastAsia="Times New Roman"/>
                <w:color w:val="000000"/>
              </w:rPr>
            </w:pPr>
            <w:r w:rsidRPr="00767B48">
              <w:rPr>
                <w:rFonts w:eastAsia="Times New Roman"/>
                <w:color w:val="000000"/>
              </w:rPr>
              <w:t>Range</w:t>
            </w:r>
          </w:p>
        </w:tc>
        <w:tc>
          <w:tcPr>
            <w:tcW w:w="2977" w:type="dxa"/>
            <w:noWrap/>
            <w:vAlign w:val="bottom"/>
            <w:hideMark/>
          </w:tcPr>
          <w:p w14:paraId="746470E4" w14:textId="2C9D13EB" w:rsidR="00EA72A6" w:rsidRPr="00767B48" w:rsidRDefault="00CA6893">
            <w:pPr>
              <w:jc w:val="right"/>
              <w:rPr>
                <w:rFonts w:eastAsia="Times New Roman"/>
                <w:color w:val="000000"/>
              </w:rPr>
            </w:pPr>
            <w:r w:rsidRPr="00CA6893">
              <w:rPr>
                <w:color w:val="000000"/>
              </w:rPr>
              <w:t>36484</w:t>
            </w:r>
          </w:p>
        </w:tc>
      </w:tr>
      <w:tr w:rsidR="00EA72A6" w:rsidRPr="00767B48" w14:paraId="4FC1CB65" w14:textId="77777777" w:rsidTr="000B19BC">
        <w:trPr>
          <w:trHeight w:val="288"/>
        </w:trPr>
        <w:tc>
          <w:tcPr>
            <w:tcW w:w="1980" w:type="dxa"/>
            <w:noWrap/>
            <w:vAlign w:val="bottom"/>
            <w:hideMark/>
          </w:tcPr>
          <w:p w14:paraId="134728DE" w14:textId="77777777" w:rsidR="00EA72A6" w:rsidRPr="00767B48" w:rsidRDefault="00EA72A6">
            <w:pPr>
              <w:jc w:val="left"/>
              <w:rPr>
                <w:rFonts w:eastAsia="Times New Roman"/>
                <w:color w:val="000000"/>
              </w:rPr>
            </w:pPr>
            <w:r w:rsidRPr="00767B48">
              <w:rPr>
                <w:rFonts w:eastAsia="Times New Roman"/>
                <w:color w:val="000000"/>
              </w:rPr>
              <w:t>Minimum</w:t>
            </w:r>
          </w:p>
        </w:tc>
        <w:tc>
          <w:tcPr>
            <w:tcW w:w="2977" w:type="dxa"/>
            <w:noWrap/>
            <w:vAlign w:val="bottom"/>
            <w:hideMark/>
          </w:tcPr>
          <w:p w14:paraId="2BF777F5" w14:textId="459A7EFA" w:rsidR="00EA72A6" w:rsidRPr="00767B48" w:rsidRDefault="00CA6893">
            <w:pPr>
              <w:jc w:val="right"/>
              <w:rPr>
                <w:rFonts w:eastAsia="Times New Roman"/>
                <w:color w:val="000000"/>
              </w:rPr>
            </w:pPr>
            <w:r w:rsidRPr="00CA6893">
              <w:rPr>
                <w:color w:val="000000"/>
              </w:rPr>
              <w:t>7411</w:t>
            </w:r>
            <w:r w:rsidR="00EA72A6" w:rsidRPr="00767B48">
              <w:rPr>
                <w:rFonts w:eastAsia="Times New Roman"/>
                <w:color w:val="000000"/>
              </w:rPr>
              <w:t>.8</w:t>
            </w:r>
          </w:p>
        </w:tc>
      </w:tr>
      <w:tr w:rsidR="00EA72A6" w:rsidRPr="00767B48" w14:paraId="5B75159A" w14:textId="77777777" w:rsidTr="000B19BC">
        <w:trPr>
          <w:trHeight w:val="288"/>
        </w:trPr>
        <w:tc>
          <w:tcPr>
            <w:tcW w:w="1980" w:type="dxa"/>
            <w:noWrap/>
            <w:vAlign w:val="bottom"/>
            <w:hideMark/>
          </w:tcPr>
          <w:p w14:paraId="58A4AFEA" w14:textId="77777777" w:rsidR="00EA72A6" w:rsidRPr="00767B48" w:rsidRDefault="00EA72A6">
            <w:pPr>
              <w:jc w:val="left"/>
              <w:rPr>
                <w:rFonts w:eastAsia="Times New Roman"/>
                <w:color w:val="000000"/>
              </w:rPr>
            </w:pPr>
            <w:r w:rsidRPr="00767B48">
              <w:rPr>
                <w:rFonts w:eastAsia="Times New Roman"/>
                <w:color w:val="000000"/>
              </w:rPr>
              <w:t>Maximum</w:t>
            </w:r>
          </w:p>
        </w:tc>
        <w:tc>
          <w:tcPr>
            <w:tcW w:w="2977" w:type="dxa"/>
            <w:noWrap/>
            <w:vAlign w:val="bottom"/>
            <w:hideMark/>
          </w:tcPr>
          <w:p w14:paraId="40FD9620" w14:textId="274B49FE" w:rsidR="00EA72A6" w:rsidRPr="00767B48" w:rsidRDefault="00CA6893">
            <w:pPr>
              <w:jc w:val="right"/>
              <w:rPr>
                <w:rFonts w:eastAsia="Times New Roman"/>
                <w:color w:val="000000"/>
              </w:rPr>
            </w:pPr>
            <w:r w:rsidRPr="00CA6893">
              <w:rPr>
                <w:color w:val="000000"/>
              </w:rPr>
              <w:t>43895.8</w:t>
            </w:r>
          </w:p>
        </w:tc>
      </w:tr>
      <w:tr w:rsidR="00EA72A6" w:rsidRPr="00767B48" w14:paraId="101AEF6A" w14:textId="77777777" w:rsidTr="000B19BC">
        <w:trPr>
          <w:trHeight w:val="288"/>
        </w:trPr>
        <w:tc>
          <w:tcPr>
            <w:tcW w:w="1980" w:type="dxa"/>
            <w:noWrap/>
            <w:vAlign w:val="bottom"/>
            <w:hideMark/>
          </w:tcPr>
          <w:p w14:paraId="35CA95D4" w14:textId="77777777" w:rsidR="00EA72A6" w:rsidRPr="00767B48" w:rsidRDefault="00EA72A6">
            <w:pPr>
              <w:jc w:val="left"/>
              <w:rPr>
                <w:rFonts w:eastAsia="Times New Roman"/>
                <w:color w:val="000000"/>
              </w:rPr>
            </w:pPr>
            <w:r w:rsidRPr="00767B48">
              <w:rPr>
                <w:rFonts w:eastAsia="Times New Roman"/>
                <w:color w:val="000000"/>
              </w:rPr>
              <w:t>Sum</w:t>
            </w:r>
          </w:p>
        </w:tc>
        <w:tc>
          <w:tcPr>
            <w:tcW w:w="2977" w:type="dxa"/>
            <w:noWrap/>
            <w:vAlign w:val="bottom"/>
            <w:hideMark/>
          </w:tcPr>
          <w:p w14:paraId="37E2BA89" w14:textId="6E4C7058" w:rsidR="00EA72A6" w:rsidRPr="00767B48" w:rsidRDefault="00CA6893">
            <w:pPr>
              <w:jc w:val="right"/>
              <w:rPr>
                <w:rFonts w:eastAsia="Times New Roman"/>
                <w:color w:val="000000"/>
              </w:rPr>
            </w:pPr>
            <w:r w:rsidRPr="00CA6893">
              <w:rPr>
                <w:color w:val="000000"/>
              </w:rPr>
              <w:t>25093799.5</w:t>
            </w:r>
          </w:p>
        </w:tc>
      </w:tr>
      <w:tr w:rsidR="00EA72A6" w:rsidRPr="00767B48" w14:paraId="15E8525F" w14:textId="77777777" w:rsidTr="000B19BC">
        <w:trPr>
          <w:trHeight w:val="300"/>
        </w:trPr>
        <w:tc>
          <w:tcPr>
            <w:tcW w:w="1980" w:type="dxa"/>
            <w:noWrap/>
            <w:vAlign w:val="bottom"/>
            <w:hideMark/>
          </w:tcPr>
          <w:p w14:paraId="745F8095" w14:textId="77777777" w:rsidR="00EA72A6" w:rsidRPr="00767B48" w:rsidRDefault="00EA72A6">
            <w:pPr>
              <w:jc w:val="left"/>
              <w:rPr>
                <w:rFonts w:eastAsia="Times New Roman"/>
                <w:color w:val="000000"/>
              </w:rPr>
            </w:pPr>
            <w:r w:rsidRPr="00767B48">
              <w:rPr>
                <w:rFonts w:eastAsia="Times New Roman"/>
                <w:color w:val="000000"/>
              </w:rPr>
              <w:t>Count</w:t>
            </w:r>
          </w:p>
        </w:tc>
        <w:tc>
          <w:tcPr>
            <w:tcW w:w="2977" w:type="dxa"/>
            <w:noWrap/>
            <w:vAlign w:val="bottom"/>
            <w:hideMark/>
          </w:tcPr>
          <w:p w14:paraId="0ED4D47C" w14:textId="77777777" w:rsidR="00EA72A6" w:rsidRPr="00767B48" w:rsidRDefault="00EA72A6" w:rsidP="0068507A">
            <w:pPr>
              <w:keepNext/>
              <w:jc w:val="right"/>
              <w:rPr>
                <w:rFonts w:eastAsia="Times New Roman"/>
                <w:color w:val="000000"/>
              </w:rPr>
            </w:pPr>
            <w:r w:rsidRPr="00767B48">
              <w:rPr>
                <w:rFonts w:eastAsia="Times New Roman"/>
                <w:color w:val="000000"/>
              </w:rPr>
              <w:t>1251</w:t>
            </w:r>
          </w:p>
        </w:tc>
      </w:tr>
    </w:tbl>
    <w:p w14:paraId="7B4DA8F9" w14:textId="300D3C1E" w:rsidR="00BB170F" w:rsidRDefault="0068507A" w:rsidP="0068507A">
      <w:pPr>
        <w:pStyle w:val="Caption"/>
      </w:pPr>
      <w:r>
        <w:t xml:space="preserve">Table </w:t>
      </w:r>
      <w:fldSimple w:instr=" SEQ Table \* ARABIC ">
        <w:r>
          <w:rPr>
            <w:noProof/>
          </w:rPr>
          <w:t>2</w:t>
        </w:r>
      </w:fldSimple>
      <w:r w:rsidRPr="002759BB">
        <w:t xml:space="preserve">. Descriptive of </w:t>
      </w:r>
      <w:r>
        <w:t>HPG</w:t>
      </w:r>
    </w:p>
    <w:p w14:paraId="044F5FAF" w14:textId="77777777" w:rsidR="00742287" w:rsidRDefault="00742287" w:rsidP="00742287">
      <w:pPr>
        <w:pStyle w:val="Heading3"/>
      </w:pPr>
      <w:r>
        <w:t>VPB</w:t>
      </w:r>
    </w:p>
    <w:tbl>
      <w:tblPr>
        <w:tblStyle w:val="TableGrid"/>
        <w:tblW w:w="4957" w:type="dxa"/>
        <w:tblLook w:val="04A0" w:firstRow="1" w:lastRow="0" w:firstColumn="1" w:lastColumn="0" w:noHBand="0" w:noVBand="1"/>
      </w:tblPr>
      <w:tblGrid>
        <w:gridCol w:w="1980"/>
        <w:gridCol w:w="2977"/>
      </w:tblGrid>
      <w:tr w:rsidR="00EF07F5" w:rsidRPr="00FA31E4" w14:paraId="1A09038B" w14:textId="77777777" w:rsidTr="000B19BC">
        <w:trPr>
          <w:trHeight w:val="288"/>
        </w:trPr>
        <w:tc>
          <w:tcPr>
            <w:tcW w:w="1980" w:type="dxa"/>
            <w:noWrap/>
            <w:vAlign w:val="bottom"/>
          </w:tcPr>
          <w:p w14:paraId="68576C4C" w14:textId="7BCCC3C4" w:rsidR="00EF07F5" w:rsidRPr="00FA31E4" w:rsidRDefault="00FA31E4" w:rsidP="000B19BC">
            <w:pPr>
              <w:rPr>
                <w:rFonts w:eastAsia="Times New Roman"/>
                <w:b/>
                <w:color w:val="000000"/>
              </w:rPr>
            </w:pPr>
            <w:r w:rsidRPr="00FA31E4">
              <w:rPr>
                <w:b/>
                <w:bCs/>
                <w:color w:val="000000"/>
              </w:rPr>
              <w:t>Value</w:t>
            </w:r>
          </w:p>
        </w:tc>
        <w:tc>
          <w:tcPr>
            <w:tcW w:w="2977" w:type="dxa"/>
            <w:noWrap/>
            <w:vAlign w:val="bottom"/>
          </w:tcPr>
          <w:p w14:paraId="7CE28B5A" w14:textId="797F314F" w:rsidR="00EF07F5" w:rsidRPr="00FA31E4" w:rsidRDefault="00FA31E4" w:rsidP="000B19BC">
            <w:pPr>
              <w:rPr>
                <w:rFonts w:eastAsia="Times New Roman"/>
                <w:b/>
                <w:color w:val="000000"/>
              </w:rPr>
            </w:pPr>
            <w:r w:rsidRPr="00FA31E4">
              <w:rPr>
                <w:b/>
                <w:bCs/>
                <w:color w:val="000000"/>
              </w:rPr>
              <w:t>Result</w:t>
            </w:r>
          </w:p>
        </w:tc>
      </w:tr>
      <w:tr w:rsidR="00F56928" w:rsidRPr="00767B48" w14:paraId="4E93698E" w14:textId="77777777" w:rsidTr="000B19BC">
        <w:trPr>
          <w:trHeight w:val="288"/>
        </w:trPr>
        <w:tc>
          <w:tcPr>
            <w:tcW w:w="1980" w:type="dxa"/>
            <w:noWrap/>
            <w:hideMark/>
          </w:tcPr>
          <w:p w14:paraId="74C45755" w14:textId="77777777" w:rsidR="00F56928" w:rsidRPr="00767B48" w:rsidRDefault="00F56928">
            <w:pPr>
              <w:jc w:val="left"/>
              <w:rPr>
                <w:rFonts w:eastAsia="Times New Roman"/>
                <w:color w:val="000000"/>
              </w:rPr>
            </w:pPr>
            <w:r w:rsidRPr="00767B48">
              <w:rPr>
                <w:rFonts w:eastAsia="Times New Roman"/>
                <w:color w:val="000000"/>
              </w:rPr>
              <w:t>Mean</w:t>
            </w:r>
          </w:p>
        </w:tc>
        <w:tc>
          <w:tcPr>
            <w:tcW w:w="2977" w:type="dxa"/>
            <w:noWrap/>
            <w:hideMark/>
          </w:tcPr>
          <w:p w14:paraId="2B5748DF" w14:textId="77777777" w:rsidR="00F56928" w:rsidRPr="00767B48" w:rsidRDefault="00F56928">
            <w:pPr>
              <w:jc w:val="right"/>
              <w:rPr>
                <w:rFonts w:eastAsia="Times New Roman"/>
                <w:color w:val="000000"/>
              </w:rPr>
            </w:pPr>
            <w:r w:rsidRPr="00767B48">
              <w:rPr>
                <w:rFonts w:eastAsia="Times New Roman"/>
                <w:color w:val="000000"/>
              </w:rPr>
              <w:t>14247.12126</w:t>
            </w:r>
          </w:p>
        </w:tc>
      </w:tr>
      <w:tr w:rsidR="00F56928" w:rsidRPr="00767B48" w14:paraId="6AA8E2EF" w14:textId="77777777" w:rsidTr="000B19BC">
        <w:trPr>
          <w:trHeight w:val="288"/>
        </w:trPr>
        <w:tc>
          <w:tcPr>
            <w:tcW w:w="1980" w:type="dxa"/>
            <w:noWrap/>
            <w:hideMark/>
          </w:tcPr>
          <w:p w14:paraId="08453E90" w14:textId="77777777" w:rsidR="00F56928" w:rsidRPr="00767B48" w:rsidRDefault="00F56928">
            <w:pPr>
              <w:jc w:val="left"/>
              <w:rPr>
                <w:rFonts w:eastAsia="Times New Roman"/>
                <w:color w:val="000000"/>
              </w:rPr>
            </w:pPr>
            <w:r w:rsidRPr="00767B48">
              <w:rPr>
                <w:rFonts w:eastAsia="Times New Roman"/>
                <w:color w:val="000000"/>
              </w:rPr>
              <w:t>Standard Error</w:t>
            </w:r>
          </w:p>
        </w:tc>
        <w:tc>
          <w:tcPr>
            <w:tcW w:w="2977" w:type="dxa"/>
            <w:noWrap/>
            <w:hideMark/>
          </w:tcPr>
          <w:p w14:paraId="637DC2D9" w14:textId="77777777" w:rsidR="00F56928" w:rsidRPr="00767B48" w:rsidRDefault="00F56928">
            <w:pPr>
              <w:jc w:val="right"/>
              <w:rPr>
                <w:rFonts w:eastAsia="Times New Roman"/>
                <w:color w:val="000000"/>
              </w:rPr>
            </w:pPr>
            <w:r w:rsidRPr="00767B48">
              <w:rPr>
                <w:rFonts w:eastAsia="Times New Roman"/>
                <w:color w:val="000000"/>
              </w:rPr>
              <w:t>188.6386895</w:t>
            </w:r>
          </w:p>
        </w:tc>
      </w:tr>
      <w:tr w:rsidR="00F56928" w:rsidRPr="00767B48" w14:paraId="3E5AC2E4" w14:textId="77777777" w:rsidTr="000B19BC">
        <w:trPr>
          <w:trHeight w:val="288"/>
        </w:trPr>
        <w:tc>
          <w:tcPr>
            <w:tcW w:w="1980" w:type="dxa"/>
            <w:noWrap/>
            <w:hideMark/>
          </w:tcPr>
          <w:p w14:paraId="6C16DE70" w14:textId="77777777" w:rsidR="00F56928" w:rsidRPr="00767B48" w:rsidRDefault="00F56928">
            <w:pPr>
              <w:jc w:val="left"/>
              <w:rPr>
                <w:rFonts w:eastAsia="Times New Roman"/>
                <w:color w:val="000000"/>
              </w:rPr>
            </w:pPr>
            <w:r w:rsidRPr="00767B48">
              <w:rPr>
                <w:rFonts w:eastAsia="Times New Roman"/>
                <w:color w:val="000000"/>
              </w:rPr>
              <w:t>Median</w:t>
            </w:r>
          </w:p>
        </w:tc>
        <w:tc>
          <w:tcPr>
            <w:tcW w:w="2977" w:type="dxa"/>
            <w:noWrap/>
            <w:hideMark/>
          </w:tcPr>
          <w:p w14:paraId="446052F1" w14:textId="77777777" w:rsidR="00F56928" w:rsidRPr="00767B48" w:rsidRDefault="00F56928">
            <w:pPr>
              <w:jc w:val="right"/>
              <w:rPr>
                <w:rFonts w:eastAsia="Times New Roman"/>
                <w:color w:val="000000"/>
              </w:rPr>
            </w:pPr>
            <w:r w:rsidRPr="00767B48">
              <w:rPr>
                <w:rFonts w:eastAsia="Times New Roman"/>
                <w:color w:val="000000"/>
              </w:rPr>
              <w:t>10926.1</w:t>
            </w:r>
          </w:p>
        </w:tc>
      </w:tr>
      <w:tr w:rsidR="00F56928" w:rsidRPr="00767B48" w14:paraId="4C6B669C" w14:textId="77777777" w:rsidTr="000B19BC">
        <w:trPr>
          <w:trHeight w:val="288"/>
        </w:trPr>
        <w:tc>
          <w:tcPr>
            <w:tcW w:w="1980" w:type="dxa"/>
            <w:noWrap/>
            <w:hideMark/>
          </w:tcPr>
          <w:p w14:paraId="3AF3686A" w14:textId="77777777" w:rsidR="00F56928" w:rsidRPr="00767B48" w:rsidRDefault="00F56928">
            <w:pPr>
              <w:jc w:val="left"/>
              <w:rPr>
                <w:rFonts w:eastAsia="Times New Roman"/>
                <w:color w:val="000000"/>
              </w:rPr>
            </w:pPr>
            <w:r w:rsidRPr="00767B48">
              <w:rPr>
                <w:rFonts w:eastAsia="Times New Roman"/>
                <w:color w:val="000000"/>
              </w:rPr>
              <w:t>Mode</w:t>
            </w:r>
          </w:p>
        </w:tc>
        <w:tc>
          <w:tcPr>
            <w:tcW w:w="2977" w:type="dxa"/>
            <w:noWrap/>
            <w:hideMark/>
          </w:tcPr>
          <w:p w14:paraId="26F97E34" w14:textId="77777777" w:rsidR="00F56928" w:rsidRPr="00767B48" w:rsidRDefault="00F56928">
            <w:pPr>
              <w:jc w:val="right"/>
              <w:rPr>
                <w:rFonts w:eastAsia="Times New Roman"/>
                <w:color w:val="000000"/>
              </w:rPr>
            </w:pPr>
            <w:r w:rsidRPr="00767B48">
              <w:rPr>
                <w:rFonts w:eastAsia="Times New Roman"/>
                <w:color w:val="000000"/>
              </w:rPr>
              <w:t>7926</w:t>
            </w:r>
          </w:p>
        </w:tc>
      </w:tr>
      <w:tr w:rsidR="00F56928" w:rsidRPr="00767B48" w14:paraId="46642E1A" w14:textId="77777777" w:rsidTr="000B19BC">
        <w:trPr>
          <w:trHeight w:val="288"/>
        </w:trPr>
        <w:tc>
          <w:tcPr>
            <w:tcW w:w="1980" w:type="dxa"/>
            <w:noWrap/>
            <w:hideMark/>
          </w:tcPr>
          <w:p w14:paraId="4F4C40B8" w14:textId="77777777" w:rsidR="00F56928" w:rsidRPr="00767B48" w:rsidRDefault="00F56928">
            <w:pPr>
              <w:jc w:val="left"/>
              <w:rPr>
                <w:rFonts w:eastAsia="Times New Roman"/>
                <w:color w:val="000000"/>
              </w:rPr>
            </w:pPr>
            <w:r w:rsidRPr="00767B48">
              <w:rPr>
                <w:rFonts w:eastAsia="Times New Roman"/>
                <w:color w:val="000000"/>
              </w:rPr>
              <w:t>Standard Deviation</w:t>
            </w:r>
          </w:p>
        </w:tc>
        <w:tc>
          <w:tcPr>
            <w:tcW w:w="2977" w:type="dxa"/>
            <w:noWrap/>
            <w:hideMark/>
          </w:tcPr>
          <w:p w14:paraId="3B5BA8B6" w14:textId="77777777" w:rsidR="00F56928" w:rsidRPr="00767B48" w:rsidRDefault="00F56928">
            <w:pPr>
              <w:jc w:val="right"/>
              <w:rPr>
                <w:rFonts w:eastAsia="Times New Roman"/>
                <w:color w:val="000000"/>
              </w:rPr>
            </w:pPr>
            <w:r w:rsidRPr="00767B48">
              <w:rPr>
                <w:rFonts w:eastAsia="Times New Roman"/>
                <w:color w:val="000000"/>
              </w:rPr>
              <w:t>6672.052049</w:t>
            </w:r>
          </w:p>
        </w:tc>
      </w:tr>
      <w:tr w:rsidR="00F56928" w:rsidRPr="00767B48" w14:paraId="6EBA1C02" w14:textId="77777777" w:rsidTr="000B19BC">
        <w:trPr>
          <w:trHeight w:val="288"/>
        </w:trPr>
        <w:tc>
          <w:tcPr>
            <w:tcW w:w="1980" w:type="dxa"/>
            <w:noWrap/>
            <w:hideMark/>
          </w:tcPr>
          <w:p w14:paraId="0C496913" w14:textId="77777777" w:rsidR="00F56928" w:rsidRPr="00767B48" w:rsidRDefault="00F56928">
            <w:pPr>
              <w:jc w:val="left"/>
              <w:rPr>
                <w:rFonts w:eastAsia="Times New Roman"/>
                <w:color w:val="000000"/>
              </w:rPr>
            </w:pPr>
            <w:r w:rsidRPr="00767B48">
              <w:rPr>
                <w:rFonts w:eastAsia="Times New Roman"/>
                <w:color w:val="000000"/>
              </w:rPr>
              <w:t>Sample Variance</w:t>
            </w:r>
          </w:p>
        </w:tc>
        <w:tc>
          <w:tcPr>
            <w:tcW w:w="2977" w:type="dxa"/>
            <w:noWrap/>
            <w:hideMark/>
          </w:tcPr>
          <w:p w14:paraId="7750B845" w14:textId="77777777" w:rsidR="00F56928" w:rsidRPr="00767B48" w:rsidRDefault="00F56928">
            <w:pPr>
              <w:jc w:val="right"/>
              <w:rPr>
                <w:rFonts w:eastAsia="Times New Roman"/>
                <w:color w:val="000000"/>
              </w:rPr>
            </w:pPr>
            <w:r w:rsidRPr="00767B48">
              <w:rPr>
                <w:rFonts w:eastAsia="Times New Roman"/>
                <w:color w:val="000000"/>
              </w:rPr>
              <w:t>44516278.55</w:t>
            </w:r>
          </w:p>
        </w:tc>
      </w:tr>
      <w:tr w:rsidR="00F56928" w:rsidRPr="00767B48" w14:paraId="33903F91" w14:textId="77777777" w:rsidTr="000B19BC">
        <w:trPr>
          <w:trHeight w:val="288"/>
        </w:trPr>
        <w:tc>
          <w:tcPr>
            <w:tcW w:w="1980" w:type="dxa"/>
            <w:noWrap/>
            <w:hideMark/>
          </w:tcPr>
          <w:p w14:paraId="74D17D1F" w14:textId="77777777" w:rsidR="00F56928" w:rsidRPr="00767B48" w:rsidRDefault="00F56928">
            <w:pPr>
              <w:jc w:val="left"/>
              <w:rPr>
                <w:rFonts w:eastAsia="Times New Roman"/>
                <w:color w:val="000000"/>
              </w:rPr>
            </w:pPr>
            <w:r w:rsidRPr="00767B48">
              <w:rPr>
                <w:rFonts w:eastAsia="Times New Roman"/>
                <w:color w:val="000000"/>
              </w:rPr>
              <w:t>Kurtosis</w:t>
            </w:r>
          </w:p>
        </w:tc>
        <w:tc>
          <w:tcPr>
            <w:tcW w:w="2977" w:type="dxa"/>
            <w:noWrap/>
            <w:hideMark/>
          </w:tcPr>
          <w:p w14:paraId="23BA0CF8" w14:textId="77777777" w:rsidR="00F56928" w:rsidRPr="00767B48" w:rsidRDefault="00F56928">
            <w:pPr>
              <w:jc w:val="right"/>
              <w:rPr>
                <w:rFonts w:eastAsia="Times New Roman"/>
                <w:color w:val="000000"/>
              </w:rPr>
            </w:pPr>
            <w:r w:rsidRPr="00767B48">
              <w:rPr>
                <w:rFonts w:eastAsia="Times New Roman"/>
                <w:color w:val="000000"/>
              </w:rPr>
              <w:t>-1.450534918</w:t>
            </w:r>
          </w:p>
        </w:tc>
      </w:tr>
      <w:tr w:rsidR="00F56928" w:rsidRPr="00767B48" w14:paraId="58277BAC" w14:textId="77777777" w:rsidTr="000B19BC">
        <w:trPr>
          <w:trHeight w:val="288"/>
        </w:trPr>
        <w:tc>
          <w:tcPr>
            <w:tcW w:w="1980" w:type="dxa"/>
            <w:noWrap/>
            <w:hideMark/>
          </w:tcPr>
          <w:p w14:paraId="3FE35D5D" w14:textId="77777777" w:rsidR="00F56928" w:rsidRPr="00767B48" w:rsidRDefault="00F56928">
            <w:pPr>
              <w:jc w:val="left"/>
              <w:rPr>
                <w:rFonts w:eastAsia="Times New Roman"/>
                <w:color w:val="000000"/>
              </w:rPr>
            </w:pPr>
            <w:r w:rsidRPr="00767B48">
              <w:rPr>
                <w:rFonts w:eastAsia="Times New Roman"/>
                <w:color w:val="000000"/>
              </w:rPr>
              <w:lastRenderedPageBreak/>
              <w:t>Skewness</w:t>
            </w:r>
          </w:p>
        </w:tc>
        <w:tc>
          <w:tcPr>
            <w:tcW w:w="2977" w:type="dxa"/>
            <w:noWrap/>
            <w:hideMark/>
          </w:tcPr>
          <w:p w14:paraId="1081A1C3" w14:textId="77777777" w:rsidR="00F56928" w:rsidRPr="00767B48" w:rsidRDefault="00F56928">
            <w:pPr>
              <w:jc w:val="right"/>
              <w:rPr>
                <w:rFonts w:eastAsia="Times New Roman"/>
                <w:color w:val="000000"/>
              </w:rPr>
            </w:pPr>
            <w:r w:rsidRPr="00767B48">
              <w:rPr>
                <w:rFonts w:eastAsia="Times New Roman"/>
                <w:color w:val="000000"/>
              </w:rPr>
              <w:t>0.392879807</w:t>
            </w:r>
          </w:p>
        </w:tc>
      </w:tr>
      <w:tr w:rsidR="00F56928" w:rsidRPr="00767B48" w14:paraId="1B055403" w14:textId="77777777" w:rsidTr="000B19BC">
        <w:trPr>
          <w:trHeight w:val="288"/>
        </w:trPr>
        <w:tc>
          <w:tcPr>
            <w:tcW w:w="1980" w:type="dxa"/>
            <w:noWrap/>
            <w:hideMark/>
          </w:tcPr>
          <w:p w14:paraId="7DC05A69" w14:textId="77777777" w:rsidR="00F56928" w:rsidRPr="00767B48" w:rsidRDefault="00F56928">
            <w:pPr>
              <w:jc w:val="left"/>
              <w:rPr>
                <w:rFonts w:eastAsia="Times New Roman"/>
                <w:color w:val="000000"/>
              </w:rPr>
            </w:pPr>
            <w:r w:rsidRPr="00767B48">
              <w:rPr>
                <w:rFonts w:eastAsia="Times New Roman"/>
                <w:color w:val="000000"/>
              </w:rPr>
              <w:t>Range</w:t>
            </w:r>
          </w:p>
        </w:tc>
        <w:tc>
          <w:tcPr>
            <w:tcW w:w="2977" w:type="dxa"/>
            <w:noWrap/>
            <w:hideMark/>
          </w:tcPr>
          <w:p w14:paraId="575961AF" w14:textId="77777777" w:rsidR="00F56928" w:rsidRPr="00767B48" w:rsidRDefault="00F56928">
            <w:pPr>
              <w:jc w:val="right"/>
              <w:rPr>
                <w:rFonts w:eastAsia="Times New Roman"/>
                <w:color w:val="000000"/>
              </w:rPr>
            </w:pPr>
            <w:r w:rsidRPr="00767B48">
              <w:rPr>
                <w:rFonts w:eastAsia="Times New Roman"/>
                <w:color w:val="000000"/>
              </w:rPr>
              <w:t>20648.4</w:t>
            </w:r>
          </w:p>
        </w:tc>
      </w:tr>
      <w:tr w:rsidR="00F56928" w:rsidRPr="00767B48" w14:paraId="61C7A767" w14:textId="77777777" w:rsidTr="000B19BC">
        <w:trPr>
          <w:trHeight w:val="288"/>
        </w:trPr>
        <w:tc>
          <w:tcPr>
            <w:tcW w:w="1980" w:type="dxa"/>
            <w:noWrap/>
            <w:hideMark/>
          </w:tcPr>
          <w:p w14:paraId="3674BDF9" w14:textId="77777777" w:rsidR="00F56928" w:rsidRPr="00767B48" w:rsidRDefault="00F56928">
            <w:pPr>
              <w:jc w:val="left"/>
              <w:rPr>
                <w:rFonts w:eastAsia="Times New Roman"/>
                <w:color w:val="000000"/>
              </w:rPr>
            </w:pPr>
            <w:r w:rsidRPr="00767B48">
              <w:rPr>
                <w:rFonts w:eastAsia="Times New Roman"/>
                <w:color w:val="000000"/>
              </w:rPr>
              <w:t>Minimum</w:t>
            </w:r>
          </w:p>
        </w:tc>
        <w:tc>
          <w:tcPr>
            <w:tcW w:w="2977" w:type="dxa"/>
            <w:noWrap/>
            <w:hideMark/>
          </w:tcPr>
          <w:p w14:paraId="37A8CCDA" w14:textId="77777777" w:rsidR="00F56928" w:rsidRPr="00767B48" w:rsidRDefault="00F56928">
            <w:pPr>
              <w:jc w:val="right"/>
              <w:rPr>
                <w:rFonts w:eastAsia="Times New Roman"/>
                <w:color w:val="000000"/>
              </w:rPr>
            </w:pPr>
            <w:r w:rsidRPr="00767B48">
              <w:rPr>
                <w:rFonts w:eastAsia="Times New Roman"/>
                <w:color w:val="000000"/>
              </w:rPr>
              <w:t>6277.8</w:t>
            </w:r>
          </w:p>
        </w:tc>
      </w:tr>
      <w:tr w:rsidR="00F56928" w:rsidRPr="00767B48" w14:paraId="73A40A02" w14:textId="77777777" w:rsidTr="000B19BC">
        <w:trPr>
          <w:trHeight w:val="288"/>
        </w:trPr>
        <w:tc>
          <w:tcPr>
            <w:tcW w:w="1980" w:type="dxa"/>
            <w:noWrap/>
            <w:hideMark/>
          </w:tcPr>
          <w:p w14:paraId="436DFCF3" w14:textId="77777777" w:rsidR="00F56928" w:rsidRPr="00767B48" w:rsidRDefault="00F56928">
            <w:pPr>
              <w:jc w:val="left"/>
              <w:rPr>
                <w:rFonts w:eastAsia="Times New Roman"/>
                <w:color w:val="000000"/>
              </w:rPr>
            </w:pPr>
            <w:r w:rsidRPr="00767B48">
              <w:rPr>
                <w:rFonts w:eastAsia="Times New Roman"/>
                <w:color w:val="000000"/>
              </w:rPr>
              <w:t>Maximum</w:t>
            </w:r>
          </w:p>
        </w:tc>
        <w:tc>
          <w:tcPr>
            <w:tcW w:w="2977" w:type="dxa"/>
            <w:noWrap/>
            <w:hideMark/>
          </w:tcPr>
          <w:p w14:paraId="6D8DCAA5" w14:textId="77777777" w:rsidR="00F56928" w:rsidRPr="00767B48" w:rsidRDefault="00F56928">
            <w:pPr>
              <w:jc w:val="right"/>
              <w:rPr>
                <w:rFonts w:eastAsia="Times New Roman"/>
                <w:color w:val="000000"/>
              </w:rPr>
            </w:pPr>
            <w:r w:rsidRPr="00767B48">
              <w:rPr>
                <w:rFonts w:eastAsia="Times New Roman"/>
                <w:color w:val="000000"/>
              </w:rPr>
              <w:t>26926.2</w:t>
            </w:r>
          </w:p>
        </w:tc>
      </w:tr>
      <w:tr w:rsidR="00F56928" w:rsidRPr="00767B48" w14:paraId="0D032918" w14:textId="77777777" w:rsidTr="000B19BC">
        <w:trPr>
          <w:trHeight w:val="288"/>
        </w:trPr>
        <w:tc>
          <w:tcPr>
            <w:tcW w:w="1980" w:type="dxa"/>
            <w:noWrap/>
            <w:hideMark/>
          </w:tcPr>
          <w:p w14:paraId="7720E87B" w14:textId="77777777" w:rsidR="00F56928" w:rsidRPr="00767B48" w:rsidRDefault="00F56928">
            <w:pPr>
              <w:jc w:val="left"/>
              <w:rPr>
                <w:rFonts w:eastAsia="Times New Roman"/>
                <w:color w:val="000000"/>
              </w:rPr>
            </w:pPr>
            <w:r w:rsidRPr="00767B48">
              <w:rPr>
                <w:rFonts w:eastAsia="Times New Roman"/>
                <w:color w:val="000000"/>
              </w:rPr>
              <w:t>Sum</w:t>
            </w:r>
          </w:p>
        </w:tc>
        <w:tc>
          <w:tcPr>
            <w:tcW w:w="2977" w:type="dxa"/>
            <w:noWrap/>
            <w:hideMark/>
          </w:tcPr>
          <w:p w14:paraId="4483BD54" w14:textId="77777777" w:rsidR="00F56928" w:rsidRPr="00767B48" w:rsidRDefault="00F56928">
            <w:pPr>
              <w:jc w:val="right"/>
              <w:rPr>
                <w:rFonts w:eastAsia="Times New Roman"/>
                <w:color w:val="000000"/>
              </w:rPr>
            </w:pPr>
            <w:r w:rsidRPr="00767B48">
              <w:rPr>
                <w:rFonts w:eastAsia="Times New Roman"/>
                <w:color w:val="000000"/>
              </w:rPr>
              <w:t>17823148.7</w:t>
            </w:r>
          </w:p>
        </w:tc>
      </w:tr>
      <w:tr w:rsidR="00F56928" w:rsidRPr="00767B48" w14:paraId="61A69CF5" w14:textId="77777777" w:rsidTr="000B19BC">
        <w:trPr>
          <w:trHeight w:val="300"/>
        </w:trPr>
        <w:tc>
          <w:tcPr>
            <w:tcW w:w="1980" w:type="dxa"/>
            <w:noWrap/>
            <w:hideMark/>
          </w:tcPr>
          <w:p w14:paraId="4D4C2E92" w14:textId="77777777" w:rsidR="00F56928" w:rsidRPr="00767B48" w:rsidRDefault="00F56928">
            <w:pPr>
              <w:jc w:val="left"/>
              <w:rPr>
                <w:rFonts w:eastAsia="Times New Roman"/>
                <w:color w:val="000000"/>
              </w:rPr>
            </w:pPr>
            <w:r w:rsidRPr="00767B48">
              <w:rPr>
                <w:rFonts w:eastAsia="Times New Roman"/>
                <w:color w:val="000000"/>
              </w:rPr>
              <w:t>Count</w:t>
            </w:r>
          </w:p>
        </w:tc>
        <w:tc>
          <w:tcPr>
            <w:tcW w:w="2977" w:type="dxa"/>
            <w:noWrap/>
            <w:hideMark/>
          </w:tcPr>
          <w:p w14:paraId="7EA3815C" w14:textId="77777777" w:rsidR="00F56928" w:rsidRPr="00767B48" w:rsidRDefault="00F56928" w:rsidP="0068507A">
            <w:pPr>
              <w:keepNext/>
              <w:jc w:val="right"/>
              <w:rPr>
                <w:rFonts w:eastAsia="Times New Roman"/>
                <w:color w:val="000000"/>
              </w:rPr>
            </w:pPr>
            <w:r w:rsidRPr="00767B48">
              <w:rPr>
                <w:rFonts w:eastAsia="Times New Roman"/>
                <w:color w:val="000000"/>
              </w:rPr>
              <w:t>1251</w:t>
            </w:r>
          </w:p>
        </w:tc>
      </w:tr>
    </w:tbl>
    <w:p w14:paraId="7DDD0C53" w14:textId="198BBD52" w:rsidR="00DA5690" w:rsidRDefault="0068507A" w:rsidP="0068507A">
      <w:pPr>
        <w:pStyle w:val="Caption"/>
      </w:pPr>
      <w:r>
        <w:t xml:space="preserve">Table </w:t>
      </w:r>
      <w:fldSimple w:instr=" SEQ Table \* ARABIC ">
        <w:r>
          <w:rPr>
            <w:noProof/>
          </w:rPr>
          <w:t>3</w:t>
        </w:r>
      </w:fldSimple>
      <w:r w:rsidRPr="00DC209D">
        <w:t xml:space="preserve">. Descriptive of </w:t>
      </w:r>
      <w:r>
        <w:t>VPB</w:t>
      </w:r>
    </w:p>
    <w:p w14:paraId="1D94C33B" w14:textId="0CC75105" w:rsidR="00111D76" w:rsidRDefault="00111D76" w:rsidP="00111D76">
      <w:pPr>
        <w:pStyle w:val="Heading2"/>
      </w:pPr>
      <w:r>
        <w:t>Visualization</w:t>
      </w:r>
    </w:p>
    <w:p w14:paraId="159A9F77" w14:textId="621EFC73" w:rsidR="00111D76" w:rsidRPr="0018252C" w:rsidRDefault="00111D76" w:rsidP="00111D76">
      <w:pPr>
        <w:pStyle w:val="Heading3"/>
      </w:pPr>
      <w:bookmarkStart w:id="0" w:name="_Toc137980092"/>
      <w:r w:rsidRPr="0018252C">
        <w:t>GAS</w:t>
      </w:r>
      <w:bookmarkEnd w:id="0"/>
    </w:p>
    <w:p w14:paraId="67E44A6E" w14:textId="77777777" w:rsidR="00111D76" w:rsidRDefault="00111D76" w:rsidP="00111D76">
      <w:pPr>
        <w:keepNext/>
      </w:pPr>
      <w:r w:rsidRPr="00D536BB">
        <w:drawing>
          <wp:inline distT="0" distB="0" distL="0" distR="0" wp14:anchorId="69792FF8" wp14:editId="51E5BA48">
            <wp:extent cx="2752627" cy="1964592"/>
            <wp:effectExtent l="0" t="0" r="3810" b="4445"/>
            <wp:docPr id="1423406441" name="Picture 1423406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406441" name=""/>
                    <pic:cNvPicPr/>
                  </pic:nvPicPr>
                  <pic:blipFill>
                    <a:blip r:embed="rId18"/>
                    <a:stretch>
                      <a:fillRect/>
                    </a:stretch>
                  </pic:blipFill>
                  <pic:spPr>
                    <a:xfrm>
                      <a:off x="0" y="0"/>
                      <a:ext cx="2786280" cy="1988611"/>
                    </a:xfrm>
                    <a:prstGeom prst="rect">
                      <a:avLst/>
                    </a:prstGeom>
                  </pic:spPr>
                </pic:pic>
              </a:graphicData>
            </a:graphic>
          </wp:inline>
        </w:drawing>
      </w:r>
    </w:p>
    <w:p w14:paraId="3C0852A0" w14:textId="77777777" w:rsidR="00111D76" w:rsidRDefault="00111D76" w:rsidP="00111D76">
      <w:pPr>
        <w:pStyle w:val="Caption"/>
      </w:pPr>
      <w:r>
        <w:t xml:space="preserve">Figure </w:t>
      </w:r>
      <w:r>
        <w:fldChar w:fldCharType="begin"/>
      </w:r>
      <w:r>
        <w:instrText xml:space="preserve"> SEQ Figure \* ARABIC </w:instrText>
      </w:r>
      <w:r>
        <w:fldChar w:fldCharType="separate"/>
      </w:r>
      <w:r>
        <w:rPr>
          <w:noProof/>
        </w:rPr>
        <w:t>4</w:t>
      </w:r>
      <w:r>
        <w:fldChar w:fldCharType="end"/>
      </w:r>
      <w:r>
        <w:t xml:space="preserve">. </w:t>
      </w:r>
      <w:r w:rsidRPr="003C6A4D">
        <w:t>Visualization</w:t>
      </w:r>
      <w:r>
        <w:t xml:space="preserve"> of GAS close price</w:t>
      </w:r>
    </w:p>
    <w:p w14:paraId="265696D9" w14:textId="77777777" w:rsidR="00111D76" w:rsidRPr="0018252C" w:rsidRDefault="00111D76" w:rsidP="00111D76"/>
    <w:p w14:paraId="62E5CAB0" w14:textId="54812DAD" w:rsidR="00111D76" w:rsidRDefault="00111D76" w:rsidP="00111D76">
      <w:pPr>
        <w:pStyle w:val="Heading3"/>
      </w:pPr>
      <w:bookmarkStart w:id="1" w:name="_Toc137980093"/>
      <w:r w:rsidRPr="00AB06A9">
        <w:t>HPG</w:t>
      </w:r>
      <w:bookmarkEnd w:id="1"/>
    </w:p>
    <w:p w14:paraId="249DA332" w14:textId="77777777" w:rsidR="00111D76" w:rsidRDefault="00111D76" w:rsidP="00111D76">
      <w:pPr>
        <w:keepNext/>
      </w:pPr>
      <w:r w:rsidRPr="00D75579">
        <w:drawing>
          <wp:inline distT="0" distB="0" distL="0" distR="0" wp14:anchorId="4780541F" wp14:editId="35A53949">
            <wp:extent cx="2752344" cy="1969924"/>
            <wp:effectExtent l="0" t="0" r="3810" b="0"/>
            <wp:docPr id="7704943" name="Picture 7704943" descr="A picture containing screenshot, plot, lin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4943" name="Picture 1" descr="A picture containing screenshot, plot, line, text&#10;&#10;Description automatically generated"/>
                    <pic:cNvPicPr/>
                  </pic:nvPicPr>
                  <pic:blipFill rotWithShape="1">
                    <a:blip r:embed="rId19"/>
                    <a:srcRect r="6397" b="3402"/>
                    <a:stretch/>
                  </pic:blipFill>
                  <pic:spPr bwMode="auto">
                    <a:xfrm>
                      <a:off x="0" y="0"/>
                      <a:ext cx="2752344" cy="1969924"/>
                    </a:xfrm>
                    <a:prstGeom prst="rect">
                      <a:avLst/>
                    </a:prstGeom>
                    <a:ln>
                      <a:noFill/>
                    </a:ln>
                    <a:extLst>
                      <a:ext uri="{53640926-AAD7-44D8-BBD7-CCE9431645EC}">
                        <a14:shadowObscured xmlns:a14="http://schemas.microsoft.com/office/drawing/2010/main"/>
                      </a:ext>
                    </a:extLst>
                  </pic:spPr>
                </pic:pic>
              </a:graphicData>
            </a:graphic>
          </wp:inline>
        </w:drawing>
      </w:r>
    </w:p>
    <w:p w14:paraId="4E8A8629" w14:textId="77777777" w:rsidR="00111D76" w:rsidRDefault="00111D76" w:rsidP="00111D76">
      <w:pPr>
        <w:pStyle w:val="Caption"/>
      </w:pPr>
      <w:r>
        <w:t xml:space="preserve">Figure </w:t>
      </w:r>
      <w:r>
        <w:fldChar w:fldCharType="begin"/>
      </w:r>
      <w:r>
        <w:instrText xml:space="preserve"> SEQ Figure \* ARABIC </w:instrText>
      </w:r>
      <w:r>
        <w:fldChar w:fldCharType="separate"/>
      </w:r>
      <w:r>
        <w:rPr>
          <w:noProof/>
        </w:rPr>
        <w:t>5</w:t>
      </w:r>
      <w:r>
        <w:fldChar w:fldCharType="end"/>
      </w:r>
      <w:r w:rsidRPr="00FA3B42">
        <w:t xml:space="preserve">. Visualization of </w:t>
      </w:r>
      <w:r>
        <w:t>HPG</w:t>
      </w:r>
      <w:r w:rsidRPr="00FA3B42">
        <w:t xml:space="preserve"> close price</w:t>
      </w:r>
    </w:p>
    <w:p w14:paraId="3349BA4C" w14:textId="77777777" w:rsidR="00111D76" w:rsidRDefault="00111D76" w:rsidP="00111D76">
      <w:pPr>
        <w:pStyle w:val="Heading3"/>
      </w:pPr>
      <w:bookmarkStart w:id="2" w:name="_Toc137980094"/>
      <w:r>
        <w:t>VPB</w:t>
      </w:r>
      <w:bookmarkEnd w:id="2"/>
    </w:p>
    <w:p w14:paraId="2E7CC290" w14:textId="77777777" w:rsidR="00111D76" w:rsidRDefault="00111D76" w:rsidP="00111D76">
      <w:pPr>
        <w:keepNext/>
      </w:pPr>
      <w:r w:rsidRPr="00D75579">
        <w:drawing>
          <wp:inline distT="0" distB="0" distL="0" distR="0" wp14:anchorId="15CF9C59" wp14:editId="6ECEE23E">
            <wp:extent cx="2752344" cy="1965960"/>
            <wp:effectExtent l="0" t="0" r="3810" b="2540"/>
            <wp:docPr id="885284823" name="Picture 885284823" descr="A picture containing text, screenshot, plot, lin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85284823" name="Picture 1" descr="A picture containing text, screenshot, plot, line&#10;&#10;Description automatically generated"/>
                    <pic:cNvPicPr/>
                  </pic:nvPicPr>
                  <pic:blipFill rotWithShape="1">
                    <a:blip r:embed="rId20"/>
                    <a:srcRect r="2535" b="4853"/>
                    <a:stretch/>
                  </pic:blipFill>
                  <pic:spPr bwMode="auto">
                    <a:xfrm>
                      <a:off x="0" y="0"/>
                      <a:ext cx="2752344" cy="1965960"/>
                    </a:xfrm>
                    <a:prstGeom prst="rect">
                      <a:avLst/>
                    </a:prstGeom>
                    <a:ln>
                      <a:noFill/>
                    </a:ln>
                    <a:extLst>
                      <a:ext uri="{53640926-AAD7-44D8-BBD7-CCE9431645EC}">
                        <a14:shadowObscured xmlns:a14="http://schemas.microsoft.com/office/drawing/2010/main"/>
                      </a:ext>
                    </a:extLst>
                  </pic:spPr>
                </pic:pic>
              </a:graphicData>
            </a:graphic>
          </wp:inline>
        </w:drawing>
      </w:r>
    </w:p>
    <w:p w14:paraId="0340D6B2" w14:textId="77777777" w:rsidR="00111D76" w:rsidRPr="0018252C" w:rsidRDefault="00111D76" w:rsidP="00111D76">
      <w:pPr>
        <w:pStyle w:val="Caption"/>
      </w:pPr>
      <w:r>
        <w:t xml:space="preserve">Figure </w:t>
      </w:r>
      <w:r>
        <w:fldChar w:fldCharType="begin"/>
      </w:r>
      <w:r>
        <w:instrText xml:space="preserve"> SEQ Figure \* ARABIC </w:instrText>
      </w:r>
      <w:r>
        <w:fldChar w:fldCharType="separate"/>
      </w:r>
      <w:r>
        <w:rPr>
          <w:noProof/>
        </w:rPr>
        <w:t>6</w:t>
      </w:r>
      <w:r>
        <w:fldChar w:fldCharType="end"/>
      </w:r>
      <w:r w:rsidRPr="004B53CB">
        <w:t xml:space="preserve">. Visualization of </w:t>
      </w:r>
      <w:r>
        <w:t>VPB</w:t>
      </w:r>
      <w:r w:rsidRPr="004B53CB">
        <w:t xml:space="preserve"> close price</w:t>
      </w:r>
    </w:p>
    <w:p w14:paraId="0E19FA0E" w14:textId="77777777" w:rsidR="00111D76" w:rsidRPr="00111D76" w:rsidRDefault="00111D76" w:rsidP="00111D76"/>
    <w:p w14:paraId="686290A1" w14:textId="3080312C" w:rsidR="006F6D3D" w:rsidRPr="00A357F4" w:rsidRDefault="00853881" w:rsidP="00A357F4">
      <w:pPr>
        <w:pStyle w:val="Heading1"/>
      </w:pPr>
      <w:r>
        <w:t>Methods</w:t>
      </w:r>
    </w:p>
    <w:p w14:paraId="28536F1E" w14:textId="3BBB29A3" w:rsidR="009303D9" w:rsidRDefault="00712EDA" w:rsidP="00ED0149">
      <w:pPr>
        <w:pStyle w:val="Heading2"/>
      </w:pPr>
      <w:r>
        <w:t>Linear Regression</w:t>
      </w:r>
    </w:p>
    <w:p w14:paraId="5743C425" w14:textId="6913108F" w:rsidR="002B298E" w:rsidRPr="00B05781" w:rsidRDefault="00162EF2" w:rsidP="00B05781">
      <w:pPr>
        <w:pStyle w:val="BodyText"/>
        <w:rPr>
          <w:lang w:val="en-US"/>
        </w:rPr>
      </w:pPr>
      <w:r w:rsidRPr="00162EF2">
        <w:rPr>
          <w:i/>
          <w:lang w:val="en-US"/>
        </w:rPr>
        <w:t>Simple Linear Regression</w:t>
      </w:r>
      <w:r w:rsidRPr="00162EF2">
        <w:rPr>
          <w:lang w:val="en-US"/>
        </w:rPr>
        <w:t xml:space="preserve"> estimates the relationship between a scalar response </w:t>
      </w:r>
      <w:r w:rsidRPr="00162EF2">
        <w:rPr>
          <w:i/>
          <w:lang w:val="en-US"/>
        </w:rPr>
        <w:t>y</w:t>
      </w:r>
      <w:r w:rsidRPr="00162EF2">
        <w:rPr>
          <w:lang w:val="en-US"/>
        </w:rPr>
        <w:t xml:space="preserve"> and a single explanatory variable </w:t>
      </w:r>
      <w:r w:rsidRPr="00162EF2">
        <w:rPr>
          <w:i/>
          <w:lang w:val="en-US"/>
        </w:rPr>
        <w:t>x</w:t>
      </w:r>
      <w:r w:rsidRPr="00162EF2">
        <w:rPr>
          <w:lang w:val="en-US"/>
        </w:rPr>
        <w:t xml:space="preserve"> (also called dependent variable </w:t>
      </w:r>
      <w:r w:rsidRPr="00162EF2">
        <w:rPr>
          <w:i/>
          <w:lang w:val="en-US"/>
        </w:rPr>
        <w:t>y</w:t>
      </w:r>
      <w:r w:rsidRPr="00162EF2">
        <w:rPr>
          <w:lang w:val="en-US"/>
        </w:rPr>
        <w:t xml:space="preserve"> and independent variable </w:t>
      </w:r>
      <w:r w:rsidRPr="00162EF2">
        <w:rPr>
          <w:rFonts w:ascii="Cambria Math" w:hAnsi="Cambria Math" w:cs="Cambria Math"/>
          <w:lang w:val="en-US"/>
        </w:rPr>
        <w:t>𝑥</w:t>
      </w:r>
      <w:r w:rsidRPr="00162EF2">
        <w:rPr>
          <w:lang w:val="en-US"/>
        </w:rPr>
        <w:t xml:space="preserve">), given a set of data that includes observations for both of these variables for a particular sample. </w:t>
      </w:r>
      <w:r w:rsidR="00FF4FA7">
        <w:rPr>
          <w:lang w:val="en-US"/>
        </w:rPr>
        <w:fldChar w:fldCharType="begin"/>
      </w:r>
      <w:r w:rsidR="001F3159">
        <w:rPr>
          <w:lang w:val="en-US"/>
        </w:rPr>
        <w:instrText xml:space="preserve"> ADDIN ZOTERO_ITEM CSL_CITATION {"citationID":"aK3PChaZ","properties":{"formattedCitation":"[4]","plainCitation":"[4]","noteIndex":0},"citationItems":[{"id":37,"uris":["http://zotero.org/users/local/AeqwzkOt/items/HSU79ZFJ"],"itemData":{"id":37,"type":"article-journal","language":"en","source":"Zotero","title":"Multiple Linear Regression (2nd Edition)","author":[{"family":"Tranmer","given":"Mark"},{"family":"Murphy","given":"Jen"},{"family":"Elliot","given":"Mark"},{"family":"Pampaka","given":"Maria"}]}}],"schema":"https://github.com/citation-style-language/schema/raw/master/csl-citation.json"} </w:instrText>
      </w:r>
      <w:r w:rsidR="00FF4FA7">
        <w:rPr>
          <w:lang w:val="en-US"/>
        </w:rPr>
        <w:fldChar w:fldCharType="separate"/>
      </w:r>
      <w:r w:rsidR="001F3159">
        <w:rPr>
          <w:noProof/>
          <w:lang w:val="en-US"/>
        </w:rPr>
        <w:t>[4]</w:t>
      </w:r>
      <w:r w:rsidR="00FF4FA7">
        <w:rPr>
          <w:lang w:val="en-US"/>
        </w:rPr>
        <w:fldChar w:fldCharType="end"/>
      </w:r>
    </w:p>
    <w:p w14:paraId="4696E77B" w14:textId="77777777" w:rsidR="009B7532" w:rsidRPr="009B7532" w:rsidRDefault="009B7532" w:rsidP="00A63DC4">
      <w:pPr>
        <w:pStyle w:val="BodyText"/>
        <w:ind w:firstLine="0"/>
        <w:rPr>
          <w:lang w:val="en-US"/>
        </w:rPr>
      </w:pPr>
      <w:r w:rsidRPr="009B7532">
        <w:rPr>
          <w:lang w:val="en-US"/>
        </w:rPr>
        <w:t>The basic model for multiple linear regression is:</w:t>
      </w:r>
    </w:p>
    <w:p w14:paraId="263B3EC4" w14:textId="1F5C7DE6" w:rsidR="009B7532" w:rsidRPr="009B7532" w:rsidRDefault="009B7532" w:rsidP="009D1164">
      <w:pPr>
        <w:pStyle w:val="BodyText"/>
        <w:jc w:val="center"/>
        <w:rPr>
          <w:lang w:val="en-US"/>
        </w:rPr>
      </w:pPr>
      <m:oMath>
        <m:r>
          <w:rPr>
            <w:rFonts w:ascii="Cambria Math" w:hAnsi="Cambria Math"/>
            <w:lang w:val="en-US"/>
          </w:rPr>
          <m:t>Y=</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2</m:t>
            </m:r>
          </m:sub>
        </m:s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 .+</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m</m:t>
            </m:r>
          </m:sub>
        </m:s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m</m:t>
            </m:r>
          </m:sub>
        </m:sSub>
        <m:r>
          <w:rPr>
            <w:rFonts w:ascii="Cambria Math" w:hAnsi="Cambria Math"/>
            <w:lang w:val="en-US"/>
          </w:rPr>
          <m:t>+</m:t>
        </m:r>
        <m:r>
          <m:rPr>
            <m:sty m:val="p"/>
          </m:rPr>
          <w:rPr>
            <w:rFonts w:ascii="Cambria Math" w:hAnsi="Cambria Math"/>
            <w:lang w:val="en-US"/>
          </w:rPr>
          <m:t>ε</m:t>
        </m:r>
      </m:oMath>
      <w:r w:rsidRPr="009B7532">
        <w:rPr>
          <w:lang w:val="en-US"/>
        </w:rPr>
        <w:t xml:space="preserve"> </w:t>
      </w:r>
      <w:r w:rsidR="00B11766">
        <w:rPr>
          <w:lang w:val="en-US"/>
        </w:rPr>
        <w:t xml:space="preserve"> </w:t>
      </w:r>
      <w:r w:rsidR="00006161">
        <w:rPr>
          <w:lang w:val="en-US"/>
        </w:rPr>
        <w:tab/>
      </w:r>
      <w:r w:rsidR="00B11766">
        <w:rPr>
          <w:lang w:val="en-US"/>
        </w:rPr>
        <w:t>(1)</w:t>
      </w:r>
    </w:p>
    <w:p w14:paraId="1854432A" w14:textId="355F5DC6" w:rsidR="009B7532" w:rsidRPr="006E755B" w:rsidRDefault="009B7532" w:rsidP="006E755B">
      <w:pPr>
        <w:pStyle w:val="BodyText"/>
        <w:ind w:firstLine="0"/>
        <w:rPr>
          <w:lang w:val="en-US"/>
        </w:rPr>
      </w:pPr>
      <w:r w:rsidRPr="009B7532">
        <w:rPr>
          <w:lang w:val="en-US"/>
        </w:rPr>
        <w:t>Where</w:t>
      </w:r>
      <w:r w:rsidR="00AC5C43">
        <w:rPr>
          <w:lang w:val="en-US"/>
        </w:rPr>
        <w:t xml:space="preserve">: </w:t>
      </w:r>
      <w:r w:rsidRPr="008464CA">
        <w:rPr>
          <w:i/>
          <w:lang w:val="en-US"/>
        </w:rPr>
        <w:t>Y</w:t>
      </w:r>
      <w:r w:rsidR="00AC5C43">
        <w:rPr>
          <w:lang w:val="en-US"/>
        </w:rPr>
        <w:t xml:space="preserve"> is</w:t>
      </w:r>
      <w:r w:rsidRPr="009B7532">
        <w:rPr>
          <w:lang w:val="en-US"/>
        </w:rPr>
        <w:t xml:space="preserve"> dependent variable</w:t>
      </w:r>
      <w:r w:rsidR="006E755B">
        <w:rPr>
          <w:lang w:val="en-US"/>
        </w:rPr>
        <w:t xml:space="preserve">; </w:t>
      </w:r>
      <w:r w:rsidRPr="008464CA">
        <w:rPr>
          <w:i/>
          <w:lang w:val="en-US"/>
        </w:rPr>
        <w:t>X</w:t>
      </w:r>
      <w:r w:rsidRPr="008464CA">
        <w:rPr>
          <w:i/>
          <w:vertAlign w:val="subscript"/>
          <w:lang w:val="en-US"/>
        </w:rPr>
        <w:t>1</w:t>
      </w:r>
      <w:r w:rsidRPr="008464CA">
        <w:rPr>
          <w:i/>
          <w:lang w:val="en-US"/>
        </w:rPr>
        <w:t xml:space="preserve">, … </w:t>
      </w:r>
      <w:proofErr w:type="spellStart"/>
      <w:r w:rsidRPr="008464CA">
        <w:rPr>
          <w:i/>
          <w:lang w:val="en-US"/>
        </w:rPr>
        <w:t>X</w:t>
      </w:r>
      <w:r w:rsidRPr="008464CA">
        <w:rPr>
          <w:i/>
          <w:vertAlign w:val="subscript"/>
          <w:lang w:val="en-US"/>
        </w:rPr>
        <w:t>m</w:t>
      </w:r>
      <w:proofErr w:type="spellEnd"/>
      <w:r w:rsidR="00AC5C43">
        <w:rPr>
          <w:lang w:val="en-US"/>
        </w:rPr>
        <w:t xml:space="preserve"> is </w:t>
      </w:r>
      <w:r w:rsidRPr="006E755B">
        <w:rPr>
          <w:lang w:val="en-US"/>
        </w:rPr>
        <w:t>the distinct independent or predictor variables</w:t>
      </w:r>
      <w:r w:rsidR="006E755B">
        <w:rPr>
          <w:lang w:val="en-US"/>
        </w:rPr>
        <w:t xml:space="preserve">; </w:t>
      </w:r>
      <w:r w:rsidRPr="008464CA">
        <w:rPr>
          <w:i/>
          <w:lang w:val="en-US"/>
        </w:rPr>
        <w:t>β</w:t>
      </w:r>
      <w:r w:rsidRPr="008464CA">
        <w:rPr>
          <w:i/>
          <w:vertAlign w:val="subscript"/>
          <w:lang w:val="en-US"/>
        </w:rPr>
        <w:t>0</w:t>
      </w:r>
      <w:r w:rsidR="00AC5C43" w:rsidRPr="008464CA">
        <w:rPr>
          <w:i/>
          <w:lang w:val="en-US"/>
        </w:rPr>
        <w:t xml:space="preserve"> </w:t>
      </w:r>
      <w:r w:rsidR="00AC5C43">
        <w:rPr>
          <w:lang w:val="en-US"/>
        </w:rPr>
        <w:t>is</w:t>
      </w:r>
      <w:r w:rsidRPr="006E755B">
        <w:rPr>
          <w:lang w:val="en-US"/>
        </w:rPr>
        <w:t xml:space="preserve"> the y-intercept (value of y when all other parameters are set to 0)</w:t>
      </w:r>
      <w:r w:rsidR="006E755B">
        <w:rPr>
          <w:lang w:val="en-US"/>
        </w:rPr>
        <w:t xml:space="preserve">; </w:t>
      </w:r>
      <w:r w:rsidRPr="008464CA">
        <w:rPr>
          <w:i/>
          <w:lang w:val="en-US"/>
        </w:rPr>
        <w:t>β</w:t>
      </w:r>
      <w:r w:rsidRPr="008464CA">
        <w:rPr>
          <w:i/>
          <w:vertAlign w:val="subscript"/>
          <w:lang w:val="en-US"/>
        </w:rPr>
        <w:t>1</w:t>
      </w:r>
      <w:r w:rsidRPr="008464CA">
        <w:rPr>
          <w:i/>
          <w:lang w:val="en-US"/>
        </w:rPr>
        <w:t>, . . . β</w:t>
      </w:r>
      <w:r w:rsidRPr="008464CA">
        <w:rPr>
          <w:i/>
          <w:vertAlign w:val="subscript"/>
          <w:lang w:val="en-US"/>
        </w:rPr>
        <w:t>m</w:t>
      </w:r>
      <w:r w:rsidR="00AC5C43">
        <w:rPr>
          <w:vertAlign w:val="subscript"/>
          <w:lang w:val="en-US"/>
        </w:rPr>
        <w:t xml:space="preserve"> </w:t>
      </w:r>
      <w:r w:rsidR="00AC5C43">
        <w:rPr>
          <w:lang w:val="en-US"/>
        </w:rPr>
        <w:t xml:space="preserve">is </w:t>
      </w:r>
      <w:r w:rsidRPr="006E755B">
        <w:rPr>
          <w:lang w:val="en-US"/>
        </w:rPr>
        <w:t>the regression coefficient of the independent variable</w:t>
      </w:r>
      <w:r w:rsidR="006E755B">
        <w:rPr>
          <w:lang w:val="en-US"/>
        </w:rPr>
        <w:t xml:space="preserve">; </w:t>
      </w:r>
      <w:r w:rsidRPr="006E755B">
        <w:rPr>
          <w:lang w:val="en-US"/>
        </w:rPr>
        <w:t>ε</w:t>
      </w:r>
      <w:r w:rsidR="00AC5C43">
        <w:rPr>
          <w:lang w:val="en-US"/>
        </w:rPr>
        <w:t xml:space="preserve"> is </w:t>
      </w:r>
      <w:r w:rsidRPr="006E755B">
        <w:rPr>
          <w:lang w:val="en-US"/>
        </w:rPr>
        <w:t>model error</w:t>
      </w:r>
    </w:p>
    <w:p w14:paraId="0526D57A" w14:textId="6AFA0064" w:rsidR="000A57F8" w:rsidRDefault="009A63DA" w:rsidP="001679E8">
      <w:pPr>
        <w:pStyle w:val="Heading2"/>
      </w:pPr>
      <w:r>
        <w:t>ARIMA</w:t>
      </w:r>
    </w:p>
    <w:p w14:paraId="56748AFB" w14:textId="7551FA52" w:rsidR="00F97A7C" w:rsidRDefault="00F97A7C" w:rsidP="00F97A7C">
      <w:pPr>
        <w:pStyle w:val="BodyText"/>
      </w:pPr>
      <w:r>
        <w:t>ARIMA is the abbreviation for “Autoregressive integrated moving average”. The ARIMA model is popularly used to forecast univariate time series data. ARIMA model can handle a time series if it is stationary and has no data missing</w:t>
      </w:r>
      <w:r w:rsidR="00F41A4E">
        <w:rPr>
          <w:lang w:val="en-US"/>
        </w:rPr>
        <w:t xml:space="preserve"> </w:t>
      </w:r>
      <w:r w:rsidR="00F41A4E">
        <w:rPr>
          <w:lang w:val="en-US"/>
        </w:rPr>
        <w:fldChar w:fldCharType="begin"/>
      </w:r>
      <w:r w:rsidR="001F3159">
        <w:rPr>
          <w:lang w:val="en-US"/>
        </w:rPr>
        <w:instrText xml:space="preserve"> ADDIN ZOTERO_ITEM CSL_CITATION {"citationID":"aI3hAiOu","properties":{"formattedCitation":"[5]","plainCitation":"[5]","noteIndex":0},"citationItems":[{"id":41,"uris":["http://zotero.org/users/local/AeqwzkOt/items/SZHW66CS"],"itemData":{"id":41,"type":"article-journal","abstract":"Forecasting of energy demand in emerging markets is one of the most important policy tools used by the decision makers all over the world. In Turkey, most of the early studies used include various forms of econometric modeling. However, since the estimated economic and demographic parameters usually deviate from the realizations, time-series forecasting appears to give better results. In this study, we used the Autoregressive Integrated Moving Average (ARIMA) and seasonal ARIMA (SARIMA) methods to estimate the future primary energy demand of Turkey from 2005 to 2020. The ARIMA forecasting of the total primary energy demand appears to be more reliable than the summation of the individual forecasts. The results have shown that the average annual growth rates of individual energy sources and total primary energy will decrease in all cases except wood and animal–plant remains which will have negative growth rates. The decrease in the rate of energy demand may be interpreted that the energy intensity peak will be achieved in the coming decades. Another interpretation is that any decrease in energy demand will slow down the economic growth during the forecasted period. Rates of changes and reserves in the fossil fuels indicate that inter-fuel substitution should be made leading to a best mix of the country's energy system. Based on our findings we proposed some policy recommendations.","container-title":"Energy Policy","DOI":"10.1016/j.enpol.2006.05.009","ISSN":"0301-4215","issue":"3","journalAbbreviation":"Energy Policy","language":"en","page":"1701-1708","source":"ScienceDirect","title":"ARIMA forecasting of primary energy demand by fuel in Turkey","volume":"35","author":[{"family":"Ediger","given":"Volkan Ş."},{"family":"Akar","given":"Sertaç"}],"issued":{"date-parts":[["2007",3,1]]}}}],"schema":"https://github.com/citation-style-language/schema/raw/master/csl-citation.json"} </w:instrText>
      </w:r>
      <w:r w:rsidR="00F41A4E">
        <w:rPr>
          <w:lang w:val="en-US"/>
        </w:rPr>
        <w:fldChar w:fldCharType="separate"/>
      </w:r>
      <w:r w:rsidR="001F3159">
        <w:rPr>
          <w:noProof/>
          <w:lang w:val="en-US"/>
        </w:rPr>
        <w:t>[5]</w:t>
      </w:r>
      <w:r w:rsidR="00F41A4E">
        <w:rPr>
          <w:lang w:val="en-US"/>
        </w:rPr>
        <w:fldChar w:fldCharType="end"/>
      </w:r>
      <w:r>
        <w:t xml:space="preserve">. This method is used in multiple studies for forecasting. </w:t>
      </w:r>
    </w:p>
    <w:p w14:paraId="5004A3E3" w14:textId="55E3946C" w:rsidR="00F97A7C" w:rsidRDefault="00F97A7C" w:rsidP="00F97A7C">
      <w:pPr>
        <w:pStyle w:val="BodyText"/>
      </w:pPr>
      <w:r>
        <w:t>ARIMA models are expressed in the form of ARIMA (</w:t>
      </w:r>
      <w:proofErr w:type="spellStart"/>
      <w:r>
        <w:t>p,d,q</w:t>
      </w:r>
      <w:proofErr w:type="spellEnd"/>
      <w:r>
        <w:t xml:space="preserve">) </w:t>
      </w:r>
      <w:r w:rsidR="00A61ECE">
        <w:fldChar w:fldCharType="begin"/>
      </w:r>
      <w:r w:rsidR="001F3159">
        <w:instrText xml:space="preserve"> ADDIN ZOTERO_ITEM CSL_CITATION {"citationID":"GsIsat33","properties":{"formattedCitation":"[6]","plainCitation":"[6]","noteIndex":0},"citationItems":[{"id":26,"uris":["http://zotero.org/users/local/AeqwzkOt/items/JCYNHU2N"],"itemData":{"id":26,"type":"article-journal","abstract":"Accurate fuel demand forecast is crucial to meet the demand. India is aiming to roll out 20% ethanol blended gasoline by 2025 and planning to make this transition complete by 2030. But due to lack of ethanol availability this target cannot be achieved yet. So, accurate forecast of ethanol demand based on future gasoline demand is important. In this study, various linear and non-linear regression models and Autoregressive integrated moving average (ARIMA) models are developed and compared for forecasting gasoline demand in India. Historical gasoline consumption data from 1997 to 2021 is used to develop and evaluate these models. ARIMA (1,1,0) model is found to be the most accurate among all the developed models for this specific time series. Forecast made with ARIMA (1,1,0) model shows that ethanol demand for achieving 20% blending will be 9777 million Litres by 2025 and 11247 million Litres by 2030. Hence, considering the result of this study and the present domestic ethanol production it can be said that India will continue to face ethanol shortage to meet future blending targets.","collection-title":"2022 9th International Conference on Power and Energy Systems Engineering","container-title":"Energy Reports","DOI":"10.1016/j.egyr.2022.11.038","ISSN":"2352-4847","journalAbbreviation":"Energy Reports","language":"en","page":"411-418","source":"ScienceDirect","title":"Forecasting ethanol demand in India to meet future blending targets: A comparison of ARIMA and various regression models","title-short":"Forecasting ethanol demand in India to meet future blending targets","volume":"9","author":[{"family":"Dey","given":"Bishal"},{"family":"Roy","given":"Bidesh"},{"family":"Datta","given":"Subir"},{"family":"Ustun","given":"Taha Selim"}],"issued":{"date-parts":[["2023",3,1]]}}}],"schema":"https://github.com/citation-style-language/schema/raw/master/csl-citation.json"} </w:instrText>
      </w:r>
      <w:r w:rsidR="00A61ECE">
        <w:fldChar w:fldCharType="separate"/>
      </w:r>
      <w:r w:rsidR="001F3159">
        <w:rPr>
          <w:noProof/>
        </w:rPr>
        <w:t>[6]</w:t>
      </w:r>
      <w:r w:rsidR="00A61ECE">
        <w:fldChar w:fldCharType="end"/>
      </w:r>
      <w:r>
        <w:t>. All p, d, and q are non-negative numbers.</w:t>
      </w:r>
    </w:p>
    <w:p w14:paraId="51F938CA" w14:textId="3E3966CA" w:rsidR="00510844" w:rsidRDefault="00F97A7C" w:rsidP="00510844">
      <w:pPr>
        <w:pStyle w:val="Heading3"/>
      </w:pPr>
      <w:r>
        <w:t>AR is Auto Regression, and p is the number of autoregressive terms [2]. The equation for AR model is:</w:t>
      </w:r>
    </w:p>
    <w:p w14:paraId="23997FEB" w14:textId="78C000E5" w:rsidR="0020290F" w:rsidRPr="00016684" w:rsidRDefault="00000000" w:rsidP="00054AAF">
      <w:pPr>
        <w:pStyle w:val="Heading3"/>
        <w:numPr>
          <w:ilvl w:val="0"/>
          <w:numId w:val="0"/>
        </w:numPr>
        <w:ind w:left="288"/>
      </w:pPr>
      <m:oMath>
        <m:sSub>
          <m:sSubPr>
            <m:ctrlPr>
              <w:rPr>
                <w:rFonts w:ascii="Cambria Math" w:eastAsia="Cambria Math" w:hAnsi="Cambria Math"/>
                <w:szCs w:val="26"/>
              </w:rPr>
            </m:ctrlPr>
          </m:sSubPr>
          <m:e>
            <m:r>
              <w:rPr>
                <w:rFonts w:ascii="Cambria Math" w:hAnsi="Cambria Math"/>
                <w:szCs w:val="26"/>
              </w:rPr>
              <m:t>Y</m:t>
            </m:r>
          </m:e>
          <m:sub>
            <m:r>
              <w:rPr>
                <w:rFonts w:ascii="Cambria Math" w:eastAsia="Cambria Math" w:hAnsi="Cambria Math"/>
                <w:szCs w:val="26"/>
              </w:rPr>
              <m:t xml:space="preserve"> t</m:t>
            </m:r>
          </m:sub>
        </m:sSub>
        <m:r>
          <w:rPr>
            <w:rFonts w:ascii="Cambria Math" w:eastAsia="Cambria Math" w:hAnsi="Cambria Math"/>
            <w:szCs w:val="26"/>
          </w:rPr>
          <m:t>=μ+</m:t>
        </m:r>
        <m:sSub>
          <m:sSubPr>
            <m:ctrlPr>
              <w:rPr>
                <w:rFonts w:ascii="Cambria Math" w:hAnsi="Cambria Math"/>
                <w:szCs w:val="26"/>
              </w:rPr>
            </m:ctrlPr>
          </m:sSubPr>
          <m:e>
            <m:r>
              <w:rPr>
                <w:rFonts w:ascii="Cambria Math" w:hAnsi="Cambria Math"/>
                <w:szCs w:val="26"/>
              </w:rPr>
              <m:t>φ</m:t>
            </m:r>
          </m:e>
          <m:sub>
            <m:r>
              <w:rPr>
                <w:rFonts w:ascii="Cambria Math" w:hAnsi="Cambria Math"/>
                <w:szCs w:val="26"/>
              </w:rPr>
              <m:t>1</m:t>
            </m:r>
          </m:sub>
        </m:sSub>
        <m:sSub>
          <m:sSubPr>
            <m:ctrlPr>
              <w:rPr>
                <w:rFonts w:ascii="Cambria Math" w:hAnsi="Cambria Math"/>
                <w:szCs w:val="26"/>
              </w:rPr>
            </m:ctrlPr>
          </m:sSubPr>
          <m:e>
            <m:r>
              <w:rPr>
                <w:rFonts w:ascii="Cambria Math" w:hAnsi="Cambria Math"/>
                <w:szCs w:val="26"/>
              </w:rPr>
              <m:t>Y</m:t>
            </m:r>
          </m:e>
          <m:sub>
            <m:r>
              <w:rPr>
                <w:rFonts w:ascii="Cambria Math" w:hAnsi="Cambria Math"/>
                <w:szCs w:val="26"/>
              </w:rPr>
              <m:t>t-1</m:t>
            </m:r>
          </m:sub>
        </m:sSub>
        <m:r>
          <w:rPr>
            <w:rFonts w:ascii="Cambria Math" w:hAnsi="Cambria Math"/>
            <w:szCs w:val="26"/>
            <w:vertAlign w:val="subscript"/>
          </w:rPr>
          <m:t>+</m:t>
        </m:r>
        <m:sSub>
          <m:sSubPr>
            <m:ctrlPr>
              <w:rPr>
                <w:rFonts w:ascii="Cambria Math" w:hAnsi="Cambria Math"/>
                <w:szCs w:val="26"/>
              </w:rPr>
            </m:ctrlPr>
          </m:sSubPr>
          <m:e>
            <m:r>
              <w:rPr>
                <w:rFonts w:ascii="Cambria Math" w:hAnsi="Cambria Math"/>
                <w:szCs w:val="26"/>
              </w:rPr>
              <m:t>φ</m:t>
            </m:r>
          </m:e>
          <m:sub>
            <m:r>
              <w:rPr>
                <w:rFonts w:ascii="Cambria Math" w:hAnsi="Cambria Math"/>
                <w:szCs w:val="26"/>
              </w:rPr>
              <m:t>2</m:t>
            </m:r>
          </m:sub>
        </m:sSub>
        <m:sSub>
          <m:sSubPr>
            <m:ctrlPr>
              <w:rPr>
                <w:rFonts w:ascii="Cambria Math" w:hAnsi="Cambria Math"/>
                <w:szCs w:val="26"/>
              </w:rPr>
            </m:ctrlPr>
          </m:sSubPr>
          <m:e>
            <m:r>
              <w:rPr>
                <w:rFonts w:ascii="Cambria Math" w:hAnsi="Cambria Math"/>
                <w:szCs w:val="26"/>
              </w:rPr>
              <m:t>Y</m:t>
            </m:r>
          </m:e>
          <m:sub>
            <m:r>
              <w:rPr>
                <w:rFonts w:ascii="Cambria Math" w:hAnsi="Cambria Math"/>
                <w:szCs w:val="26"/>
              </w:rPr>
              <m:t>t-2</m:t>
            </m:r>
          </m:sub>
        </m:sSub>
        <m:r>
          <w:rPr>
            <w:rFonts w:ascii="Cambria Math" w:hAnsi="Cambria Math"/>
            <w:szCs w:val="26"/>
          </w:rPr>
          <m:t xml:space="preserve">+ ..+ </m:t>
        </m:r>
        <m:sSub>
          <m:sSubPr>
            <m:ctrlPr>
              <w:rPr>
                <w:rFonts w:ascii="Cambria Math" w:hAnsi="Cambria Math"/>
                <w:szCs w:val="26"/>
              </w:rPr>
            </m:ctrlPr>
          </m:sSubPr>
          <m:e>
            <m:r>
              <w:rPr>
                <w:rFonts w:ascii="Cambria Math" w:hAnsi="Cambria Math"/>
                <w:szCs w:val="26"/>
              </w:rPr>
              <m:t>φ</m:t>
            </m:r>
          </m:e>
          <m:sub>
            <m:r>
              <w:rPr>
                <w:rFonts w:ascii="Cambria Math" w:hAnsi="Cambria Math"/>
                <w:szCs w:val="26"/>
              </w:rPr>
              <m:t>p</m:t>
            </m:r>
          </m:sub>
        </m:sSub>
        <m:sSub>
          <m:sSubPr>
            <m:ctrlPr>
              <w:rPr>
                <w:rFonts w:ascii="Cambria Math" w:hAnsi="Cambria Math"/>
                <w:szCs w:val="26"/>
              </w:rPr>
            </m:ctrlPr>
          </m:sSubPr>
          <m:e>
            <m:r>
              <w:rPr>
                <w:rFonts w:ascii="Cambria Math" w:hAnsi="Cambria Math"/>
                <w:szCs w:val="26"/>
              </w:rPr>
              <m:t>Y</m:t>
            </m:r>
          </m:e>
          <m:sub>
            <m:r>
              <w:rPr>
                <w:rFonts w:ascii="Cambria Math" w:hAnsi="Cambria Math"/>
                <w:szCs w:val="26"/>
              </w:rPr>
              <m:t>t-p</m:t>
            </m:r>
          </m:sub>
        </m:sSub>
        <m:r>
          <w:rPr>
            <w:rFonts w:ascii="Cambria Math" w:hAnsi="Cambria Math"/>
            <w:szCs w:val="26"/>
          </w:rPr>
          <m:t xml:space="preserve"> + </m:t>
        </m:r>
        <m:sSub>
          <m:sSubPr>
            <m:ctrlPr>
              <w:rPr>
                <w:rFonts w:ascii="Cambria Math" w:hAnsi="Cambria Math"/>
                <w:szCs w:val="26"/>
              </w:rPr>
            </m:ctrlPr>
          </m:sSubPr>
          <m:e>
            <m:r>
              <w:rPr>
                <w:rFonts w:ascii="Cambria Math" w:hAnsi="Cambria Math"/>
                <w:szCs w:val="26"/>
              </w:rPr>
              <m:t>ϵ</m:t>
            </m:r>
          </m:e>
          <m:sub>
            <m:r>
              <w:rPr>
                <w:rFonts w:ascii="Cambria Math" w:hAnsi="Cambria Math"/>
                <w:szCs w:val="26"/>
              </w:rPr>
              <m:t>t</m:t>
            </m:r>
          </m:sub>
        </m:sSub>
      </m:oMath>
      <w:r w:rsidR="0020290F" w:rsidRPr="00510844">
        <w:rPr>
          <w:rFonts w:eastAsiaTheme="minorEastAsia"/>
          <w:szCs w:val="26"/>
        </w:rPr>
        <w:t xml:space="preserve"> </w:t>
      </w:r>
      <w:r w:rsidR="000013A8">
        <w:rPr>
          <w:rFonts w:eastAsiaTheme="minorEastAsia"/>
          <w:szCs w:val="26"/>
        </w:rPr>
        <w:tab/>
      </w:r>
      <w:r w:rsidR="000013A8" w:rsidRPr="000013A8">
        <w:rPr>
          <w:rFonts w:eastAsiaTheme="minorEastAsia"/>
          <w:i w:val="0"/>
          <w:iCs w:val="0"/>
          <w:szCs w:val="26"/>
        </w:rPr>
        <w:t>(2)</w:t>
      </w:r>
    </w:p>
    <w:p w14:paraId="444D02A4" w14:textId="77777777" w:rsidR="001C7CE2" w:rsidRDefault="00F97A7C" w:rsidP="00E8459F">
      <w:pPr>
        <w:pStyle w:val="BodyText"/>
        <w:spacing w:after="0" w:line="240" w:lineRule="auto"/>
        <w:ind w:firstLine="0"/>
      </w:pPr>
      <w:r>
        <w:t>in which:</w:t>
      </w:r>
      <w:bookmarkStart w:id="3" w:name="_Hlk133920244"/>
    </w:p>
    <w:p w14:paraId="337F5EB9" w14:textId="77777777" w:rsidR="004A0041" w:rsidRDefault="00000000" w:rsidP="00E8459F">
      <w:pPr>
        <w:pStyle w:val="BodyText"/>
        <w:ind w:firstLine="0"/>
        <w:rPr>
          <w:rFonts w:eastAsiaTheme="minorEastAsia"/>
          <w:szCs w:val="26"/>
        </w:rPr>
      </w:pPr>
      <m:oMath>
        <m:sSub>
          <m:sSubPr>
            <m:ctrlPr>
              <w:rPr>
                <w:rFonts w:ascii="Cambria Math" w:eastAsia="Cambria Math" w:hAnsi="Cambria Math"/>
                <w:szCs w:val="26"/>
              </w:rPr>
            </m:ctrlPr>
          </m:sSubPr>
          <m:e>
            <m:r>
              <m:rPr>
                <m:sty m:val="p"/>
              </m:rPr>
              <w:rPr>
                <w:rFonts w:ascii="Cambria Math" w:hAnsi="Cambria Math"/>
                <w:szCs w:val="26"/>
              </w:rPr>
              <m:t>Y</m:t>
            </m:r>
          </m:e>
          <m:sub>
            <m:r>
              <w:rPr>
                <w:rFonts w:ascii="Cambria Math" w:eastAsia="Cambria Math" w:hAnsi="Cambria Math"/>
                <w:szCs w:val="26"/>
              </w:rPr>
              <m:t xml:space="preserve"> t</m:t>
            </m:r>
          </m:sub>
        </m:sSub>
      </m:oMath>
      <w:r w:rsidR="00EC0383" w:rsidRPr="00EC0383">
        <w:rPr>
          <w:rFonts w:eastAsiaTheme="minorEastAsia"/>
          <w:szCs w:val="26"/>
        </w:rPr>
        <w:t xml:space="preserve"> is the current value; </w:t>
      </w:r>
      <m:oMath>
        <m:r>
          <w:rPr>
            <w:rFonts w:ascii="Cambria Math" w:eastAsia="Cambria Math" w:hAnsi="Cambria Math"/>
            <w:szCs w:val="26"/>
          </w:rPr>
          <m:t>μ</m:t>
        </m:r>
      </m:oMath>
      <w:r w:rsidR="00EC0383" w:rsidRPr="00EC0383">
        <w:rPr>
          <w:rFonts w:eastAsiaTheme="minorEastAsia"/>
          <w:szCs w:val="26"/>
        </w:rPr>
        <w:t xml:space="preserve"> is the constant term; </w:t>
      </w:r>
      <w:r w:rsidR="00EC0383">
        <w:t xml:space="preserve">p is the number of orders; </w:t>
      </w:r>
      <m:oMath>
        <m:r>
          <w:rPr>
            <w:rFonts w:ascii="Cambria Math" w:hAnsi="Cambria Math"/>
            <w:szCs w:val="26"/>
          </w:rPr>
          <m:t>φ</m:t>
        </m:r>
      </m:oMath>
      <w:r w:rsidR="00EC0383" w:rsidRPr="00EC0383">
        <w:rPr>
          <w:rFonts w:eastAsiaTheme="minorEastAsia"/>
          <w:szCs w:val="26"/>
        </w:rPr>
        <w:t xml:space="preserve"> is the auto</w:t>
      </w:r>
      <w:r w:rsidR="00EC0383">
        <w:rPr>
          <w:rFonts w:eastAsiaTheme="minorEastAsia"/>
          <w:szCs w:val="26"/>
          <w:lang w:val="en-US"/>
        </w:rPr>
        <w:t>-re</w:t>
      </w:r>
      <w:proofErr w:type="spellStart"/>
      <w:r w:rsidR="00EC0383" w:rsidRPr="00EC0383">
        <w:rPr>
          <w:rFonts w:eastAsiaTheme="minorEastAsia"/>
          <w:szCs w:val="26"/>
        </w:rPr>
        <w:t>gression</w:t>
      </w:r>
      <w:proofErr w:type="spellEnd"/>
      <w:r w:rsidR="00EC0383" w:rsidRPr="00EC0383">
        <w:rPr>
          <w:rFonts w:eastAsiaTheme="minorEastAsia"/>
          <w:szCs w:val="26"/>
        </w:rPr>
        <w:t xml:space="preserve"> coefficient and </w:t>
      </w:r>
      <m:oMath>
        <m:sSub>
          <m:sSubPr>
            <m:ctrlPr>
              <w:rPr>
                <w:rFonts w:ascii="Cambria Math" w:hAnsi="Cambria Math"/>
                <w:szCs w:val="26"/>
              </w:rPr>
            </m:ctrlPr>
          </m:sSubPr>
          <m:e>
            <m:r>
              <m:rPr>
                <m:sty m:val="p"/>
              </m:rPr>
              <w:rPr>
                <w:rFonts w:ascii="Cambria Math" w:hAnsi="Cambria Math"/>
                <w:szCs w:val="26"/>
              </w:rPr>
              <m:t>ϵ</m:t>
            </m:r>
          </m:e>
          <m:sub>
            <m:r>
              <w:rPr>
                <w:rFonts w:ascii="Cambria Math" w:hAnsi="Cambria Math"/>
                <w:szCs w:val="26"/>
              </w:rPr>
              <m:t>t</m:t>
            </m:r>
          </m:sub>
        </m:sSub>
      </m:oMath>
      <w:r w:rsidR="00EC0383" w:rsidRPr="00EC0383">
        <w:rPr>
          <w:rFonts w:eastAsiaTheme="minorEastAsia"/>
          <w:szCs w:val="26"/>
        </w:rPr>
        <w:t xml:space="preserve"> is</w:t>
      </w:r>
      <w:r w:rsidR="00EC0383">
        <w:rPr>
          <w:rFonts w:eastAsiaTheme="minorEastAsia"/>
          <w:szCs w:val="26"/>
        </w:rPr>
        <w:t xml:space="preserve"> </w:t>
      </w:r>
      <w:r w:rsidR="00EC0383" w:rsidRPr="00EC0383">
        <w:rPr>
          <w:rFonts w:eastAsiaTheme="minorEastAsia"/>
          <w:szCs w:val="26"/>
        </w:rPr>
        <w:t>the error</w:t>
      </w:r>
      <w:bookmarkEnd w:id="3"/>
    </w:p>
    <w:p w14:paraId="5BFDECFE" w14:textId="57E4D019" w:rsidR="00F97A7C" w:rsidRDefault="00F97A7C" w:rsidP="00564239">
      <w:pPr>
        <w:pStyle w:val="Heading3"/>
      </w:pPr>
      <w:r>
        <w:t>MA is the Moving Average, and q is the number of terms in the moving average</w:t>
      </w:r>
      <w:r w:rsidR="001233F1">
        <w:t xml:space="preserve"> </w:t>
      </w:r>
      <w:r w:rsidR="001233F1">
        <w:fldChar w:fldCharType="begin"/>
      </w:r>
      <w:r w:rsidR="001F3159">
        <w:instrText xml:space="preserve"> ADDIN ZOTERO_ITEM CSL_CITATION {"citationID":"j38twmSv","properties":{"formattedCitation":"[5]","plainCitation":"[5]","noteIndex":0},"citationItems":[{"id":41,"uris":["http://zotero.org/users/local/AeqwzkOt/items/SZHW66CS"],"itemData":{"id":41,"type":"article-journal","abstract":"Forecasting of energy demand in emerging markets is one of the most important policy tools used by the decision makers all over the world. In Turkey, most of the early studies used include various forms of econometric modeling. However, since the estimated economic and demographic parameters usually deviate from the realizations, time-series forecasting appears to give better results. In this study, we used the Autoregressive Integrated Moving Average (ARIMA) and seasonal ARIMA (SARIMA) methods to estimate the future primary energy demand of Turkey from 2005 to 2020. The ARIMA forecasting of the total primary energy demand appears to be more reliable than the summation of the individual forecasts. The results have shown that the average annual growth rates of individual energy sources and total primary energy will decrease in all cases except wood and animal–plant remains which will have negative growth rates. The decrease in the rate of energy demand may be interpreted that the energy intensity peak will be achieved in the coming decades. Another interpretation is that any decrease in energy demand will slow down the economic growth during the forecasted period. Rates of changes and reserves in the fossil fuels indicate that inter-fuel substitution should be made leading to a best mix of the country's energy system. Based on our findings we proposed some policy recommendations.","container-title":"Energy Policy","DOI":"10.1016/j.enpol.2006.05.009","ISSN":"0301-4215","issue":"3","journalAbbreviation":"Energy Policy","language":"en","page":"1701-1708","source":"ScienceDirect","title":"ARIMA forecasting of primary energy demand by fuel in Turkey","volume":"35","author":[{"family":"Ediger","given":"Volkan Ş."},{"family":"Akar","given":"Sertaç"}],"issued":{"date-parts":[["2007",3,1]]}}}],"schema":"https://github.com/citation-style-language/schema/raw/master/csl-citation.json"} </w:instrText>
      </w:r>
      <w:r w:rsidR="001233F1">
        <w:fldChar w:fldCharType="separate"/>
      </w:r>
      <w:r w:rsidR="001F3159">
        <w:t>[5]</w:t>
      </w:r>
      <w:r w:rsidR="001233F1">
        <w:fldChar w:fldCharType="end"/>
      </w:r>
      <w:r>
        <w:t xml:space="preserve">. The equation for MA model is: </w:t>
      </w:r>
    </w:p>
    <w:p w14:paraId="74E6D3CB" w14:textId="3148B45D" w:rsidR="00054AAF" w:rsidRDefault="00000000" w:rsidP="00054AAF">
      <w:pPr>
        <w:spacing w:line="360" w:lineRule="auto"/>
        <w:ind w:right="82"/>
        <w:rPr>
          <w:rFonts w:eastAsiaTheme="minorEastAsia"/>
          <w:szCs w:val="26"/>
        </w:rPr>
      </w:pPr>
      <m:oMath>
        <m:sSub>
          <m:sSubPr>
            <m:ctrlPr>
              <w:rPr>
                <w:rFonts w:ascii="Cambria Math" w:eastAsia="Cambria Math" w:hAnsi="Cambria Math"/>
                <w:szCs w:val="26"/>
              </w:rPr>
            </m:ctrlPr>
          </m:sSubPr>
          <m:e>
            <m:r>
              <m:rPr>
                <m:sty m:val="p"/>
              </m:rPr>
              <w:rPr>
                <w:rFonts w:ascii="Cambria Math" w:hAnsi="Cambria Math"/>
                <w:szCs w:val="26"/>
              </w:rPr>
              <m:t>Y</m:t>
            </m:r>
          </m:e>
          <m:sub>
            <m:r>
              <w:rPr>
                <w:rFonts w:ascii="Cambria Math" w:eastAsia="Cambria Math" w:hAnsi="Cambria Math"/>
                <w:szCs w:val="26"/>
              </w:rPr>
              <m:t xml:space="preserve"> t</m:t>
            </m:r>
          </m:sub>
        </m:sSub>
        <m:r>
          <w:rPr>
            <w:rFonts w:ascii="Cambria Math" w:eastAsia="Cambria Math" w:hAnsi="Cambria Math"/>
            <w:szCs w:val="26"/>
          </w:rPr>
          <m:t>=μ+</m:t>
        </m:r>
        <m:sSub>
          <m:sSubPr>
            <m:ctrlPr>
              <w:rPr>
                <w:rFonts w:ascii="Cambria Math" w:hAnsi="Cambria Math"/>
                <w:szCs w:val="26"/>
              </w:rPr>
            </m:ctrlPr>
          </m:sSubPr>
          <m:e>
            <m:r>
              <w:rPr>
                <w:rFonts w:ascii="Cambria Math" w:hAnsi="Cambria Math"/>
                <w:szCs w:val="26"/>
              </w:rPr>
              <m:t>θ</m:t>
            </m:r>
          </m:e>
          <m:sub>
            <m:r>
              <w:rPr>
                <w:rFonts w:ascii="Cambria Math" w:hAnsi="Cambria Math"/>
                <w:szCs w:val="26"/>
              </w:rPr>
              <m:t>1</m:t>
            </m:r>
          </m:sub>
        </m:sSub>
        <m:sSub>
          <m:sSubPr>
            <m:ctrlPr>
              <w:rPr>
                <w:rFonts w:ascii="Cambria Math" w:hAnsi="Cambria Math"/>
                <w:szCs w:val="26"/>
              </w:rPr>
            </m:ctrlPr>
          </m:sSubPr>
          <m:e>
            <m:r>
              <m:rPr>
                <m:sty m:val="p"/>
              </m:rPr>
              <w:rPr>
                <w:rFonts w:ascii="Cambria Math" w:hAnsi="Cambria Math"/>
                <w:szCs w:val="26"/>
              </w:rPr>
              <m:t>ϵ</m:t>
            </m:r>
          </m:e>
          <m:sub>
            <m:r>
              <w:rPr>
                <w:rFonts w:ascii="Cambria Math" w:hAnsi="Cambria Math"/>
                <w:szCs w:val="26"/>
              </w:rPr>
              <m:t>t-1</m:t>
            </m:r>
          </m:sub>
        </m:sSub>
        <m:r>
          <m:rPr>
            <m:sty m:val="p"/>
          </m:rPr>
          <w:rPr>
            <w:rFonts w:ascii="Cambria Math" w:hAnsi="Cambria Math"/>
            <w:szCs w:val="26"/>
            <w:vertAlign w:val="subscript"/>
          </w:rPr>
          <m:t>+</m:t>
        </m:r>
        <m:sSub>
          <m:sSubPr>
            <m:ctrlPr>
              <w:rPr>
                <w:rFonts w:ascii="Cambria Math" w:hAnsi="Cambria Math"/>
                <w:szCs w:val="26"/>
              </w:rPr>
            </m:ctrlPr>
          </m:sSubPr>
          <m:e>
            <m:r>
              <w:rPr>
                <w:rFonts w:ascii="Cambria Math" w:hAnsi="Cambria Math"/>
                <w:szCs w:val="26"/>
              </w:rPr>
              <m:t>θ</m:t>
            </m:r>
          </m:e>
          <m:sub>
            <m:r>
              <w:rPr>
                <w:rFonts w:ascii="Cambria Math" w:hAnsi="Cambria Math"/>
                <w:szCs w:val="26"/>
              </w:rPr>
              <m:t>2</m:t>
            </m:r>
          </m:sub>
        </m:sSub>
        <m:sSub>
          <m:sSubPr>
            <m:ctrlPr>
              <w:rPr>
                <w:rFonts w:ascii="Cambria Math" w:hAnsi="Cambria Math"/>
                <w:szCs w:val="26"/>
              </w:rPr>
            </m:ctrlPr>
          </m:sSubPr>
          <m:e>
            <m:r>
              <m:rPr>
                <m:sty m:val="p"/>
              </m:rPr>
              <w:rPr>
                <w:rFonts w:ascii="Cambria Math" w:hAnsi="Cambria Math"/>
                <w:szCs w:val="26"/>
              </w:rPr>
              <m:t>ϵ</m:t>
            </m:r>
          </m:e>
          <m:sub>
            <m:r>
              <w:rPr>
                <w:rFonts w:ascii="Cambria Math" w:hAnsi="Cambria Math"/>
                <w:szCs w:val="26"/>
              </w:rPr>
              <m:t>t-2</m:t>
            </m:r>
          </m:sub>
        </m:sSub>
        <m:r>
          <m:rPr>
            <m:sty m:val="p"/>
          </m:rPr>
          <w:rPr>
            <w:rFonts w:ascii="Cambria Math" w:hAnsi="Cambria Math"/>
            <w:szCs w:val="26"/>
          </w:rPr>
          <m:t xml:space="preserve">+ ..+ </m:t>
        </m:r>
        <m:sSub>
          <m:sSubPr>
            <m:ctrlPr>
              <w:rPr>
                <w:rFonts w:ascii="Cambria Math" w:hAnsi="Cambria Math"/>
                <w:szCs w:val="26"/>
              </w:rPr>
            </m:ctrlPr>
          </m:sSubPr>
          <m:e>
            <m:r>
              <w:rPr>
                <w:rFonts w:ascii="Cambria Math" w:hAnsi="Cambria Math"/>
                <w:szCs w:val="26"/>
              </w:rPr>
              <m:t>θ</m:t>
            </m:r>
          </m:e>
          <m:sub>
            <m:r>
              <w:rPr>
                <w:rFonts w:ascii="Cambria Math" w:hAnsi="Cambria Math"/>
                <w:szCs w:val="26"/>
              </w:rPr>
              <m:t>p</m:t>
            </m:r>
          </m:sub>
        </m:sSub>
        <m:sSub>
          <m:sSubPr>
            <m:ctrlPr>
              <w:rPr>
                <w:rFonts w:ascii="Cambria Math" w:hAnsi="Cambria Math"/>
                <w:szCs w:val="26"/>
              </w:rPr>
            </m:ctrlPr>
          </m:sSubPr>
          <m:e>
            <m:r>
              <m:rPr>
                <m:sty m:val="p"/>
              </m:rPr>
              <w:rPr>
                <w:rFonts w:ascii="Cambria Math" w:hAnsi="Cambria Math"/>
                <w:szCs w:val="26"/>
              </w:rPr>
              <m:t>ϵ</m:t>
            </m:r>
          </m:e>
          <m:sub>
            <m:r>
              <w:rPr>
                <w:rFonts w:ascii="Cambria Math" w:hAnsi="Cambria Math"/>
                <w:szCs w:val="26"/>
              </w:rPr>
              <m:t>t-p</m:t>
            </m:r>
          </m:sub>
        </m:sSub>
        <m:r>
          <m:rPr>
            <m:sty m:val="p"/>
          </m:rPr>
          <w:rPr>
            <w:rFonts w:ascii="Cambria Math" w:hAnsi="Cambria Math"/>
            <w:szCs w:val="26"/>
          </w:rPr>
          <m:t xml:space="preserve"> + </m:t>
        </m:r>
        <m:sSub>
          <m:sSubPr>
            <m:ctrlPr>
              <w:rPr>
                <w:rFonts w:ascii="Cambria Math" w:hAnsi="Cambria Math"/>
                <w:szCs w:val="26"/>
              </w:rPr>
            </m:ctrlPr>
          </m:sSubPr>
          <m:e>
            <m:r>
              <m:rPr>
                <m:sty m:val="p"/>
              </m:rPr>
              <w:rPr>
                <w:rFonts w:ascii="Cambria Math" w:hAnsi="Cambria Math"/>
                <w:szCs w:val="26"/>
              </w:rPr>
              <m:t>ϵ</m:t>
            </m:r>
          </m:e>
          <m:sub>
            <m:r>
              <w:rPr>
                <w:rFonts w:ascii="Cambria Math" w:hAnsi="Cambria Math"/>
                <w:szCs w:val="26"/>
              </w:rPr>
              <m:t>t</m:t>
            </m:r>
          </m:sub>
        </m:sSub>
      </m:oMath>
      <w:r w:rsidR="004C313E" w:rsidRPr="004C313E">
        <w:rPr>
          <w:rFonts w:eastAsiaTheme="minorEastAsia"/>
          <w:szCs w:val="26"/>
        </w:rPr>
        <w:t xml:space="preserve"> </w:t>
      </w:r>
      <w:r w:rsidR="004457E9">
        <w:rPr>
          <w:rFonts w:eastAsiaTheme="minorEastAsia"/>
          <w:szCs w:val="26"/>
        </w:rPr>
        <w:tab/>
        <w:t>(3)</w:t>
      </w:r>
    </w:p>
    <w:p w14:paraId="5658077C" w14:textId="77777777" w:rsidR="004C313E" w:rsidRPr="00054AAF" w:rsidRDefault="004C313E" w:rsidP="00326F3B">
      <w:pPr>
        <w:ind w:right="82"/>
        <w:jc w:val="both"/>
        <w:rPr>
          <w:rFonts w:eastAsiaTheme="minorEastAsia"/>
          <w:szCs w:val="26"/>
        </w:rPr>
      </w:pPr>
      <w:r>
        <w:t xml:space="preserve">Where: </w:t>
      </w:r>
      <m:oMath>
        <m:sSub>
          <m:sSubPr>
            <m:ctrlPr>
              <w:rPr>
                <w:rFonts w:ascii="Cambria Math" w:eastAsia="Cambria Math" w:hAnsi="Cambria Math"/>
                <w:szCs w:val="26"/>
              </w:rPr>
            </m:ctrlPr>
          </m:sSubPr>
          <m:e>
            <m:r>
              <m:rPr>
                <m:sty m:val="p"/>
              </m:rPr>
              <w:rPr>
                <w:rFonts w:ascii="Cambria Math" w:hAnsi="Cambria Math"/>
                <w:szCs w:val="26"/>
              </w:rPr>
              <m:t>Y</m:t>
            </m:r>
          </m:e>
          <m:sub>
            <m:r>
              <w:rPr>
                <w:rFonts w:ascii="Cambria Math" w:eastAsia="Cambria Math" w:hAnsi="Cambria Math"/>
                <w:szCs w:val="26"/>
              </w:rPr>
              <m:t xml:space="preserve"> t</m:t>
            </m:r>
          </m:sub>
        </m:sSub>
      </m:oMath>
      <w:r w:rsidRPr="00054AAF">
        <w:rPr>
          <w:rFonts w:eastAsiaTheme="minorEastAsia"/>
          <w:szCs w:val="26"/>
        </w:rPr>
        <w:t xml:space="preserve"> is the current value; </w:t>
      </w:r>
      <m:oMath>
        <m:r>
          <w:rPr>
            <w:rFonts w:ascii="Cambria Math" w:eastAsia="Cambria Math" w:hAnsi="Cambria Math"/>
            <w:szCs w:val="26"/>
          </w:rPr>
          <m:t>μ</m:t>
        </m:r>
      </m:oMath>
      <w:r w:rsidRPr="00054AAF">
        <w:rPr>
          <w:rFonts w:eastAsiaTheme="minorEastAsia"/>
          <w:szCs w:val="26"/>
        </w:rPr>
        <w:t xml:space="preserve"> is the constant term; </w:t>
      </w:r>
      <w:r>
        <w:t xml:space="preserve">p is the number of orders; </w:t>
      </w:r>
      <m:oMath>
        <m:r>
          <w:rPr>
            <w:rFonts w:ascii="Cambria Math" w:hAnsi="Cambria Math"/>
            <w:szCs w:val="26"/>
          </w:rPr>
          <m:t>θ</m:t>
        </m:r>
      </m:oMath>
      <w:r w:rsidRPr="00054AAF">
        <w:rPr>
          <w:rFonts w:eastAsiaTheme="minorEastAsia"/>
          <w:szCs w:val="26"/>
        </w:rPr>
        <w:t xml:space="preserve"> is the moving average coefficient and </w:t>
      </w:r>
      <m:oMath>
        <m:sSub>
          <m:sSubPr>
            <m:ctrlPr>
              <w:rPr>
                <w:rFonts w:ascii="Cambria Math" w:hAnsi="Cambria Math"/>
                <w:szCs w:val="26"/>
              </w:rPr>
            </m:ctrlPr>
          </m:sSubPr>
          <m:e>
            <m:r>
              <m:rPr>
                <m:sty m:val="p"/>
              </m:rPr>
              <w:rPr>
                <w:rFonts w:ascii="Cambria Math" w:hAnsi="Cambria Math"/>
                <w:szCs w:val="26"/>
              </w:rPr>
              <m:t>ϵ</m:t>
            </m:r>
          </m:e>
          <m:sub>
            <m:r>
              <w:rPr>
                <w:rFonts w:ascii="Cambria Math" w:hAnsi="Cambria Math"/>
                <w:szCs w:val="26"/>
              </w:rPr>
              <m:t>t</m:t>
            </m:r>
          </m:sub>
        </m:sSub>
      </m:oMath>
      <w:r w:rsidRPr="00054AAF">
        <w:rPr>
          <w:rFonts w:eastAsiaTheme="minorEastAsia"/>
          <w:szCs w:val="26"/>
        </w:rPr>
        <w:t xml:space="preserve"> is the error </w:t>
      </w:r>
    </w:p>
    <w:p w14:paraId="50DFE3DB" w14:textId="4F507B41" w:rsidR="00165B88" w:rsidRPr="00165B88" w:rsidRDefault="00F97A7C" w:rsidP="006B30B6">
      <w:pPr>
        <w:pStyle w:val="Heading3"/>
      </w:pPr>
      <w:r>
        <w:t>Last, the I part is Integrated, and d is the number of differences (order) required to make it a stationary sequence.</w:t>
      </w:r>
    </w:p>
    <w:p w14:paraId="3EB3E5AC" w14:textId="6E914B93" w:rsidR="00F97A7C" w:rsidRDefault="00F97A7C" w:rsidP="00F97A7C">
      <w:pPr>
        <w:pStyle w:val="BodyText"/>
      </w:pPr>
      <w:r>
        <w:lastRenderedPageBreak/>
        <w:t>After combining them, we will have the ARIMA(p, d, q) e</w:t>
      </w:r>
      <w:r w:rsidR="00F55B7F">
        <w:rPr>
          <w:lang w:val="en-US"/>
        </w:rPr>
        <w:t>x</w:t>
      </w:r>
      <w:r>
        <w:t xml:space="preserve">press as follow: </w:t>
      </w:r>
    </w:p>
    <w:p w14:paraId="7B340735" w14:textId="4D85BD7B" w:rsidR="00BE52F4" w:rsidRPr="00BE52F4" w:rsidRDefault="0012638F" w:rsidP="00BE52F4">
      <w:pPr>
        <w:spacing w:line="276" w:lineRule="auto"/>
        <w:rPr>
          <w:szCs w:val="26"/>
        </w:rPr>
      </w:pPr>
      <m:oMath>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r>
          <w:rPr>
            <w:rFonts w:ascii="Cambria Math" w:eastAsia="Cambria Math" w:hAnsi="Cambria Math"/>
            <w:szCs w:val="26"/>
          </w:rPr>
          <m:t>μ+</m:t>
        </m:r>
        <m:sSub>
          <m:sSubPr>
            <m:ctrlPr>
              <w:rPr>
                <w:rFonts w:ascii="Cambria Math" w:hAnsi="Cambria Math"/>
                <w:szCs w:val="26"/>
              </w:rPr>
            </m:ctrlPr>
          </m:sSubPr>
          <m:e>
            <m:r>
              <w:rPr>
                <w:rFonts w:ascii="Cambria Math" w:hAnsi="Cambria Math"/>
                <w:szCs w:val="26"/>
              </w:rPr>
              <m:t>φ</m:t>
            </m:r>
          </m:e>
          <m:sub>
            <m:r>
              <w:rPr>
                <w:rFonts w:ascii="Cambria Math" w:hAnsi="Cambria Math"/>
                <w:szCs w:val="26"/>
              </w:rPr>
              <m:t>1</m:t>
            </m:r>
          </m:sub>
        </m:sSub>
        <m:sSub>
          <m:sSubPr>
            <m:ctrlPr>
              <w:rPr>
                <w:rFonts w:ascii="Cambria Math" w:hAnsi="Cambria Math"/>
                <w:szCs w:val="26"/>
              </w:rPr>
            </m:ctrlPr>
          </m:sSubPr>
          <m:e>
            <m:r>
              <m:rPr>
                <m:sty m:val="p"/>
              </m:rPr>
              <w:rPr>
                <w:rFonts w:ascii="Cambria Math" w:hAnsi="Cambria Math"/>
                <w:szCs w:val="26"/>
              </w:rPr>
              <m:t>Y</m:t>
            </m:r>
          </m:e>
          <m:sub>
            <m:r>
              <w:rPr>
                <w:rFonts w:ascii="Cambria Math" w:hAnsi="Cambria Math"/>
                <w:szCs w:val="26"/>
              </w:rPr>
              <m:t>t-1</m:t>
            </m:r>
          </m:sub>
        </m:sSub>
        <m:r>
          <m:rPr>
            <m:sty m:val="p"/>
          </m:rPr>
          <w:rPr>
            <w:rFonts w:ascii="Cambria Math" w:hAnsi="Cambria Math"/>
            <w:szCs w:val="26"/>
            <w:vertAlign w:val="subscript"/>
          </w:rPr>
          <m:t>+</m:t>
        </m:r>
        <m:sSub>
          <m:sSubPr>
            <m:ctrlPr>
              <w:rPr>
                <w:rFonts w:ascii="Cambria Math" w:hAnsi="Cambria Math"/>
                <w:szCs w:val="26"/>
              </w:rPr>
            </m:ctrlPr>
          </m:sSubPr>
          <m:e>
            <m:r>
              <w:rPr>
                <w:rFonts w:ascii="Cambria Math" w:hAnsi="Cambria Math"/>
                <w:szCs w:val="26"/>
              </w:rPr>
              <m:t>φ</m:t>
            </m:r>
          </m:e>
          <m:sub>
            <m:r>
              <w:rPr>
                <w:rFonts w:ascii="Cambria Math" w:hAnsi="Cambria Math"/>
                <w:szCs w:val="26"/>
              </w:rPr>
              <m:t>2</m:t>
            </m:r>
          </m:sub>
        </m:sSub>
        <m:sSub>
          <m:sSubPr>
            <m:ctrlPr>
              <w:rPr>
                <w:rFonts w:ascii="Cambria Math" w:hAnsi="Cambria Math"/>
                <w:szCs w:val="26"/>
              </w:rPr>
            </m:ctrlPr>
          </m:sSubPr>
          <m:e>
            <m:r>
              <m:rPr>
                <m:sty m:val="p"/>
              </m:rPr>
              <w:rPr>
                <w:rFonts w:ascii="Cambria Math" w:hAnsi="Cambria Math"/>
                <w:szCs w:val="26"/>
              </w:rPr>
              <m:t>Y</m:t>
            </m:r>
          </m:e>
          <m:sub>
            <m:r>
              <w:rPr>
                <w:rFonts w:ascii="Cambria Math" w:hAnsi="Cambria Math"/>
                <w:szCs w:val="26"/>
              </w:rPr>
              <m:t>t-2</m:t>
            </m:r>
          </m:sub>
        </m:sSub>
        <m:r>
          <m:rPr>
            <m:sty m:val="p"/>
          </m:rPr>
          <w:rPr>
            <w:rFonts w:ascii="Cambria Math" w:hAnsi="Cambria Math"/>
            <w:szCs w:val="26"/>
          </w:rPr>
          <m:t xml:space="preserve">+ ..+ </m:t>
        </m:r>
        <m:sSub>
          <m:sSubPr>
            <m:ctrlPr>
              <w:rPr>
                <w:rFonts w:ascii="Cambria Math" w:hAnsi="Cambria Math"/>
                <w:szCs w:val="26"/>
              </w:rPr>
            </m:ctrlPr>
          </m:sSubPr>
          <m:e>
            <m:r>
              <w:rPr>
                <w:rFonts w:ascii="Cambria Math" w:hAnsi="Cambria Math"/>
                <w:szCs w:val="26"/>
              </w:rPr>
              <m:t>φ</m:t>
            </m:r>
          </m:e>
          <m:sub>
            <m:r>
              <w:rPr>
                <w:rFonts w:ascii="Cambria Math" w:hAnsi="Cambria Math"/>
                <w:szCs w:val="26"/>
              </w:rPr>
              <m:t>p</m:t>
            </m:r>
          </m:sub>
        </m:sSub>
        <m:sSub>
          <m:sSubPr>
            <m:ctrlPr>
              <w:rPr>
                <w:rFonts w:ascii="Cambria Math" w:hAnsi="Cambria Math"/>
                <w:szCs w:val="26"/>
              </w:rPr>
            </m:ctrlPr>
          </m:sSubPr>
          <m:e>
            <m:r>
              <m:rPr>
                <m:sty m:val="p"/>
              </m:rPr>
              <w:rPr>
                <w:rFonts w:ascii="Cambria Math" w:hAnsi="Cambria Math"/>
                <w:szCs w:val="26"/>
              </w:rPr>
              <m:t>Y</m:t>
            </m:r>
          </m:e>
          <m:sub>
            <m:r>
              <w:rPr>
                <w:rFonts w:ascii="Cambria Math" w:hAnsi="Cambria Math"/>
                <w:szCs w:val="26"/>
              </w:rPr>
              <m:t>t-p</m:t>
            </m:r>
          </m:sub>
        </m:sSub>
        <m:r>
          <m:rPr>
            <m:sty m:val="p"/>
          </m:rPr>
          <w:rPr>
            <w:rFonts w:ascii="Cambria Math" w:hAnsi="Cambria Math"/>
            <w:szCs w:val="26"/>
          </w:rPr>
          <m:t xml:space="preserve"> +</m:t>
        </m:r>
        <m:sSub>
          <m:sSubPr>
            <m:ctrlPr>
              <w:rPr>
                <w:rFonts w:ascii="Cambria Math" w:hAnsi="Cambria Math"/>
                <w:szCs w:val="26"/>
              </w:rPr>
            </m:ctrlPr>
          </m:sSubPr>
          <m:e>
            <m:r>
              <w:rPr>
                <w:rFonts w:ascii="Cambria Math" w:hAnsi="Cambria Math"/>
                <w:szCs w:val="26"/>
              </w:rPr>
              <m:t>θ</m:t>
            </m:r>
          </m:e>
          <m:sub>
            <m:r>
              <w:rPr>
                <w:rFonts w:ascii="Cambria Math" w:hAnsi="Cambria Math"/>
                <w:szCs w:val="26"/>
              </w:rPr>
              <m:t>1</m:t>
            </m:r>
          </m:sub>
        </m:sSub>
        <m:sSub>
          <m:sSubPr>
            <m:ctrlPr>
              <w:rPr>
                <w:rFonts w:ascii="Cambria Math" w:hAnsi="Cambria Math"/>
                <w:szCs w:val="26"/>
              </w:rPr>
            </m:ctrlPr>
          </m:sSubPr>
          <m:e>
            <m:r>
              <m:rPr>
                <m:sty m:val="p"/>
              </m:rPr>
              <w:rPr>
                <w:rFonts w:ascii="Cambria Math" w:hAnsi="Cambria Math"/>
                <w:szCs w:val="26"/>
              </w:rPr>
              <m:t>ϵ</m:t>
            </m:r>
          </m:e>
          <m:sub>
            <m:r>
              <w:rPr>
                <w:rFonts w:ascii="Cambria Math" w:hAnsi="Cambria Math"/>
                <w:szCs w:val="26"/>
              </w:rPr>
              <m:t>t-1</m:t>
            </m:r>
          </m:sub>
        </m:sSub>
        <m:r>
          <m:rPr>
            <m:sty m:val="p"/>
          </m:rPr>
          <w:rPr>
            <w:rFonts w:ascii="Cambria Math" w:hAnsi="Cambria Math"/>
            <w:szCs w:val="26"/>
            <w:vertAlign w:val="subscript"/>
          </w:rPr>
          <m:t>+</m:t>
        </m:r>
        <m:sSub>
          <m:sSubPr>
            <m:ctrlPr>
              <w:rPr>
                <w:rFonts w:ascii="Cambria Math" w:hAnsi="Cambria Math"/>
                <w:szCs w:val="26"/>
              </w:rPr>
            </m:ctrlPr>
          </m:sSubPr>
          <m:e>
            <m:r>
              <w:rPr>
                <w:rFonts w:ascii="Cambria Math" w:hAnsi="Cambria Math"/>
                <w:szCs w:val="26"/>
              </w:rPr>
              <m:t>θ</m:t>
            </m:r>
          </m:e>
          <m:sub>
            <m:r>
              <w:rPr>
                <w:rFonts w:ascii="Cambria Math" w:hAnsi="Cambria Math"/>
                <w:szCs w:val="26"/>
              </w:rPr>
              <m:t>2</m:t>
            </m:r>
          </m:sub>
        </m:sSub>
        <m:sSub>
          <m:sSubPr>
            <m:ctrlPr>
              <w:rPr>
                <w:rFonts w:ascii="Cambria Math" w:hAnsi="Cambria Math"/>
                <w:szCs w:val="26"/>
              </w:rPr>
            </m:ctrlPr>
          </m:sSubPr>
          <m:e>
            <m:r>
              <m:rPr>
                <m:sty m:val="p"/>
              </m:rPr>
              <w:rPr>
                <w:rFonts w:ascii="Cambria Math" w:hAnsi="Cambria Math"/>
                <w:szCs w:val="26"/>
              </w:rPr>
              <m:t>ϵ</m:t>
            </m:r>
          </m:e>
          <m:sub>
            <m:r>
              <w:rPr>
                <w:rFonts w:ascii="Cambria Math" w:hAnsi="Cambria Math"/>
                <w:szCs w:val="26"/>
              </w:rPr>
              <m:t>t-2</m:t>
            </m:r>
          </m:sub>
        </m:sSub>
        <m:r>
          <m:rPr>
            <m:sty m:val="p"/>
          </m:rPr>
          <w:rPr>
            <w:rFonts w:ascii="Cambria Math" w:hAnsi="Cambria Math"/>
            <w:szCs w:val="26"/>
          </w:rPr>
          <m:t xml:space="preserve">+ ..+ </m:t>
        </m:r>
        <m:sSub>
          <m:sSubPr>
            <m:ctrlPr>
              <w:rPr>
                <w:rFonts w:ascii="Cambria Math" w:hAnsi="Cambria Math"/>
                <w:szCs w:val="26"/>
              </w:rPr>
            </m:ctrlPr>
          </m:sSubPr>
          <m:e>
            <m:r>
              <w:rPr>
                <w:rFonts w:ascii="Cambria Math" w:hAnsi="Cambria Math"/>
                <w:szCs w:val="26"/>
              </w:rPr>
              <m:t>θ</m:t>
            </m:r>
          </m:e>
          <m:sub>
            <m:r>
              <w:rPr>
                <w:rFonts w:ascii="Cambria Math" w:hAnsi="Cambria Math"/>
                <w:szCs w:val="26"/>
              </w:rPr>
              <m:t>p</m:t>
            </m:r>
          </m:sub>
        </m:sSub>
        <m:sSub>
          <m:sSubPr>
            <m:ctrlPr>
              <w:rPr>
                <w:rFonts w:ascii="Cambria Math" w:hAnsi="Cambria Math"/>
                <w:szCs w:val="26"/>
              </w:rPr>
            </m:ctrlPr>
          </m:sSubPr>
          <m:e>
            <m:r>
              <m:rPr>
                <m:sty m:val="p"/>
              </m:rPr>
              <w:rPr>
                <w:rFonts w:ascii="Cambria Math" w:hAnsi="Cambria Math"/>
                <w:szCs w:val="26"/>
              </w:rPr>
              <m:t>ϵ</m:t>
            </m:r>
          </m:e>
          <m:sub>
            <m:r>
              <w:rPr>
                <w:rFonts w:ascii="Cambria Math" w:hAnsi="Cambria Math"/>
                <w:szCs w:val="26"/>
              </w:rPr>
              <m:t>t-p</m:t>
            </m:r>
          </m:sub>
        </m:sSub>
        <m:r>
          <m:rPr>
            <m:sty m:val="p"/>
          </m:rPr>
          <w:rPr>
            <w:rFonts w:ascii="Cambria Math" w:hAnsi="Cambria Math"/>
            <w:szCs w:val="26"/>
          </w:rPr>
          <m:t xml:space="preserve"> + </m:t>
        </m:r>
        <m:sSub>
          <m:sSubPr>
            <m:ctrlPr>
              <w:rPr>
                <w:rFonts w:ascii="Cambria Math" w:hAnsi="Cambria Math"/>
                <w:szCs w:val="26"/>
              </w:rPr>
            </m:ctrlPr>
          </m:sSubPr>
          <m:e>
            <m:r>
              <m:rPr>
                <m:sty m:val="p"/>
              </m:rPr>
              <w:rPr>
                <w:rFonts w:ascii="Cambria Math" w:hAnsi="Cambria Math"/>
                <w:szCs w:val="26"/>
              </w:rPr>
              <m:t>ϵ</m:t>
            </m:r>
          </m:e>
          <m:sub>
            <m:r>
              <w:rPr>
                <w:rFonts w:ascii="Cambria Math" w:hAnsi="Cambria Math"/>
                <w:szCs w:val="26"/>
              </w:rPr>
              <m:t>t</m:t>
            </m:r>
          </m:sub>
        </m:sSub>
      </m:oMath>
      <w:r w:rsidR="00053435">
        <w:rPr>
          <w:szCs w:val="26"/>
        </w:rPr>
        <w:tab/>
      </w:r>
      <w:r w:rsidR="00053435">
        <w:rPr>
          <w:szCs w:val="26"/>
        </w:rPr>
        <w:tab/>
      </w:r>
      <w:r w:rsidR="003939BC">
        <w:rPr>
          <w:szCs w:val="26"/>
        </w:rPr>
        <w:t>(</w:t>
      </w:r>
      <w:r w:rsidR="00BE52F4">
        <w:rPr>
          <w:szCs w:val="26"/>
        </w:rPr>
        <w:t>4)</w:t>
      </w:r>
    </w:p>
    <w:p w14:paraId="277B4F9A" w14:textId="6BBB6171" w:rsidR="00F97A7C" w:rsidRPr="005B520E" w:rsidRDefault="00F97A7C" w:rsidP="00F97A7C">
      <w:pPr>
        <w:pStyle w:val="BodyText"/>
      </w:pPr>
      <w:r>
        <w:t>The first step to apply ARIMA model is identification of the time series. An Augmented Dicky–Fuller (</w:t>
      </w:r>
      <w:proofErr w:type="spellStart"/>
      <w:r>
        <w:t>adf</w:t>
      </w:r>
      <w:proofErr w:type="spellEnd"/>
      <w:r>
        <w:t>) unit-root test shows if the dataset is stationary or not. If unit root exists then the time series is considered to be non-stationary</w:t>
      </w:r>
      <w:r w:rsidR="00710115">
        <w:fldChar w:fldCharType="begin"/>
      </w:r>
      <w:r w:rsidR="001F3159">
        <w:instrText xml:space="preserve"> ADDIN ZOTERO_ITEM CSL_CITATION {"citationID":"PYk8tEZH","properties":{"formattedCitation":"[6]","plainCitation":"[6]","noteIndex":0},"citationItems":[{"id":26,"uris":["http://zotero.org/users/local/AeqwzkOt/items/JCYNHU2N"],"itemData":{"id":26,"type":"article-journal","abstract":"Accurate fuel demand forecast is crucial to meet the demand. India is aiming to roll out 20% ethanol blended gasoline by 2025 and planning to make this transition complete by 2030. But due to lack of ethanol availability this target cannot be achieved yet. So, accurate forecast of ethanol demand based on future gasoline demand is important. In this study, various linear and non-linear regression models and Autoregressive integrated moving average (ARIMA) models are developed and compared for forecasting gasoline demand in India. Historical gasoline consumption data from 1997 to 2021 is used to develop and evaluate these models. ARIMA (1,1,0) model is found to be the most accurate among all the developed models for this specific time series. Forecast made with ARIMA (1,1,0) model shows that ethanol demand for achieving 20% blending will be 9777 million Litres by 2025 and 11247 million Litres by 2030. Hence, considering the result of this study and the present domestic ethanol production it can be said that India will continue to face ethanol shortage to meet future blending targets.","collection-title":"2022 9th International Conference on Power and Energy Systems Engineering","container-title":"Energy Reports","DOI":"10.1016/j.egyr.2022.11.038","ISSN":"2352-4847","journalAbbreviation":"Energy Reports","language":"en","page":"411-418","source":"ScienceDirect","title":"Forecasting ethanol demand in India to meet future blending targets: A comparison of ARIMA and various regression models","title-short":"Forecasting ethanol demand in India to meet future blending targets","volume":"9","author":[{"family":"Dey","given":"Bishal"},{"family":"Roy","given":"Bidesh"},{"family":"Datta","given":"Subir"},{"family":"Ustun","given":"Taha Selim"}],"issued":{"date-parts":[["2023",3,1]]}}}],"schema":"https://github.com/citation-style-language/schema/raw/master/csl-citation.json"} </w:instrText>
      </w:r>
      <w:r w:rsidR="00710115">
        <w:fldChar w:fldCharType="separate"/>
      </w:r>
      <w:r w:rsidR="001F3159">
        <w:rPr>
          <w:noProof/>
        </w:rPr>
        <w:t>[6]</w:t>
      </w:r>
      <w:r w:rsidR="00710115">
        <w:fldChar w:fldCharType="end"/>
      </w:r>
      <w:r>
        <w:t>. If the time series is found to be stationary then we can use the ARMA model to estimate and forecast. But if it is not stationary then in order to apply ARIMA it has to be converted into stationary by differencing. After identification, ARIMA models are estimated for the specific stationary time series.</w:t>
      </w:r>
    </w:p>
    <w:p w14:paraId="73E9E921" w14:textId="3C308A53" w:rsidR="000A57F8" w:rsidRDefault="009A63DA" w:rsidP="000A57F8">
      <w:pPr>
        <w:pStyle w:val="Heading2"/>
      </w:pPr>
      <w:r>
        <w:t>SARIMAX</w:t>
      </w:r>
    </w:p>
    <w:p w14:paraId="3B65553A" w14:textId="24BA11BF" w:rsidR="00BB5D8F" w:rsidRPr="004E5252" w:rsidRDefault="00CA6871" w:rsidP="00BE52F4">
      <w:pPr>
        <w:pStyle w:val="BodyText"/>
        <w:rPr>
          <w:lang w:val="en-US"/>
        </w:rPr>
      </w:pPr>
      <w:r w:rsidRPr="00CA6871">
        <w:rPr>
          <w:lang w:val="en-US"/>
        </w:rPr>
        <w:t>SARIMAX stands for Seasonal Autoregressive Integrated Moving Average with Exogenous Variables. The SARIMAX model is an advancement of the seasonal ARIMA model with external variables, called SARIMAX (p, d, q) (P,D,Q)</w:t>
      </w:r>
      <w:r w:rsidR="007D25BE">
        <w:rPr>
          <w:lang w:val="en-US"/>
        </w:rPr>
        <w:t>s</w:t>
      </w:r>
      <w:r w:rsidRPr="00CA6871">
        <w:rPr>
          <w:lang w:val="en-US"/>
        </w:rPr>
        <w:t xml:space="preserve"> (X), where X is the vector of external variables; p, d and q are the order of AR autocorrelation, the degree of difference, and the order of the moving average part, respectively, extended by P, D and Q to handle seasonality, which is referred to as the seasonal part of the model, and </w:t>
      </w:r>
      <w:proofErr w:type="spellStart"/>
      <w:r w:rsidRPr="00CA6871">
        <w:rPr>
          <w:lang w:val="en-US"/>
        </w:rPr>
        <w:t>s</w:t>
      </w:r>
      <w:proofErr w:type="spellEnd"/>
      <w:r w:rsidRPr="00CA6871">
        <w:rPr>
          <w:lang w:val="en-US"/>
        </w:rPr>
        <w:t xml:space="preserve"> is the number of periods per season</w:t>
      </w:r>
      <w:r w:rsidR="00165B88">
        <w:rPr>
          <w:lang w:val="en-US"/>
        </w:rPr>
        <w:t xml:space="preserve"> </w:t>
      </w:r>
      <w:r w:rsidR="00165B88">
        <w:rPr>
          <w:lang w:val="en-US"/>
        </w:rPr>
        <w:fldChar w:fldCharType="begin"/>
      </w:r>
      <w:r w:rsidR="001F3159">
        <w:rPr>
          <w:lang w:val="en-US"/>
        </w:rPr>
        <w:instrText xml:space="preserve"> ADDIN ZOTERO_ITEM CSL_CITATION {"citationID":"XLF49xB6","properties":{"formattedCitation":"[7]","plainCitation":"[7]","noteIndex":0},"citationItems":[{"id":45,"uris":["http://zotero.org/users/local/AeqwzkOt/items/J8XP33B4"],"itemData":{"id":45,"type":"article-journal","abstract":"Although the weather variable is the irrepressible source for predicting prices, but unfortunately it directly influences the prices in the market especially perishable commodities as it has created the demand-supply gap. The present\nstudy is an attempt to predict tomato prices by using a seasonal autoregressive moving average with an exogenous variable (SARIMAX) and a non-linear autoregressive exogenous (NARX) model. These models are able to take advantage not only of historical data on tomato prices but also of the impact of rainfall. It is observed from the results that the NARX model outperformed the SARIMAX model. The forecasting performance has been compared with respect to the root mean square error (RMSE) and means absolute percentage error (MAPE). The study is an effort to predict tomato prices by taking into account the important weather variable i.e., rainfall so that the stakeholders may make production, marketing, and policy decisions well in advance.","page":"159-164","source":"ResearchGate","title":"Effect of Rainfall in Predicting Tomato Prices in India: An Application of SARIMAX and NARX Model","title-short":"Effect of Rainfall in Predicting Tomato Prices in India","volume":"32","author":[{"family":"Kumar","given":"Sunny"},{"family":"Gupta","given":"Akhilesh"},{"family":"Arora","given":"Kashish"},{"family":"Vatta","given":"Kamal"}],"issued":{"date-parts":[["2022",12,31]]}}}],"schema":"https://github.com/citation-style-language/schema/raw/master/csl-citation.json"} </w:instrText>
      </w:r>
      <w:r w:rsidR="00165B88">
        <w:rPr>
          <w:lang w:val="en-US"/>
        </w:rPr>
        <w:fldChar w:fldCharType="separate"/>
      </w:r>
      <w:r w:rsidR="001F3159">
        <w:rPr>
          <w:noProof/>
          <w:lang w:val="en-US"/>
        </w:rPr>
        <w:t>[7]</w:t>
      </w:r>
      <w:r w:rsidR="00165B88">
        <w:rPr>
          <w:lang w:val="en-US"/>
        </w:rPr>
        <w:fldChar w:fldCharType="end"/>
      </w:r>
      <w:r w:rsidRPr="00CA6871">
        <w:rPr>
          <w:lang w:val="en-US"/>
        </w:rPr>
        <w:t>.</w:t>
      </w:r>
      <w:r w:rsidR="00885663">
        <w:rPr>
          <w:lang w:val="en-US"/>
        </w:rPr>
        <w:t xml:space="preserve"> </w:t>
      </w:r>
      <w:r w:rsidR="00885663" w:rsidRPr="00885663">
        <w:rPr>
          <w:lang w:val="en-US"/>
        </w:rPr>
        <w:t>The external variables can be modeled by multi linear regression equation is expressed as</w:t>
      </w:r>
      <w:r w:rsidR="00D42F70">
        <w:rPr>
          <w:lang w:val="en-US"/>
        </w:rPr>
        <w:t xml:space="preserve"> equation (1)</w:t>
      </w:r>
      <w:r w:rsidR="00326F3B">
        <w:rPr>
          <w:lang w:val="en-US"/>
        </w:rPr>
        <w:t xml:space="preserve">. </w:t>
      </w:r>
    </w:p>
    <w:p w14:paraId="1D95FB03" w14:textId="7B83A61B" w:rsidR="000A57F8" w:rsidRDefault="00563AEF" w:rsidP="000A57F8">
      <w:pPr>
        <w:pStyle w:val="Heading2"/>
      </w:pPr>
      <w:r>
        <w:t>Random For</w:t>
      </w:r>
      <w:r w:rsidR="00674D32">
        <w:t>est</w:t>
      </w:r>
    </w:p>
    <w:p w14:paraId="4D1112CE" w14:textId="6C7F5157" w:rsidR="00297FF1" w:rsidRDefault="005D71E9" w:rsidP="005D71E9">
      <w:pPr>
        <w:jc w:val="both"/>
      </w:pPr>
      <w:r>
        <w:t xml:space="preserve">Random forests as described here were introduced by </w:t>
      </w:r>
      <w:proofErr w:type="spellStart"/>
      <w:r w:rsidRPr="005D71E9">
        <w:rPr>
          <w:b/>
          <w:bCs/>
          <w:i/>
          <w:iCs/>
        </w:rPr>
        <w:t>Breiman</w:t>
      </w:r>
      <w:proofErr w:type="spellEnd"/>
      <w:r>
        <w:t xml:space="preserve"> (2001), although many of the ideas had cropped up earlier in the literature in different forms. It has many applications in solving classification and regression problems and </w:t>
      </w:r>
      <w:r w:rsidR="00297FF1">
        <w:t>needs</w:t>
      </w:r>
      <w:r>
        <w:t xml:space="preserve"> to optimize a few parameters. There are two parameters in the RF model that generally affect the performance of the model: the number of trees</w:t>
      </w:r>
      <w:r w:rsidR="00297FF1">
        <w:t xml:space="preserve"> </w:t>
      </w:r>
      <w:proofErr w:type="spellStart"/>
      <w:r w:rsidRPr="005D71E9">
        <w:rPr>
          <w:i/>
          <w:iCs/>
        </w:rPr>
        <w:t>ntree</w:t>
      </w:r>
      <w:proofErr w:type="spellEnd"/>
      <w:r>
        <w:t xml:space="preserve"> and number of candidate variables randomly sampled at each split </w:t>
      </w:r>
      <w:proofErr w:type="spellStart"/>
      <w:r w:rsidRPr="005D71E9">
        <w:rPr>
          <w:i/>
          <w:iCs/>
        </w:rPr>
        <w:t>ntry</w:t>
      </w:r>
      <w:proofErr w:type="spellEnd"/>
      <w:r>
        <w:t>.</w:t>
      </w:r>
      <w:r w:rsidR="000138F5">
        <w:t xml:space="preserve"> </w:t>
      </w:r>
      <w:r w:rsidR="000138F5">
        <w:fldChar w:fldCharType="begin"/>
      </w:r>
      <w:r w:rsidR="001F3159">
        <w:instrText xml:space="preserve"> ADDIN ZOTERO_ITEM CSL_CITATION {"citationID":"XPveVUAt","properties":{"formattedCitation":"[8]","plainCitation":"[8]","noteIndex":0},"citationItems":[{"id":64,"uris":["http://zotero.org/users/local/AeqwzkOt/items/NES6W5TJ"],"itemData":{"id":64,"type":"document","title":"randomforest.pdf","URL":"https://www.math.mcgill.ca/yyang/resources/doc/randomforest.pdf?fbclid=IwAR1hi5MSrcuWRBq2zcpM79yZzyWgPZKmgoA5U7RVhQ9_dnre3p6BHlZa1WQ","accessed":{"date-parts":[["2023",6,17]]}}}],"schema":"https://github.com/citation-style-language/schema/raw/master/csl-citation.json"} </w:instrText>
      </w:r>
      <w:r w:rsidR="000138F5">
        <w:fldChar w:fldCharType="separate"/>
      </w:r>
      <w:r w:rsidR="001F3159">
        <w:rPr>
          <w:noProof/>
        </w:rPr>
        <w:t>[8]</w:t>
      </w:r>
      <w:r w:rsidR="000138F5">
        <w:fldChar w:fldCharType="end"/>
      </w:r>
    </w:p>
    <w:p w14:paraId="590A4B82" w14:textId="77777777" w:rsidR="00B14AC0" w:rsidRDefault="00D8704E" w:rsidP="005D71E9">
      <w:pPr>
        <w:jc w:val="both"/>
      </w:pPr>
      <w:r>
        <w:t>1</w:t>
      </w:r>
      <w:r w:rsidRPr="00B14AC0">
        <w:rPr>
          <w:i/>
          <w:iCs/>
        </w:rPr>
        <w:t>. For b = 1 to B</w:t>
      </w:r>
      <w:r>
        <w:t xml:space="preserve">: </w:t>
      </w:r>
    </w:p>
    <w:p w14:paraId="3E6C4D79" w14:textId="4E01449F" w:rsidR="00B14AC0" w:rsidRDefault="00EA1D5F" w:rsidP="00EA1D5F">
      <w:pPr>
        <w:jc w:val="left"/>
      </w:pPr>
      <w:r>
        <w:t xml:space="preserve">(a) </w:t>
      </w:r>
      <w:r w:rsidR="00D8704E">
        <w:t>Draw a bootstrap sample</w:t>
      </w:r>
      <w:r w:rsidR="00D8704E" w:rsidRPr="0036505D">
        <w:rPr>
          <w:b/>
          <w:bCs/>
        </w:rPr>
        <w:t xml:space="preserve"> </w:t>
      </w:r>
      <m:oMath>
        <m:sSup>
          <m:sSupPr>
            <m:ctrlPr>
              <w:rPr>
                <w:rFonts w:ascii="Cambria Math" w:hAnsi="Cambria Math"/>
                <w:b/>
                <w:bCs/>
                <w:i/>
              </w:rPr>
            </m:ctrlPr>
          </m:sSupPr>
          <m:e>
            <m:r>
              <m:rPr>
                <m:sty m:val="bi"/>
              </m:rPr>
              <w:rPr>
                <w:rFonts w:ascii="Cambria Math" w:hAnsi="Cambria Math"/>
              </w:rPr>
              <m:t>Z</m:t>
            </m:r>
          </m:e>
          <m:sup>
            <m:r>
              <m:rPr>
                <m:sty m:val="bi"/>
              </m:rPr>
              <w:rPr>
                <w:rFonts w:ascii="Cambria Math" w:hAnsi="Cambria Math"/>
              </w:rPr>
              <m:t>*</m:t>
            </m:r>
          </m:sup>
        </m:sSup>
      </m:oMath>
      <w:r w:rsidR="00D8704E">
        <w:t xml:space="preserve"> of size N from the training data. </w:t>
      </w:r>
    </w:p>
    <w:p w14:paraId="5E225425" w14:textId="6449EF92" w:rsidR="00EA1D5F" w:rsidRDefault="00D8704E" w:rsidP="00B22399">
      <w:pPr>
        <w:jc w:val="both"/>
      </w:pPr>
      <w:r>
        <w:t xml:space="preserve">(b) Grow a random-forest tree </w:t>
      </w:r>
      <m:oMath>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b</m:t>
            </m:r>
          </m:sub>
        </m:sSub>
      </m:oMath>
      <w:r w:rsidR="0036505D">
        <w:t xml:space="preserve"> </w:t>
      </w:r>
      <w:r>
        <w:t xml:space="preserve">to the bootstrapped data, by recursively repeating the following steps for each terminal node of the tree, until the minimum node size </w:t>
      </w:r>
      <m:oMath>
        <m:sSub>
          <m:sSubPr>
            <m:ctrlPr>
              <w:rPr>
                <w:rFonts w:ascii="Cambria Math" w:hAnsi="Cambria Math"/>
                <w:i/>
              </w:rPr>
            </m:ctrlPr>
          </m:sSubPr>
          <m:e>
            <m:r>
              <w:rPr>
                <w:rFonts w:ascii="Cambria Math" w:hAnsi="Cambria Math"/>
              </w:rPr>
              <m:t>n</m:t>
            </m:r>
          </m:e>
          <m:sub>
            <m:r>
              <w:rPr>
                <w:rFonts w:ascii="Cambria Math" w:hAnsi="Cambria Math"/>
              </w:rPr>
              <m:t>min</m:t>
            </m:r>
          </m:sub>
        </m:sSub>
      </m:oMath>
      <w:r>
        <w:t xml:space="preserve"> is reached. </w:t>
      </w:r>
    </w:p>
    <w:p w14:paraId="6E56AE20" w14:textId="5DBB109B" w:rsidR="00B14AC0" w:rsidRDefault="00D8704E" w:rsidP="00EA1D5F">
      <w:pPr>
        <w:pStyle w:val="ListParagraph"/>
        <w:numPr>
          <w:ilvl w:val="1"/>
          <w:numId w:val="27"/>
        </w:numPr>
        <w:ind w:left="792"/>
        <w:jc w:val="left"/>
      </w:pPr>
      <w:r>
        <w:t xml:space="preserve">Select m variables at random from the </w:t>
      </w:r>
      <w:r w:rsidRPr="00FD4407">
        <w:rPr>
          <w:i/>
          <w:iCs/>
        </w:rPr>
        <w:t>p</w:t>
      </w:r>
      <w:r>
        <w:t xml:space="preserve"> variables. </w:t>
      </w:r>
    </w:p>
    <w:p w14:paraId="0794B067" w14:textId="7A9A9F71" w:rsidR="00B14AC0" w:rsidRDefault="00D8704E" w:rsidP="00EA1D5F">
      <w:pPr>
        <w:pStyle w:val="ListParagraph"/>
        <w:numPr>
          <w:ilvl w:val="1"/>
          <w:numId w:val="27"/>
        </w:numPr>
        <w:ind w:left="792"/>
        <w:jc w:val="left"/>
      </w:pPr>
      <w:r>
        <w:t xml:space="preserve">Pick the best variable/split-point among the </w:t>
      </w:r>
      <w:r w:rsidRPr="00FD4407">
        <w:rPr>
          <w:i/>
          <w:iCs/>
        </w:rPr>
        <w:t>m</w:t>
      </w:r>
      <w:r>
        <w:t xml:space="preserve">. </w:t>
      </w:r>
    </w:p>
    <w:p w14:paraId="5CE0F7CB" w14:textId="27C994F2" w:rsidR="00A1084E" w:rsidRDefault="00D8704E" w:rsidP="00EA1D5F">
      <w:pPr>
        <w:pStyle w:val="ListParagraph"/>
        <w:numPr>
          <w:ilvl w:val="1"/>
          <w:numId w:val="27"/>
        </w:numPr>
        <w:ind w:left="792"/>
        <w:jc w:val="left"/>
      </w:pPr>
      <w:r>
        <w:t xml:space="preserve">Split the node into two daughter nodes. </w:t>
      </w:r>
    </w:p>
    <w:p w14:paraId="2D4C73E8" w14:textId="725FB649" w:rsidR="00B14AC0" w:rsidRDefault="00D8704E" w:rsidP="00B22399">
      <w:pPr>
        <w:jc w:val="both"/>
      </w:pPr>
      <w:r>
        <w:t xml:space="preserve">2. Output the ensemble of trees. </w:t>
      </w:r>
    </w:p>
    <w:p w14:paraId="3D2C531A" w14:textId="679C4CE5" w:rsidR="00A1084E" w:rsidRDefault="00D8704E" w:rsidP="005D71E9">
      <w:pPr>
        <w:jc w:val="both"/>
      </w:pPr>
      <w:r>
        <w:t xml:space="preserve">To make a prediction at a new point x: </w:t>
      </w:r>
    </w:p>
    <w:p w14:paraId="72BD806A" w14:textId="65682E23" w:rsidR="005D71E9" w:rsidRPr="00E83D6A" w:rsidRDefault="00000000" w:rsidP="00E83D6A">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f</m:t>
                </m:r>
              </m:e>
            </m:acc>
          </m:e>
          <m:sub>
            <m:r>
              <w:rPr>
                <w:rFonts w:ascii="Cambria Math" w:hAnsi="Cambria Math"/>
              </w:rPr>
              <m:t>rf</m:t>
            </m:r>
          </m:sub>
          <m:sup>
            <m:r>
              <w:rPr>
                <w:rFonts w:ascii="Cambria Math" w:hAnsi="Cambria Math"/>
              </w:rPr>
              <m:t>B</m:t>
            </m:r>
          </m:sup>
        </m:sSubSup>
        <m:d>
          <m:dPr>
            <m:ctrlPr>
              <w:rPr>
                <w:rFonts w:ascii="Cambria Math" w:hAnsi="Cambria Math"/>
                <w:i/>
                <w:iCs/>
              </w:rPr>
            </m:ctrlPr>
          </m:dPr>
          <m:e>
            <m:r>
              <w:rPr>
                <w:rFonts w:ascii="Cambria Math" w:hAnsi="Cambria Math"/>
              </w:rPr>
              <m:t>x</m:t>
            </m:r>
          </m:e>
        </m:d>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B</m:t>
            </m:r>
          </m:den>
        </m:f>
        <m:nary>
          <m:naryPr>
            <m:chr m:val="∑"/>
            <m:limLoc m:val="subSup"/>
            <m:ctrlPr>
              <w:rPr>
                <w:rFonts w:ascii="Cambria Math" w:hAnsi="Cambria Math"/>
                <w:i/>
                <w:iCs/>
              </w:rPr>
            </m:ctrlPr>
          </m:naryPr>
          <m:sub>
            <m:r>
              <w:rPr>
                <w:rFonts w:ascii="Cambria Math" w:hAnsi="Cambria Math"/>
              </w:rPr>
              <m:t>b=1</m:t>
            </m:r>
          </m:sub>
          <m:sup>
            <m:r>
              <w:rPr>
                <w:rFonts w:ascii="Cambria Math" w:hAnsi="Cambria Math"/>
              </w:rPr>
              <m:t>B</m:t>
            </m:r>
          </m:sup>
          <m:e>
            <m:sSub>
              <m:sSubPr>
                <m:ctrlPr>
                  <w:rPr>
                    <w:rFonts w:ascii="Cambria Math" w:hAnsi="Cambria Math"/>
                    <w:i/>
                    <w:iCs/>
                  </w:rPr>
                </m:ctrlPr>
              </m:sSubPr>
              <m:e>
                <m:r>
                  <w:rPr>
                    <w:rFonts w:ascii="Cambria Math" w:hAnsi="Cambria Math"/>
                  </w:rPr>
                  <m:t>T</m:t>
                </m:r>
              </m:e>
              <m:sub>
                <m:r>
                  <w:rPr>
                    <w:rFonts w:ascii="Cambria Math" w:hAnsi="Cambria Math"/>
                  </w:rPr>
                  <m:t>b</m:t>
                </m:r>
              </m:sub>
            </m:sSub>
            <m:r>
              <w:rPr>
                <w:rFonts w:ascii="Cambria Math" w:hAnsi="Cambria Math"/>
              </w:rPr>
              <m:t>(x)</m:t>
            </m:r>
          </m:e>
        </m:nary>
      </m:oMath>
      <w:r w:rsidR="00A32630">
        <w:rPr>
          <w:i/>
          <w:iCs/>
        </w:rPr>
        <w:tab/>
      </w:r>
      <w:r w:rsidR="00E83D6A">
        <w:t>(5)</w:t>
      </w:r>
    </w:p>
    <w:p w14:paraId="3749179F" w14:textId="1876564F" w:rsidR="007400A2" w:rsidRDefault="00CA72AC" w:rsidP="007400A2">
      <w:pPr>
        <w:pStyle w:val="Heading2"/>
      </w:pPr>
      <w:r>
        <w:t>DLM</w:t>
      </w:r>
    </w:p>
    <w:p w14:paraId="64A7E88E" w14:textId="6F690C0A" w:rsidR="00BF0085" w:rsidRDefault="00BF0085" w:rsidP="00302F7E">
      <w:pPr>
        <w:pStyle w:val="BodyText"/>
        <w:rPr>
          <w:lang w:val="en-US"/>
        </w:rPr>
      </w:pPr>
      <w:r w:rsidRPr="0034730F">
        <w:rPr>
          <w:lang w:val="en-US"/>
        </w:rPr>
        <w:t xml:space="preserve">Dynamic linear models (DLM) offer a very generic framework to analyze time series data. The models can be seen as general regression models where the coefficients can vary in time. In addition, they allow for a state space representation and a formulation as hierarchical statistical models, which in turn is the key for efficient estimation by Kalman formulas and by Markov chain Monte Carlo (MCMC) methods. A dynamic linear model can handle non-stationary processes, missing </w:t>
      </w:r>
      <w:r w:rsidRPr="0034730F">
        <w:rPr>
          <w:lang w:val="en-US"/>
        </w:rPr>
        <w:t>values and non-uniform sampling as well as observations with varying accuracies</w:t>
      </w:r>
      <w:r w:rsidR="00302F7E">
        <w:rPr>
          <w:lang w:val="en-US"/>
        </w:rPr>
        <w:t xml:space="preserve"> </w:t>
      </w:r>
      <w:r w:rsidR="00302F7E">
        <w:rPr>
          <w:lang w:val="en-US"/>
        </w:rPr>
        <w:fldChar w:fldCharType="begin"/>
      </w:r>
      <w:r w:rsidR="001F3159">
        <w:rPr>
          <w:lang w:val="en-US"/>
        </w:rPr>
        <w:instrText xml:space="preserve"> ADDIN ZOTERO_ITEM CSL_CITATION {"citationID":"eAoTBTaM","properties":{"formattedCitation":"[9]","plainCitation":"[9]","noteIndex":0},"citationItems":[{"id":59,"uris":["http://zotero.org/users/local/AeqwzkOt/items/ZZ2Y3SGK"],"itemData":{"id":59,"type":"chapter","abstract":"Dynamic linear models (DLM) offer a very generic framework to analyse time series data. Many classical time series models can be formulated as DLMs, including ARMA models and standard multiple linear regression models. The models can be seen as general regression models where the coefficients can vary in time. In addition, they allow for a state space representation and a formulation as hierarchical statistical models, which in turn is the key for efficient estimation by Kalman formulas and by Markov chain Monte Carlo (MCMC) methods. A dynamic linear model can handle non-stationary processes, missing values and non-uniform sampling as well as observations with varying accuracies. This chapter gives an introduction to DLM and shows how to build various useful models for analysing trends and other sources of variability in geodetic time series.","note":"DOI: 10.1007/978-3-030-21718-1_4\narXiv:1903.11309 [stat]","page":"139-156","source":"arXiv.org","title":"Introduction to Dynamic Linear Models for Time Series Analysis","URL":"http://arxiv.org/abs/1903.11309","author":[{"family":"Laine","given":"Marko"}],"accessed":{"date-parts":[["2023",6,17]]},"issued":{"date-parts":[["2020"]]}}}],"schema":"https://github.com/citation-style-language/schema/raw/master/csl-citation.json"} </w:instrText>
      </w:r>
      <w:r w:rsidR="00302F7E">
        <w:rPr>
          <w:lang w:val="en-US"/>
        </w:rPr>
        <w:fldChar w:fldCharType="separate"/>
      </w:r>
      <w:r w:rsidR="001F3159">
        <w:rPr>
          <w:noProof/>
          <w:lang w:val="en-US"/>
        </w:rPr>
        <w:t>[9]</w:t>
      </w:r>
      <w:r w:rsidR="00302F7E">
        <w:rPr>
          <w:lang w:val="en-US"/>
        </w:rPr>
        <w:fldChar w:fldCharType="end"/>
      </w:r>
      <w:r w:rsidRPr="0034730F">
        <w:rPr>
          <w:lang w:val="en-US"/>
        </w:rPr>
        <w:t>.</w:t>
      </w:r>
    </w:p>
    <w:p w14:paraId="506EAF98" w14:textId="65836B37" w:rsidR="00010003" w:rsidRPr="00010003" w:rsidRDefault="00010003" w:rsidP="00010003">
      <w:pPr>
        <w:pStyle w:val="BodyText"/>
        <w:rPr>
          <w:lang w:val="en-US"/>
        </w:rPr>
      </w:pPr>
      <w:r w:rsidRPr="00010003">
        <w:rPr>
          <w:lang w:val="en-US"/>
        </w:rPr>
        <w:t>Dynamic Linear Models are a special case of general state-space models where the state and the</w:t>
      </w:r>
      <w:r>
        <w:rPr>
          <w:lang w:val="en-US"/>
        </w:rPr>
        <w:t xml:space="preserve"> </w:t>
      </w:r>
      <w:r w:rsidRPr="00010003">
        <w:rPr>
          <w:lang w:val="en-US"/>
        </w:rPr>
        <w:t>observation equations are linear, and the distributions follow a normal law. Generalized DLMs relax the assumption of normality</w:t>
      </w:r>
      <w:r>
        <w:rPr>
          <w:lang w:val="en-US"/>
        </w:rPr>
        <w:t xml:space="preserve"> </w:t>
      </w:r>
      <w:r w:rsidRPr="00010003">
        <w:rPr>
          <w:lang w:val="en-US"/>
        </w:rPr>
        <w:t>by allowing the distribution to be any of the exponential family of functions (which includes the</w:t>
      </w:r>
      <w:r>
        <w:rPr>
          <w:lang w:val="en-US"/>
        </w:rPr>
        <w:t xml:space="preserve"> </w:t>
      </w:r>
      <w:r w:rsidRPr="00010003">
        <w:rPr>
          <w:lang w:val="en-US"/>
        </w:rPr>
        <w:t xml:space="preserve">Bernoulli, binomial and Poisson distributions, useful </w:t>
      </w:r>
      <w:r w:rsidR="00326F3B" w:rsidRPr="00010003">
        <w:rPr>
          <w:lang w:val="en-US"/>
        </w:rPr>
        <w:t>for</w:t>
      </w:r>
      <w:r w:rsidRPr="00010003">
        <w:rPr>
          <w:lang w:val="en-US"/>
        </w:rPr>
        <w:t xml:space="preserve"> count data).</w:t>
      </w:r>
    </w:p>
    <w:p w14:paraId="541D4443" w14:textId="541D526D" w:rsidR="0034730F" w:rsidRPr="0034730F" w:rsidRDefault="00010003" w:rsidP="001C1324">
      <w:pPr>
        <w:pStyle w:val="BodyText"/>
        <w:rPr>
          <w:lang w:val="en-US"/>
        </w:rPr>
      </w:pPr>
      <w:r w:rsidRPr="00010003">
        <w:rPr>
          <w:lang w:val="en-US"/>
        </w:rPr>
        <w:t>There are two constitutive operations for dynamic linear models: filtering and smoothing. In a</w:t>
      </w:r>
      <w:r>
        <w:rPr>
          <w:lang w:val="en-US"/>
        </w:rPr>
        <w:t xml:space="preserve"> </w:t>
      </w:r>
      <w:r w:rsidRPr="00010003">
        <w:rPr>
          <w:lang w:val="en-US"/>
        </w:rPr>
        <w:t>few words, filtering is the operation consisting in estimating the state values at time t, using only</w:t>
      </w:r>
      <w:r>
        <w:rPr>
          <w:lang w:val="en-US"/>
        </w:rPr>
        <w:t xml:space="preserve"> </w:t>
      </w:r>
      <w:r w:rsidRPr="00010003">
        <w:rPr>
          <w:lang w:val="en-US"/>
        </w:rPr>
        <w:t>observations up to (and including) t-1. On the contrary, smoothing is the operation which aims at</w:t>
      </w:r>
      <w:r>
        <w:rPr>
          <w:lang w:val="en-US"/>
        </w:rPr>
        <w:t xml:space="preserve"> </w:t>
      </w:r>
      <w:r w:rsidRPr="00010003">
        <w:rPr>
          <w:lang w:val="en-US"/>
        </w:rPr>
        <w:t>estimating the state values using the whole set of observations</w:t>
      </w:r>
      <w:r w:rsidR="001C1324">
        <w:rPr>
          <w:lang w:val="en-US"/>
        </w:rPr>
        <w:t xml:space="preserve"> </w:t>
      </w:r>
      <w:r w:rsidR="001C1324">
        <w:rPr>
          <w:lang w:val="en-US"/>
        </w:rPr>
        <w:fldChar w:fldCharType="begin"/>
      </w:r>
      <w:r w:rsidR="001F3159">
        <w:rPr>
          <w:lang w:val="en-US"/>
        </w:rPr>
        <w:instrText xml:space="preserve"> ADDIN ZOTERO_ITEM CSL_CITATION {"citationID":"TewHxY0K","properties":{"formattedCitation":"[10]","plainCitation":"[10]","noteIndex":0},"citationItems":[{"id":63,"uris":["http://zotero.org/users/local/AeqwzkOt/items/2VD57L49"],"itemData":{"id":63,"type":"document","title":"dlmodeler.pdf","URL":"http://cran.nexr.com/web/packages/dlmodeler/dlmodeler.pdf","accessed":{"date-parts":[["2023",6,17]]}}}],"schema":"https://github.com/citation-style-language/schema/raw/master/csl-citation.json"} </w:instrText>
      </w:r>
      <w:r w:rsidR="001C1324">
        <w:rPr>
          <w:lang w:val="en-US"/>
        </w:rPr>
        <w:fldChar w:fldCharType="separate"/>
      </w:r>
      <w:r w:rsidR="001F3159">
        <w:rPr>
          <w:noProof/>
          <w:lang w:val="en-US"/>
        </w:rPr>
        <w:t>[10]</w:t>
      </w:r>
      <w:r w:rsidR="001C1324">
        <w:rPr>
          <w:lang w:val="en-US"/>
        </w:rPr>
        <w:fldChar w:fldCharType="end"/>
      </w:r>
      <w:r w:rsidRPr="00010003">
        <w:rPr>
          <w:lang w:val="en-US"/>
        </w:rPr>
        <w:t>.</w:t>
      </w:r>
    </w:p>
    <w:p w14:paraId="0E20E862" w14:textId="4E8BBB9F" w:rsidR="00D53415" w:rsidRDefault="00193A34" w:rsidP="00095800">
      <w:pPr>
        <w:pStyle w:val="Heading2"/>
      </w:pPr>
      <w:r>
        <w:t>R</w:t>
      </w:r>
      <w:r w:rsidR="00CA72AC">
        <w:t>NN</w:t>
      </w:r>
    </w:p>
    <w:p w14:paraId="6250F4C9" w14:textId="6DA5FE63" w:rsidR="00326F3B" w:rsidRPr="00326F3B" w:rsidRDefault="00095800" w:rsidP="00E85F77">
      <w:pPr>
        <w:pStyle w:val="Heading2"/>
        <w:numPr>
          <w:ilvl w:val="0"/>
          <w:numId w:val="0"/>
        </w:numPr>
        <w:ind w:firstLine="288"/>
        <w:jc w:val="both"/>
      </w:pPr>
      <w:r w:rsidRPr="00D53415">
        <w:rPr>
          <w:i w:val="0"/>
          <w:iCs w:val="0"/>
        </w:rPr>
        <w:t>RNN is one of the components of an artificial neural network with feedback connections</w:t>
      </w:r>
      <w:r w:rsidR="00B27E7D">
        <w:rPr>
          <w:i w:val="0"/>
          <w:iCs w:val="0"/>
        </w:rPr>
        <w:t xml:space="preserve"> </w:t>
      </w:r>
      <w:r w:rsidRPr="00D53415">
        <w:rPr>
          <w:i w:val="0"/>
          <w:iCs w:val="0"/>
        </w:rPr>
        <w:t xml:space="preserve">closed by loop. RNNs are called </w:t>
      </w:r>
      <w:r w:rsidR="00B27E7D">
        <w:rPr>
          <w:i w:val="0"/>
          <w:iCs w:val="0"/>
        </w:rPr>
        <w:t>“</w:t>
      </w:r>
      <w:r w:rsidRPr="00D53415">
        <w:rPr>
          <w:i w:val="0"/>
          <w:iCs w:val="0"/>
        </w:rPr>
        <w:t>repetitive</w:t>
      </w:r>
      <w:r w:rsidR="00B27E7D">
        <w:rPr>
          <w:i w:val="0"/>
          <w:iCs w:val="0"/>
        </w:rPr>
        <w:t>”</w:t>
      </w:r>
      <w:r w:rsidRPr="00D53415">
        <w:rPr>
          <w:i w:val="0"/>
          <w:iCs w:val="0"/>
        </w:rPr>
        <w:t xml:space="preserve"> because they perform the</w:t>
      </w:r>
      <w:r w:rsidR="00AB18CB">
        <w:rPr>
          <w:i w:val="0"/>
          <w:iCs w:val="0"/>
        </w:rPr>
        <w:t xml:space="preserve"> </w:t>
      </w:r>
      <w:r w:rsidRPr="00D53415">
        <w:rPr>
          <w:i w:val="0"/>
          <w:iCs w:val="0"/>
        </w:rPr>
        <w:t xml:space="preserve">same task for each sequence element by leveraging previously captured </w:t>
      </w:r>
      <w:r w:rsidRPr="00AB18CB">
        <w:rPr>
          <w:i w:val="0"/>
          <w:iCs w:val="0"/>
        </w:rPr>
        <w:t>information</w:t>
      </w:r>
      <w:r w:rsidR="00AB18CB" w:rsidRPr="00AB18CB">
        <w:rPr>
          <w:i w:val="0"/>
          <w:iCs w:val="0"/>
        </w:rPr>
        <w:t xml:space="preserve"> </w:t>
      </w:r>
      <w:r w:rsidRPr="00AB18CB">
        <w:rPr>
          <w:i w:val="0"/>
          <w:iCs w:val="0"/>
        </w:rPr>
        <w:t>sequentially to predict future unknown sequential data</w:t>
      </w:r>
      <w:r w:rsidR="00AB18CB" w:rsidRPr="00AB18CB">
        <w:rPr>
          <w:i w:val="0"/>
          <w:iCs w:val="0"/>
        </w:rPr>
        <w:t xml:space="preserve">. </w:t>
      </w:r>
      <w:r w:rsidR="00326F3B" w:rsidRPr="00AB18CB">
        <w:rPr>
          <w:i w:val="0"/>
          <w:iCs w:val="0"/>
        </w:rPr>
        <w:t>The general structure</w:t>
      </w:r>
      <w:r w:rsidR="00326F3B">
        <w:t xml:space="preserve"> </w:t>
      </w:r>
      <w:r w:rsidR="00326F3B" w:rsidRPr="00AB18CB">
        <w:rPr>
          <w:i w:val="0"/>
          <w:iCs w:val="0"/>
        </w:rPr>
        <w:t>of RNN loops and the looping modules are shown in</w:t>
      </w:r>
      <w:r w:rsidR="00326F3B">
        <w:t xml:space="preserve"> </w:t>
      </w:r>
      <w:r w:rsidR="00326F3B" w:rsidRPr="00AB18CB">
        <w:rPr>
          <w:i w:val="0"/>
          <w:iCs w:val="0"/>
        </w:rPr>
        <w:t>Figure</w:t>
      </w:r>
      <w:r w:rsidR="00326F3B">
        <w:t xml:space="preserve"> </w:t>
      </w:r>
      <w:r w:rsidR="000E30BE">
        <w:t>4</w:t>
      </w:r>
      <w:r w:rsidR="00326F3B">
        <w:t>.</w:t>
      </w:r>
      <w:r w:rsidR="00735435">
        <w:fldChar w:fldCharType="begin"/>
      </w:r>
      <w:r w:rsidR="003F6211">
        <w:instrText xml:space="preserve"> ADDIN ZOTERO_ITEM CSL_CITATION {"citationID":"AuH0ZUAG","properties":{"formattedCitation":"[1]","plainCitation":"[1]","noteIndex":0},"citationItems":[{"id":3,"uris":["http://zotero.org/users/local/AeqwzkOt/items/IAU44ERE"],"itemData":{"id":3,"type":"article-journal","abstract":"In recent years, the implementation of machine learning applications started to apply in other possible fields, such as economics, especially investment. But, many methods and modeling are used without knowing the most suitable one for predicting particular data. This study aims to find the most suitable model for predicting stock prices using statistical learning with RNN, LSTM, and GRU deep learning methods using stock price data for 4 (four) major banks in Indonesia, namely BRI, BNI, BCA, and Mandiri, from 2013 to 2022. The result showed that the ARIMA Box-Jenkins modeling is unsuitable for predicting BRI, BNI, BCA, and Bank Mandiri stock prices. In comparison, GRU presented the best performance in the case of predicting the stock prices of BRI, BNI, BCA, and Bank Mandiri.","container-title":"Applied Computer Science","DOI":"10.35784/acs-2023-06","journalAbbreviation":"Applied Computer Science","page":"82-94","source":"ResearchGate","title":"PREDICTING BANKING STOCK PRICES USING RNN, LSTM, AND GRU APPROACH","volume":"19","author":[{"family":"Satria","given":"Dias"}],"issued":{"date-parts":[["2023",3,31]]}}}],"schema":"https://github.com/citation-style-language/schema/raw/master/csl-citation.json"} </w:instrText>
      </w:r>
      <w:r w:rsidR="00735435">
        <w:fldChar w:fldCharType="separate"/>
      </w:r>
      <w:r w:rsidR="003F6211">
        <w:t>[1]</w:t>
      </w:r>
      <w:r w:rsidR="00735435">
        <w:fldChar w:fldCharType="end"/>
      </w:r>
    </w:p>
    <w:p w14:paraId="602134BC" w14:textId="77777777" w:rsidR="00513FD2" w:rsidRDefault="006160C1" w:rsidP="00504ECE">
      <w:pPr>
        <w:pStyle w:val="BodyText"/>
        <w:keepNext/>
        <w:jc w:val="center"/>
      </w:pPr>
      <w:r w:rsidRPr="006160C1">
        <w:rPr>
          <w:noProof/>
        </w:rPr>
        <w:drawing>
          <wp:inline distT="0" distB="0" distL="0" distR="0" wp14:anchorId="3430BFF1" wp14:editId="4A1B6854">
            <wp:extent cx="2287022" cy="651163"/>
            <wp:effectExtent l="0" t="0" r="0" b="0"/>
            <wp:docPr id="1075416760" name="Picture 1075416760" descr="A diagram of a flow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416760" name="Picture 1" descr="A diagram of a flowchart&#10;&#10;Description automatically generated with low confidence"/>
                    <pic:cNvPicPr/>
                  </pic:nvPicPr>
                  <pic:blipFill>
                    <a:blip r:embed="rId21"/>
                    <a:stretch>
                      <a:fillRect/>
                    </a:stretch>
                  </pic:blipFill>
                  <pic:spPr>
                    <a:xfrm>
                      <a:off x="0" y="0"/>
                      <a:ext cx="2322023" cy="661128"/>
                    </a:xfrm>
                    <a:prstGeom prst="rect">
                      <a:avLst/>
                    </a:prstGeom>
                  </pic:spPr>
                </pic:pic>
              </a:graphicData>
            </a:graphic>
          </wp:inline>
        </w:drawing>
      </w:r>
    </w:p>
    <w:p w14:paraId="73D8DEA3" w14:textId="753CF664" w:rsidR="00DC0033" w:rsidRDefault="00513FD2" w:rsidP="00513FD2">
      <w:pPr>
        <w:pStyle w:val="Caption"/>
      </w:pPr>
      <w:r>
        <w:t xml:space="preserve">Figure </w:t>
      </w:r>
      <w:fldSimple w:instr=" SEQ Figure \* ARABIC ">
        <w:r w:rsidR="00A10687">
          <w:rPr>
            <w:noProof/>
          </w:rPr>
          <w:t>4</w:t>
        </w:r>
      </w:fldSimple>
      <w:r>
        <w:t>. RNN Architecture</w:t>
      </w:r>
    </w:p>
    <w:p w14:paraId="3D349048" w14:textId="2953A360" w:rsidR="00992CF3" w:rsidRDefault="00BA3AE1" w:rsidP="00992CF3">
      <w:pPr>
        <w:ind w:firstLine="288"/>
        <w:jc w:val="both"/>
      </w:pPr>
      <w:r>
        <w:t xml:space="preserve">In RNN network systems, different time step lengths have the same one weight and can be cyclically linked across time. Due to the sharing of weights, the temporal parameters in the RNN network system are greatly reduced. </w:t>
      </w:r>
      <w:r w:rsidR="00432225">
        <w:fldChar w:fldCharType="begin"/>
      </w:r>
      <w:r w:rsidR="001F3159">
        <w:instrText xml:space="preserve"> ADDIN ZOTERO_ITEM CSL_CITATION {"citationID":"HEsBPN2C","properties":{"formattedCitation":"[11]","plainCitation":"[11]","noteIndex":0},"citationItems":[{"id":48,"uris":["http://zotero.org/users/local/AeqwzkOt/items/W7FH7W25"],"itemData":{"id":48,"type":"article-journal","abstract":"The greater the investment, the greater the risk, and building a stock prediction model with high accuracy is of great theoretical significance and practical application for financial investors. It has become a trend to apply artificial neural network to stock prediction. In this paper, we select the Shanghai Composite Index to predict and analyze the stock price. A three-layer neural network is built and the convergence rate is analyzed, and it is obtained that the fitting effect will be more accurate when the selected data is reasonable and has good properties, and finally the change of the stock in a short period of time is obtained. The neural network is feasible and reasonable for stock price prediction, which in turn helps to improve the profitability of stockholders.","container-title":"SHS Web of Conferences","DOI":"10.1051/shsconf/202215101002","journalAbbreviation":"SHS Web of Conferences","page":"01002","source":"ResearchGate","title":"Stock Prediction and Analysis based on RNN Neural Network","volume":"151","author":[{"family":"Lin","given":"Lei"}],"issued":{"date-parts":[["2022",12,16]]}}}],"schema":"https://github.com/citation-style-language/schema/raw/master/csl-citation.json"} </w:instrText>
      </w:r>
      <w:r w:rsidR="00432225">
        <w:fldChar w:fldCharType="separate"/>
      </w:r>
      <w:r w:rsidR="001F3159">
        <w:rPr>
          <w:noProof/>
        </w:rPr>
        <w:t>[11]</w:t>
      </w:r>
      <w:r w:rsidR="00432225">
        <w:fldChar w:fldCharType="end"/>
      </w:r>
    </w:p>
    <w:p w14:paraId="13C4E190" w14:textId="18B142CD" w:rsidR="00E05751" w:rsidRPr="005B520E" w:rsidRDefault="00E05751" w:rsidP="00992CF3">
      <w:pPr>
        <w:ind w:firstLine="288"/>
        <w:jc w:val="both"/>
      </w:pPr>
      <w:r>
        <w:t>One of the drawbacks is that the RNN network only store some of the data steps in the previous sequence. Thus, RNNs are not suitable for storing longer sequences. Another type of recurrent network, LSTM, was introduced to overcome this shortcoming</w:t>
      </w:r>
      <w:r w:rsidR="000A1856">
        <w:t xml:space="preserve"> </w:t>
      </w:r>
      <w:r w:rsidR="000A1856">
        <w:fldChar w:fldCharType="begin"/>
      </w:r>
      <w:r w:rsidR="000A1856">
        <w:instrText xml:space="preserve"> ADDIN ZOTERO_ITEM CSL_CITATION {"citationID":"HEsBPN2C","properties":{"formattedCitation":"[11]","plainCitation":"[11]","noteIndex":0},"citationItems":[{"id":48,"uris":["http://zotero.org/users/local/AeqwzkOt/items/W7FH7W25"],"itemData":{"id":48,"type":"article-journal","abstract":"The greater the investment, the greater the risk, and building a stock prediction model with high accuracy is of great theoretical significance and practical application for financial investors. It has become a trend to apply artificial neural network to stock prediction. In this paper, we select the Shanghai Composite Index to predict and analyze the stock price. A three-layer neural network is built and the convergence rate is analyzed, and it is obtained that the fitting effect will be more accurate when the selected data is reasonable and has good properties, and finally the change of the stock in a short period of time is obtained. The neural network is feasible and reasonable for stock price prediction, which in turn helps to improve the profitability of stockholders.","container-title":"SHS Web of Conferences","DOI":"10.1051/shsconf/202215101002","journalAbbreviation":"SHS Web of Conferences","page":"01002","source":"ResearchGate","title":"Stock Prediction and Analysis based on RNN Neural Network","volume":"151","author":[{"family":"Lin","given":"Lei"}],"issued":{"date-parts":[["2022",12,16]]}}}],"schema":"https://github.com/citation-style-language/schema/raw/master/csl-citation.json"} </w:instrText>
      </w:r>
      <w:r w:rsidR="000A1856">
        <w:fldChar w:fldCharType="separate"/>
      </w:r>
      <w:r w:rsidR="000A1856">
        <w:rPr>
          <w:noProof/>
        </w:rPr>
        <w:t>[11]</w:t>
      </w:r>
      <w:r w:rsidR="000A1856">
        <w:fldChar w:fldCharType="end"/>
      </w:r>
      <w:r>
        <w:t xml:space="preserve">. </w:t>
      </w:r>
    </w:p>
    <w:p w14:paraId="4F3C0F52" w14:textId="33C32831" w:rsidR="004E3473" w:rsidRDefault="0060595F" w:rsidP="004E3473">
      <w:pPr>
        <w:pStyle w:val="Heading2"/>
      </w:pPr>
      <w:r>
        <w:t>LSTM</w:t>
      </w:r>
    </w:p>
    <w:p w14:paraId="5138BA9A" w14:textId="1F03BC5E" w:rsidR="0022471F" w:rsidRPr="0022471F" w:rsidRDefault="0022471F" w:rsidP="0022471F">
      <w:pPr>
        <w:pStyle w:val="BodyText"/>
        <w:rPr>
          <w:lang w:val="en-US"/>
        </w:rPr>
      </w:pPr>
      <w:r w:rsidRPr="0022471F">
        <w:rPr>
          <w:lang w:val="en-US"/>
        </w:rPr>
        <w:t xml:space="preserve">LSTM uses one of the most common forms of RNN. This time recurrent neural network is meant to avoid long-term dependence problems and is suitable for processing and predicting time series. The LSTM model filters information through the gate structure to maintain and update the state of memory cells. Its door structure includes input, forgotten, and output gates. Each memory cell has three sigmoid layers and one tanh layer. </w:t>
      </w:r>
      <w:r w:rsidRPr="0022471F">
        <w:rPr>
          <w:lang w:val="en-US"/>
        </w:rPr>
        <w:fldChar w:fldCharType="begin"/>
      </w:r>
      <w:r w:rsidR="000A1856">
        <w:rPr>
          <w:lang w:val="en-US"/>
        </w:rPr>
        <w:instrText xml:space="preserve"> ADDIN ZOTERO_ITEM CSL_CITATION {"citationID":"S3ORNBhR","properties":{"formattedCitation":"[12]","plainCitation":"[12]","noteIndex":0},"citationItems":[{"id":"N9UJWMmG/fmhraPLE","uris":["http://zotero.org/users/local/pqQkhW6C/items/RIZ63I95"],"itemData":{"id":80,"type":"article-journal","abstract":"The stock market is known for its extreme complexity and volatility, and people are always looking for an accurate and effective way to guide stock trading. Long short-term memory (LSTM) neural networks are developed by recurrent neural networks (RNN) and have significant application value in many fields. In addition, LSTM avoids long-term dependence issues due to its unique storage unit structure, and it helps predict financial time series. Based on LSTM and an attention mechanism, a wavelet transform is used to denoise historical stock data, extract and train its features, and establish the prediction model of a stock price. We compared the results with the other three models, including the LSTM model, the LSTM model with wavelet denoising and the gated recurrent unit(GRU) neural network model on S&amp;P 500, DJIA, HSI datasets. Results from experiments on the S&amp;P 500 and DJIA datasets show that the coefficient of determination of the attention-based LSTM model is both higher than 0.94, and the mean square error of our model is both lower than 0.05.","container-title":"PLOS ONE","DOI":"10.1371/journal.pone.0227222","journalAbbreviation":"PLOS ONE","page":"e0227222","source":"ResearchGate","title":"Forecasting stock prices with long-short term memory neural network based on attention mechanism","volume":"15","author":[{"family":"Qiu","given":"Jiayu"},{"family":"Wang","given":"Bin"},{"family":"Zhou","given":"Changjun"}],"issued":{"date-parts":[["2020",1,3]]}}}],"schema":"https://github.com/citation-style-language/schema/raw/master/csl-citation.json"} </w:instrText>
      </w:r>
      <w:r w:rsidRPr="0022471F">
        <w:rPr>
          <w:lang w:val="en-US"/>
        </w:rPr>
        <w:fldChar w:fldCharType="separate"/>
      </w:r>
      <w:r w:rsidR="001F3159">
        <w:rPr>
          <w:lang w:val="en-US"/>
        </w:rPr>
        <w:t>[12]</w:t>
      </w:r>
      <w:r w:rsidRPr="0022471F">
        <w:fldChar w:fldCharType="end"/>
      </w:r>
    </w:p>
    <w:p w14:paraId="085B86C2" w14:textId="77777777" w:rsidR="00513FD2" w:rsidRDefault="0022471F" w:rsidP="00AA2D43">
      <w:pPr>
        <w:pStyle w:val="BodyText"/>
        <w:keepNext/>
        <w:ind w:firstLine="0"/>
        <w:jc w:val="center"/>
      </w:pPr>
      <w:r w:rsidRPr="0022471F">
        <w:rPr>
          <w:noProof/>
          <w:lang w:val="en-US"/>
        </w:rPr>
        <w:lastRenderedPageBreak/>
        <w:drawing>
          <wp:inline distT="0" distB="0" distL="0" distR="0" wp14:anchorId="04B3B966" wp14:editId="7631E616">
            <wp:extent cx="1891145" cy="1377935"/>
            <wp:effectExtent l="0" t="0" r="0" b="0"/>
            <wp:docPr id="2024466572" name="Picture 2024466572"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916261" cy="1396235"/>
                    </a:xfrm>
                    <a:prstGeom prst="rect">
                      <a:avLst/>
                    </a:prstGeom>
                    <a:noFill/>
                    <a:ln>
                      <a:noFill/>
                    </a:ln>
                  </pic:spPr>
                </pic:pic>
              </a:graphicData>
            </a:graphic>
          </wp:inline>
        </w:drawing>
      </w:r>
    </w:p>
    <w:p w14:paraId="3A4D67AA" w14:textId="11FFB657" w:rsidR="0022471F" w:rsidRPr="00513FD2" w:rsidRDefault="00513FD2" w:rsidP="00513FD2">
      <w:pPr>
        <w:pStyle w:val="Caption"/>
      </w:pPr>
      <w:r>
        <w:t xml:space="preserve">Figure </w:t>
      </w:r>
      <w:fldSimple w:instr=" SEQ Figure \* ARABIC ">
        <w:r w:rsidR="00A10687">
          <w:rPr>
            <w:noProof/>
          </w:rPr>
          <w:t>5</w:t>
        </w:r>
      </w:fldSimple>
      <w:r>
        <w:t xml:space="preserve">. </w:t>
      </w:r>
      <w:r w:rsidRPr="00FF6D2C">
        <w:t>Structure of LSTM memory cells.</w:t>
      </w:r>
    </w:p>
    <w:p w14:paraId="6D2FE561" w14:textId="7409D94D" w:rsidR="0022471F" w:rsidRPr="0022471F" w:rsidRDefault="00E6153F" w:rsidP="00E6153F">
      <w:pPr>
        <w:pStyle w:val="BodyText"/>
        <w:ind w:firstLine="0"/>
        <w:rPr>
          <w:i/>
          <w:lang w:val="en-US"/>
        </w:rPr>
      </w:pPr>
      <w:r>
        <w:rPr>
          <w:lang w:val="en-US"/>
        </w:rPr>
        <w:t>S</w:t>
      </w:r>
      <w:r w:rsidR="0022471F" w:rsidRPr="0022471F">
        <w:rPr>
          <w:lang w:val="en-US"/>
        </w:rPr>
        <w:t>igmoid function</w:t>
      </w:r>
      <w:r>
        <w:rPr>
          <w:lang w:val="en-US"/>
        </w:rPr>
        <w:t>:</w:t>
      </w:r>
      <w:r>
        <w:rPr>
          <w:lang w:val="en-US"/>
        </w:rPr>
        <w:tab/>
      </w:r>
      <w:bookmarkStart w:id="4" w:name="_Hlk133930175"/>
      <w:r w:rsidR="0050045E">
        <w:rPr>
          <w:lang w:val="en-US"/>
        </w:rPr>
        <w:tab/>
      </w:r>
      <m:oMath>
        <m:r>
          <w:rPr>
            <w:rFonts w:ascii="Cambria Math" w:hAnsi="Cambria Math"/>
            <w:lang w:val="en-US"/>
          </w:rPr>
          <m:t xml:space="preserve">σ(x) = </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 xml:space="preserve">1 + </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x</m:t>
                </m:r>
              </m:sup>
            </m:sSup>
          </m:den>
        </m:f>
      </m:oMath>
      <w:bookmarkEnd w:id="4"/>
      <w:r w:rsidR="0022471F" w:rsidRPr="0022471F">
        <w:rPr>
          <w:i/>
          <w:lang w:val="en-US"/>
        </w:rPr>
        <w:t xml:space="preserve"> (</w:t>
      </w:r>
      <w:r w:rsidR="00A25227">
        <w:rPr>
          <w:i/>
          <w:lang w:val="en-US"/>
        </w:rPr>
        <w:t>6</w:t>
      </w:r>
      <w:r w:rsidR="0022471F" w:rsidRPr="0022471F">
        <w:rPr>
          <w:i/>
          <w:lang w:val="en-US"/>
        </w:rPr>
        <w:t>)</w:t>
      </w:r>
    </w:p>
    <w:p w14:paraId="617FBE1C" w14:textId="74124296" w:rsidR="0022471F" w:rsidRPr="0050045E" w:rsidRDefault="00E6153F" w:rsidP="0050045E">
      <w:pPr>
        <w:pStyle w:val="BodyText"/>
        <w:ind w:firstLine="0"/>
        <w:rPr>
          <w:lang w:val="en-US"/>
        </w:rPr>
      </w:pPr>
      <w:r>
        <w:rPr>
          <w:lang w:val="en-US"/>
        </w:rPr>
        <w:t>T</w:t>
      </w:r>
      <w:r w:rsidR="00CE373F" w:rsidRPr="0022471F">
        <w:rPr>
          <w:lang w:val="en-US"/>
        </w:rPr>
        <w:t>anh activation function</w:t>
      </w:r>
      <w:r w:rsidR="0050045E">
        <w:rPr>
          <w:iCs/>
          <w:lang w:val="en-US"/>
        </w:rPr>
        <w:tab/>
      </w:r>
      <m:oMath>
        <m:r>
          <w:rPr>
            <w:rFonts w:ascii="Cambria Math" w:hAnsi="Cambria Math"/>
            <w:lang w:val="en-US"/>
          </w:rPr>
          <m:t xml:space="preserve">tanh(x) = </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x</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x</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x</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x</m:t>
                </m:r>
              </m:sup>
            </m:sSup>
          </m:den>
        </m:f>
      </m:oMath>
      <w:r w:rsidR="0022471F" w:rsidRPr="0022471F">
        <w:rPr>
          <w:i/>
          <w:lang w:val="en-US"/>
        </w:rPr>
        <w:t xml:space="preserve"> </w:t>
      </w:r>
      <w:r w:rsidR="00632117">
        <w:rPr>
          <w:i/>
          <w:lang w:val="en-US"/>
        </w:rPr>
        <w:t>(</w:t>
      </w:r>
      <w:r w:rsidR="00A25227">
        <w:rPr>
          <w:i/>
          <w:lang w:val="en-US"/>
        </w:rPr>
        <w:t>7</w:t>
      </w:r>
      <w:r w:rsidR="0022471F" w:rsidRPr="0022471F">
        <w:rPr>
          <w:i/>
          <w:lang w:val="en-US"/>
        </w:rPr>
        <w:t>)</w:t>
      </w:r>
    </w:p>
    <w:p w14:paraId="201281E5" w14:textId="5157B579" w:rsidR="0022471F" w:rsidRPr="00FF45F4" w:rsidRDefault="006709DE" w:rsidP="00FF45F4">
      <w:pPr>
        <w:pStyle w:val="BodyText"/>
        <w:ind w:firstLine="0"/>
        <w:rPr>
          <w:lang w:val="en-US"/>
        </w:rPr>
      </w:pPr>
      <w:r>
        <w:rPr>
          <w:lang w:val="en-US"/>
        </w:rPr>
        <w:t>Forget gate</w:t>
      </w:r>
      <w:r w:rsidR="00146DB5">
        <w:rPr>
          <w:lang w:val="en-US"/>
        </w:rPr>
        <w:t>:</w:t>
      </w:r>
      <w:r w:rsidR="00FF45F4">
        <w:rPr>
          <w:lang w:val="en-US"/>
        </w:rPr>
        <w:tab/>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t</m:t>
            </m:r>
          </m:sub>
        </m:sSub>
        <m:r>
          <w:rPr>
            <w:rFonts w:ascii="Cambria Math" w:hAnsi="Cambria Math"/>
            <w:lang w:val="en-US"/>
          </w:rPr>
          <m:t>=σ</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f</m:t>
                </m:r>
              </m:sub>
            </m:sSub>
            <m:r>
              <w:rPr>
                <w:rFonts w:ascii="Cambria Math" w:hAnsi="Cambria Math"/>
                <w:lang w:val="en-US"/>
              </w:rPr>
              <m:t>.</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f</m:t>
                </m:r>
              </m:sub>
            </m:sSub>
          </m:e>
        </m:d>
      </m:oMath>
      <w:r w:rsidR="0022471F" w:rsidRPr="0022471F">
        <w:rPr>
          <w:i/>
          <w:lang w:val="en-US"/>
        </w:rPr>
        <w:t>(</w:t>
      </w:r>
      <w:r w:rsidR="00A25227">
        <w:rPr>
          <w:i/>
          <w:lang w:val="en-US"/>
        </w:rPr>
        <w:t>8</w:t>
      </w:r>
      <w:r w:rsidR="0022471F" w:rsidRPr="0022471F">
        <w:rPr>
          <w:i/>
          <w:lang w:val="en-US"/>
        </w:rPr>
        <w:t>)</w:t>
      </w:r>
    </w:p>
    <w:p w14:paraId="1342E77C" w14:textId="0F5C9262" w:rsidR="0022471F" w:rsidRPr="00FF45F4" w:rsidRDefault="00D10B7D" w:rsidP="00FF45F4">
      <w:pPr>
        <w:pStyle w:val="BodyText"/>
        <w:ind w:firstLine="0"/>
        <w:rPr>
          <w:lang w:val="en-US"/>
        </w:rPr>
      </w:pPr>
      <w:r>
        <w:rPr>
          <w:lang w:val="en-US"/>
        </w:rPr>
        <w:t>Input gate:</w:t>
      </w:r>
      <w:r w:rsidR="00FF45F4">
        <w:rPr>
          <w:lang w:val="en-US"/>
        </w:rPr>
        <w:tab/>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t</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m:t>
            </m:r>
          </m:sub>
        </m:sSub>
        <m:r>
          <w:rPr>
            <w:rFonts w:ascii="Cambria Math" w:hAnsi="Cambria Math"/>
            <w:lang w:val="en-US"/>
          </w:rPr>
          <m:t xml:space="preserve"> * </m:t>
        </m:r>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C</m:t>
                </m:r>
              </m:e>
            </m:acc>
          </m:e>
          <m:sub>
            <m:r>
              <w:rPr>
                <w:rFonts w:ascii="Cambria Math" w:hAnsi="Cambria Math"/>
                <w:lang w:val="en-US"/>
              </w:rPr>
              <m:t>t</m:t>
            </m:r>
          </m:sub>
        </m:sSub>
      </m:oMath>
      <w:r w:rsidR="0022471F" w:rsidRPr="0022471F">
        <w:rPr>
          <w:i/>
          <w:lang w:val="en-US"/>
        </w:rPr>
        <w:t>(</w:t>
      </w:r>
      <w:r w:rsidR="00A25227">
        <w:rPr>
          <w:i/>
          <w:lang w:val="en-US"/>
        </w:rPr>
        <w:t>9</w:t>
      </w:r>
      <w:r w:rsidR="0022471F" w:rsidRPr="0022471F">
        <w:rPr>
          <w:i/>
          <w:lang w:val="en-US"/>
        </w:rPr>
        <w:t>)</w:t>
      </w:r>
    </w:p>
    <w:p w14:paraId="08B72AC2" w14:textId="36ACB9B2" w:rsidR="0022471F" w:rsidRPr="0022471F" w:rsidRDefault="00C92E4C" w:rsidP="00AD45D8">
      <w:pPr>
        <w:pStyle w:val="BodyText"/>
        <w:ind w:firstLine="0"/>
        <w:rPr>
          <w:lang w:val="en-US"/>
        </w:rPr>
      </w:pPr>
      <w:r>
        <w:rPr>
          <w:lang w:val="en-US"/>
        </w:rPr>
        <w:t>(</w:t>
      </w:r>
      <w:r w:rsidR="00687F2B" w:rsidRPr="0022471F">
        <w:rPr>
          <w:lang w:val="en-US"/>
        </w:rPr>
        <w:t>Where</w:t>
      </w:r>
      <w:r w:rsidR="0022471F" w:rsidRPr="0022471F">
        <w:rPr>
          <w:lang w:val="en-US"/>
        </w:rPr>
        <w:t xml:space="preserve"> the calculation methods of </w:t>
      </w:r>
      <w:r w:rsidR="0022471F" w:rsidRPr="0022471F">
        <w:rPr>
          <w:i/>
          <w:iCs/>
          <w:lang w:val="en-US"/>
        </w:rPr>
        <w:t>i</w:t>
      </w:r>
      <w:r w:rsidR="0022471F" w:rsidRPr="0022471F">
        <w:rPr>
          <w:i/>
          <w:iCs/>
          <w:vertAlign w:val="subscript"/>
          <w:lang w:val="en-US"/>
        </w:rPr>
        <w:t>t</w:t>
      </w:r>
      <w:r w:rsidR="0022471F" w:rsidRPr="0022471F">
        <w:rPr>
          <w:lang w:val="en-US"/>
        </w:rPr>
        <w:t xml:space="preserve"> and </w:t>
      </w:r>
      <w:proofErr w:type="spellStart"/>
      <w:r w:rsidR="0022471F" w:rsidRPr="0022471F">
        <w:rPr>
          <w:i/>
          <w:iCs/>
          <w:lang w:val="en-US"/>
        </w:rPr>
        <w:t>Ĉ</w:t>
      </w:r>
      <w:r w:rsidR="0022471F" w:rsidRPr="0022471F">
        <w:rPr>
          <w:i/>
          <w:iCs/>
          <w:vertAlign w:val="subscript"/>
          <w:lang w:val="en-US"/>
        </w:rPr>
        <w:t>t</w:t>
      </w:r>
      <w:proofErr w:type="spellEnd"/>
      <w:r w:rsidR="0022471F" w:rsidRPr="0022471F">
        <w:rPr>
          <w:lang w:val="en-US"/>
        </w:rPr>
        <w:t xml:space="preserve"> are shown in </w:t>
      </w:r>
      <w:proofErr w:type="spellStart"/>
      <w:r w:rsidR="0022471F" w:rsidRPr="0022471F">
        <w:rPr>
          <w:lang w:val="en-US"/>
        </w:rPr>
        <w:t>Eqs</w:t>
      </w:r>
      <w:proofErr w:type="spellEnd"/>
      <w:r w:rsidR="0022471F" w:rsidRPr="0022471F">
        <w:rPr>
          <w:lang w:val="en-US"/>
        </w:rPr>
        <w:t xml:space="preserve">. </w:t>
      </w:r>
      <w:r w:rsidR="00513FD2">
        <w:rPr>
          <w:lang w:val="en-US"/>
        </w:rPr>
        <w:t>10</w:t>
      </w:r>
      <w:r w:rsidR="0022471F" w:rsidRPr="0022471F">
        <w:rPr>
          <w:lang w:val="en-US"/>
        </w:rPr>
        <w:t xml:space="preserve"> and </w:t>
      </w:r>
      <w:r w:rsidR="00513FD2">
        <w:rPr>
          <w:lang w:val="en-US"/>
        </w:rPr>
        <w:t>11</w:t>
      </w:r>
      <w:r>
        <w:rPr>
          <w:lang w:val="en-US"/>
        </w:rPr>
        <w:t>)</w:t>
      </w:r>
    </w:p>
    <w:p w14:paraId="75F01C7B" w14:textId="5D4C85FC" w:rsidR="0022471F" w:rsidRPr="0022471F" w:rsidRDefault="00621380" w:rsidP="0022471F">
      <w:pPr>
        <w:pStyle w:val="BodyText"/>
        <w:rPr>
          <w:i/>
          <w:lang w:val="en-US"/>
        </w:rPr>
      </w:pPr>
      <w:r>
        <w:rPr>
          <w:lang w:val="en-US"/>
        </w:rPr>
        <w:tab/>
      </w:r>
      <w:r>
        <w:rPr>
          <w:lang w:val="en-US"/>
        </w:rPr>
        <w:tab/>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m:t>
            </m:r>
          </m:sub>
        </m:sSub>
        <m:r>
          <w:rPr>
            <w:rFonts w:ascii="Cambria Math" w:hAnsi="Cambria Math"/>
            <w:lang w:val="en-US"/>
          </w:rPr>
          <m:t>=σ</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i</m:t>
                </m:r>
              </m:sub>
            </m:sSub>
          </m:e>
        </m:d>
      </m:oMath>
      <w:r w:rsidR="0022471F" w:rsidRPr="0022471F">
        <w:rPr>
          <w:i/>
          <w:lang w:val="en-US"/>
        </w:rPr>
        <w:t>(</w:t>
      </w:r>
      <w:r w:rsidR="00632117">
        <w:rPr>
          <w:i/>
          <w:lang w:val="en-US"/>
        </w:rPr>
        <w:t>1</w:t>
      </w:r>
      <w:r w:rsidR="00A25227">
        <w:rPr>
          <w:i/>
          <w:lang w:val="en-US"/>
        </w:rPr>
        <w:t>0</w:t>
      </w:r>
      <w:r w:rsidR="0022471F" w:rsidRPr="0022471F">
        <w:rPr>
          <w:i/>
          <w:lang w:val="en-US"/>
        </w:rPr>
        <w:t>)</w:t>
      </w:r>
    </w:p>
    <w:p w14:paraId="178189E1" w14:textId="7ACA155B" w:rsidR="0022471F" w:rsidRPr="0022471F" w:rsidRDefault="00621380" w:rsidP="0022471F">
      <w:pPr>
        <w:pStyle w:val="BodyText"/>
        <w:rPr>
          <w:i/>
          <w:lang w:val="en-US"/>
        </w:rPr>
      </w:pPr>
      <w:r>
        <w:rPr>
          <w:i/>
          <w:lang w:val="en-US"/>
        </w:rPr>
        <w:tab/>
      </w:r>
      <w:r>
        <w:rPr>
          <w:i/>
          <w:lang w:val="en-US"/>
        </w:rPr>
        <w:tab/>
      </w:r>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C</m:t>
                </m:r>
              </m:e>
            </m:acc>
          </m:e>
          <m:sub>
            <m:r>
              <w:rPr>
                <w:rFonts w:ascii="Cambria Math" w:hAnsi="Cambria Math"/>
                <w:lang w:val="en-US"/>
              </w:rPr>
              <m:t>t</m:t>
            </m:r>
          </m:sub>
        </m:sSub>
        <m:r>
          <w:rPr>
            <w:rFonts w:ascii="Cambria Math" w:hAnsi="Cambria Math"/>
            <w:lang w:val="en-US"/>
          </w:rPr>
          <m:t>=tanh</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C</m:t>
                </m:r>
              </m:sub>
            </m:sSub>
            <m:r>
              <w:rPr>
                <w:rFonts w:ascii="Cambria Math" w:hAnsi="Cambria Math"/>
                <w:lang w:val="en-US"/>
              </w:rPr>
              <m:t>.</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c</m:t>
                </m:r>
              </m:sub>
            </m:sSub>
          </m:e>
        </m:d>
      </m:oMath>
      <w:r w:rsidR="0022471F" w:rsidRPr="0022471F">
        <w:rPr>
          <w:i/>
          <w:lang w:val="en-US"/>
        </w:rPr>
        <w:t>(</w:t>
      </w:r>
      <w:r w:rsidR="00632117">
        <w:rPr>
          <w:i/>
          <w:lang w:val="en-US"/>
        </w:rPr>
        <w:t>1</w:t>
      </w:r>
      <w:r w:rsidR="00A25227">
        <w:rPr>
          <w:i/>
          <w:lang w:val="en-US"/>
        </w:rPr>
        <w:t>1</w:t>
      </w:r>
      <w:r w:rsidR="0022471F" w:rsidRPr="0022471F">
        <w:rPr>
          <w:i/>
          <w:lang w:val="en-US"/>
        </w:rPr>
        <w:t>)</w:t>
      </w:r>
    </w:p>
    <w:p w14:paraId="2FDDDAED" w14:textId="426C027F" w:rsidR="0022471F" w:rsidRPr="0022471F" w:rsidRDefault="00C4442D" w:rsidP="00C4442D">
      <w:pPr>
        <w:pStyle w:val="BodyText"/>
        <w:ind w:firstLine="0"/>
        <w:rPr>
          <w:i/>
          <w:lang w:val="en-US"/>
        </w:rPr>
      </w:pPr>
      <w:r>
        <w:rPr>
          <w:lang w:val="en-US"/>
        </w:rPr>
        <w:t>Output gate</w:t>
      </w:r>
      <w:r w:rsidR="00856037">
        <w:rPr>
          <w:lang w:val="en-US"/>
        </w:rPr>
        <w:t xml:space="preserve"> </w:t>
      </w:r>
      <w:r w:rsidR="00856037">
        <w:rPr>
          <w:lang w:val="en-US"/>
        </w:rPr>
        <w:fldChar w:fldCharType="begin"/>
      </w:r>
      <w:r w:rsidR="001F3159">
        <w:rPr>
          <w:lang w:val="en-US"/>
        </w:rPr>
        <w:instrText xml:space="preserve"> ADDIN ZOTERO_ITEM CSL_CITATION {"citationID":"0KKkTK5z","properties":{"formattedCitation":"[13]","plainCitation":"[13]","noteIndex":0},"citationItems":[{"id":56,"uris":["http://zotero.org/users/local/AeqwzkOt/items/DDAG6LCK"],"itemData":{"id":56,"type":"article-journal","abstract":"Stock market has received widespread attention from investors. It has always been a hot spot for investors and investment companies to grasp the change regularity of the stock market and predict its trend. Currently, there are many methods for stock price prediction. The prediction methods can be roughly divided into two categories: statistical methods and artificial intelligence methods. Statistical methods include logistic regression model, ARCH model, etc. Artificial intelligence methods include multi-layer perceptron, convolutional neural network, naive Bayes network, back propagation network, single-layer LSTM, support vector machine, recurrent neural network, etc. But these studies predict only one single value. In order to predict multiple values in one model, it need to design a model which can handle multiple inputs and produces multiple associated output values at the same time. For this purpose, it is proposed an associated deep recurrent neural network model with multiple inputs and multiple outputs based on long short-term memory network. The associated network model can predict the opening price, the lowest price and the highest price of a stock simultaneously. The associated network model was compared with LSTM network model and deep recurrent neural network model. The experiments show that the accuracy of the associated model is superior to the other two models in predicting multiple values at the same time, and its prediction accuracy is over 95%.","container-title":"International Journal of Machine Learning and Cybernetics","DOI":"10.1007/s13042-019-01041-1","journalAbbreviation":"International Journal of Machine Learning and Cybernetics","source":"ResearchGate","title":"Study on the prediction of stock price based on the associated network model of LSTM","volume":"11","author":[{"family":"Ding","given":"Guangyu"},{"family":"Qin","given":"Liangxi"}],"issued":{"date-parts":[["2020",6,1]]}}}],"schema":"https://github.com/citation-style-language/schema/raw/master/csl-citation.json"} </w:instrText>
      </w:r>
      <w:r w:rsidR="00856037">
        <w:rPr>
          <w:lang w:val="en-US"/>
        </w:rPr>
        <w:fldChar w:fldCharType="separate"/>
      </w:r>
      <w:r w:rsidR="001F3159">
        <w:rPr>
          <w:noProof/>
          <w:lang w:val="en-US"/>
        </w:rPr>
        <w:t>[13]</w:t>
      </w:r>
      <w:r w:rsidR="00856037">
        <w:rPr>
          <w:lang w:val="en-US"/>
        </w:rPr>
        <w:fldChar w:fldCharType="end"/>
      </w:r>
      <w:r>
        <w:rPr>
          <w:lang w:val="en-US"/>
        </w:rPr>
        <w:t>:</w:t>
      </w:r>
      <w:r>
        <w:rPr>
          <w:lang w:val="en-US"/>
        </w:rPr>
        <w:tab/>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t</m:t>
            </m:r>
          </m:sub>
        </m:sSub>
        <m:r>
          <w:rPr>
            <w:rFonts w:ascii="Cambria Math" w:hAnsi="Cambria Math"/>
            <w:lang w:val="en-US"/>
          </w:rPr>
          <m:t>=σ</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o</m:t>
                </m:r>
              </m:sub>
            </m:sSub>
            <m:r>
              <w:rPr>
                <w:rFonts w:ascii="Cambria Math" w:hAnsi="Cambria Math"/>
                <w:lang w:val="en-US"/>
              </w:rPr>
              <m:t>.</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o</m:t>
                </m:r>
              </m:sub>
            </m:sSub>
          </m:e>
        </m:d>
      </m:oMath>
      <w:r w:rsidR="0022471F" w:rsidRPr="0022471F">
        <w:rPr>
          <w:i/>
          <w:lang w:val="en-US"/>
        </w:rPr>
        <w:t>(</w:t>
      </w:r>
      <w:r w:rsidR="00632117">
        <w:rPr>
          <w:i/>
          <w:lang w:val="en-US"/>
        </w:rPr>
        <w:t>1</w:t>
      </w:r>
      <w:r w:rsidR="00A25227">
        <w:rPr>
          <w:i/>
          <w:lang w:val="en-US"/>
        </w:rPr>
        <w:t>2</w:t>
      </w:r>
      <w:r w:rsidR="0022471F" w:rsidRPr="0022471F">
        <w:rPr>
          <w:i/>
          <w:lang w:val="en-US"/>
        </w:rPr>
        <w:t>)</w:t>
      </w:r>
    </w:p>
    <w:p w14:paraId="1506743A" w14:textId="3C767E8F" w:rsidR="009C42AE" w:rsidRPr="00F57679" w:rsidRDefault="00C4442D" w:rsidP="00F57679">
      <w:pPr>
        <w:pStyle w:val="BodyText"/>
        <w:rPr>
          <w:i/>
          <w:lang w:val="en-US"/>
        </w:rPr>
      </w:pPr>
      <w:r>
        <w:rPr>
          <w:i/>
          <w:lang w:val="en-US"/>
        </w:rPr>
        <w:tab/>
      </w:r>
      <w:r>
        <w:rPr>
          <w:i/>
          <w:lang w:val="en-US"/>
        </w:rPr>
        <w:tab/>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t</m:t>
            </m:r>
          </m:sub>
        </m:sSub>
        <m:r>
          <w:rPr>
            <w:rFonts w:ascii="Cambria Math" w:hAnsi="Cambria Math"/>
            <w:lang w:val="en-US"/>
          </w:rPr>
          <m:t xml:space="preserve"> * tanh (</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t</m:t>
            </m:r>
          </m:sub>
        </m:sSub>
        <m:r>
          <w:rPr>
            <w:rFonts w:ascii="Cambria Math" w:hAnsi="Cambria Math"/>
            <w:lang w:val="en-US"/>
          </w:rPr>
          <m:t>)</m:t>
        </m:r>
      </m:oMath>
      <w:r w:rsidR="0022471F" w:rsidRPr="0022471F">
        <w:rPr>
          <w:i/>
          <w:lang w:val="en-US"/>
        </w:rPr>
        <w:t>(</w:t>
      </w:r>
      <w:r w:rsidR="00632117">
        <w:rPr>
          <w:i/>
          <w:lang w:val="en-US"/>
        </w:rPr>
        <w:t>1</w:t>
      </w:r>
      <w:r w:rsidR="00A25227">
        <w:rPr>
          <w:i/>
          <w:lang w:val="en-US"/>
        </w:rPr>
        <w:t>3</w:t>
      </w:r>
      <w:r w:rsidR="0022471F" w:rsidRPr="0022471F">
        <w:rPr>
          <w:i/>
          <w:lang w:val="en-US"/>
        </w:rPr>
        <w:t>)</w:t>
      </w:r>
    </w:p>
    <w:p w14:paraId="3961EC49" w14:textId="53D910DB" w:rsidR="004E3473" w:rsidRDefault="0060595F" w:rsidP="004E3473">
      <w:pPr>
        <w:pStyle w:val="Heading2"/>
      </w:pPr>
      <w:r>
        <w:t>GRU</w:t>
      </w:r>
    </w:p>
    <w:p w14:paraId="4E9A1CB5" w14:textId="4367C600" w:rsidR="00F15CC8" w:rsidRPr="00F15CC8" w:rsidRDefault="00F15CC8" w:rsidP="00F15CC8">
      <w:pPr>
        <w:pStyle w:val="BodyText"/>
        <w:rPr>
          <w:lang w:val="en-US"/>
        </w:rPr>
      </w:pPr>
      <w:r w:rsidRPr="00F15CC8">
        <w:rPr>
          <w:lang w:val="en-US"/>
        </w:rPr>
        <w:t>The GRU model is a modified version of the LSTM model, it not only merges the forget gate and the input gate into an update gate but also drops the cell state, achieving reduction of number of parameters. GRU aims to solve the </w:t>
      </w:r>
      <w:r w:rsidRPr="00F15CC8">
        <w:rPr>
          <w:b/>
          <w:bCs/>
          <w:lang w:val="en-US"/>
        </w:rPr>
        <w:t>vanishing gradient problem</w:t>
      </w:r>
      <w:r w:rsidRPr="00F15CC8">
        <w:rPr>
          <w:lang w:val="en-US"/>
        </w:rPr>
        <w:t>. A GRU unit is composed of reset gate and update gate, due to the simpler architecture, it is contributing to train faster and search optimal solution easil</w:t>
      </w:r>
      <w:r w:rsidR="00EE06EC">
        <w:rPr>
          <w:lang w:val="en-US"/>
        </w:rPr>
        <w:t>y</w:t>
      </w:r>
      <w:r w:rsidRPr="00F15CC8">
        <w:rPr>
          <w:lang w:val="en-US"/>
        </w:rPr>
        <w:t xml:space="preserve"> </w:t>
      </w:r>
      <w:r w:rsidR="000A1856">
        <w:rPr>
          <w:lang w:val="en-US"/>
        </w:rPr>
        <w:fldChar w:fldCharType="begin"/>
      </w:r>
      <w:r w:rsidR="000A1856">
        <w:rPr>
          <w:lang w:val="en-US"/>
        </w:rPr>
        <w:instrText xml:space="preserve"> ADDIN ZOTERO_ITEM CSL_CITATION {"citationID":"jvYwwhkS","properties":{"formattedCitation":"[14]","plainCitation":"[14]","noteIndex":0},"citationItems":[{"id":67,"uris":["http://zotero.org/users/local/AeqwzkOt/items/637WBHYU"],"itemData":{"id":67,"type":"article-journal","abstract":"Reheating furnaces are used to homogeneously reheat the steel stock (Billets, blooms or slabs) at a temperature between 1000°C and 1250°C before hot rolling. Supply of accurate, stable, and reliable control of temperature is most important for reheating furnaces in hot-rolled steel production. The phenomenon of large time lags in temperature is an arduous problem that existed in the combustion system of furnaces, it causes control system big overshoot, continuous oscillation, and may even make the system unstable. In this paper, a prediction model based on gate recurrent unit (GRU) was established to forecast the inside temperature of the furnace by using temperature, fuel, and air time series. Moreover, this paper presents an approach which is combining a prediction model with a feedforward controller that can improve the stability of the temperature control system. Established prediction model of temperatures by collecting data from on-side, and evaluated the model and feedforward performance on the actual reheating furnace. Compared with other dynamic models (recurrent neural network and long short-term memory), the proposed models outperformed by 15.63% and 26.07% on average in terms of the mean absolute error and root mean square error, respectively. Moreover, the proposed control improve traditional PI controller by 33.43% and 19.92% on average in terms of the mean absolute error and root mean square error, respectively. The presented method can be used to reduce the temperature disturbances in the reheating furnaces.","container-title":"IEEE Access","DOI":"10.1109/ACCESS.2022.3162424","ISSN":"2169-3536","note":"event-title: IEEE Access","page":"33362-33369","source":"IEEE Xplore","title":"Temperature Prediction for Reheating Furnace by Gated Recurrent Unit Approach","volume":"10","author":[{"family":"Chen","given":"Chien-Jung"},{"family":"Chou","given":"Fu-I"},{"family":"Chou","given":"Jyh-Horng"}],"issued":{"date-parts":[["2022"]]}}}],"schema":"https://github.com/citation-style-language/schema/raw/master/csl-citation.json"} </w:instrText>
      </w:r>
      <w:r w:rsidR="000A1856">
        <w:rPr>
          <w:lang w:val="en-US"/>
        </w:rPr>
        <w:fldChar w:fldCharType="separate"/>
      </w:r>
      <w:r w:rsidR="000A1856">
        <w:rPr>
          <w:noProof/>
          <w:lang w:val="en-US"/>
        </w:rPr>
        <w:t>[14]</w:t>
      </w:r>
      <w:r w:rsidR="000A1856">
        <w:rPr>
          <w:lang w:val="en-US"/>
        </w:rPr>
        <w:fldChar w:fldCharType="end"/>
      </w:r>
      <w:r w:rsidR="000A1856">
        <w:rPr>
          <w:lang w:val="en-US"/>
        </w:rPr>
        <w:t>.</w:t>
      </w:r>
    </w:p>
    <w:p w14:paraId="18C73844" w14:textId="77777777" w:rsidR="0007527D" w:rsidRDefault="00F15CC8" w:rsidP="0007527D">
      <w:pPr>
        <w:pStyle w:val="BodyText"/>
        <w:keepNext/>
        <w:ind w:firstLine="0"/>
        <w:jc w:val="center"/>
      </w:pPr>
      <w:r w:rsidRPr="00F15CC8">
        <w:rPr>
          <w:noProof/>
          <w:lang w:val="en-US"/>
        </w:rPr>
        <w:drawing>
          <wp:inline distT="0" distB="0" distL="0" distR="0" wp14:anchorId="5B154FEB" wp14:editId="594F6248">
            <wp:extent cx="2425859" cy="1141399"/>
            <wp:effectExtent l="0" t="0" r="0" b="1905"/>
            <wp:docPr id="1300458804" name="Picture 1300458804" descr="A picture containing text, diagram,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iagram, screenshot, line&#10;&#10;Description automatically generated"/>
                    <pic:cNvPicPr/>
                  </pic:nvPicPr>
                  <pic:blipFill>
                    <a:blip r:embed="rId23"/>
                    <a:stretch>
                      <a:fillRect/>
                    </a:stretch>
                  </pic:blipFill>
                  <pic:spPr>
                    <a:xfrm>
                      <a:off x="0" y="0"/>
                      <a:ext cx="2487589" cy="1170444"/>
                    </a:xfrm>
                    <a:prstGeom prst="rect">
                      <a:avLst/>
                    </a:prstGeom>
                  </pic:spPr>
                </pic:pic>
              </a:graphicData>
            </a:graphic>
          </wp:inline>
        </w:drawing>
      </w:r>
    </w:p>
    <w:p w14:paraId="18BBC14A" w14:textId="30249BB7" w:rsidR="00632117" w:rsidRDefault="0007527D" w:rsidP="0007527D">
      <w:pPr>
        <w:pStyle w:val="Caption"/>
      </w:pPr>
      <w:r>
        <w:t xml:space="preserve">Figure </w:t>
      </w:r>
      <w:fldSimple w:instr=" SEQ Figure \* ARABIC ">
        <w:r w:rsidR="00A10687">
          <w:rPr>
            <w:noProof/>
          </w:rPr>
          <w:t>6</w:t>
        </w:r>
      </w:fldSimple>
      <w:r>
        <w:t xml:space="preserve">. </w:t>
      </w:r>
      <w:r w:rsidRPr="00092073">
        <w:t>GRU Architecture</w:t>
      </w:r>
    </w:p>
    <w:p w14:paraId="23A8E829" w14:textId="3C3DB40B" w:rsidR="00F15CC8" w:rsidRPr="00F15CC8" w:rsidRDefault="00F15CC8" w:rsidP="00F15CC8">
      <w:pPr>
        <w:pStyle w:val="BodyText"/>
        <w:rPr>
          <w:lang w:val="en-US"/>
        </w:rPr>
      </w:pPr>
      <w:r w:rsidRPr="00F15CC8">
        <w:rPr>
          <w:lang w:val="en-US"/>
        </w:rPr>
        <w:t>In the first step, reset gate is calculated using both the hidden state from the previous time step and the input data at the current time step, it be reserved by applying a sigmoid function σ, as expressed in the equation</w:t>
      </w:r>
      <w:r w:rsidR="000A1856">
        <w:rPr>
          <w:lang w:val="en-US"/>
        </w:rPr>
        <w:t xml:space="preserve"> </w:t>
      </w:r>
      <w:r w:rsidR="000A1856">
        <w:rPr>
          <w:lang w:val="en-US"/>
        </w:rPr>
        <w:fldChar w:fldCharType="begin"/>
      </w:r>
      <w:r w:rsidR="000A1856">
        <w:rPr>
          <w:lang w:val="en-US"/>
        </w:rPr>
        <w:instrText xml:space="preserve"> ADDIN ZOTERO_ITEM CSL_CITATION {"citationID":"jvYwwhkS","properties":{"formattedCitation":"[14]","plainCitation":"[14]","noteIndex":0},"citationItems":[{"id":67,"uris":["http://zotero.org/users/local/AeqwzkOt/items/637WBHYU"],"itemData":{"id":67,"type":"article-journal","abstract":"Reheating furnaces are used to homogeneously reheat the steel stock (Billets, blooms or slabs) at a temperature between 1000°C and 1250°C before hot rolling. Supply of accurate, stable, and reliable control of temperature is most important for reheating furnaces in hot-rolled steel production. The phenomenon of large time lags in temperature is an arduous problem that existed in the combustion system of furnaces, it causes control system big overshoot, continuous oscillation, and may even make the system unstable. In this paper, a prediction model based on gate recurrent unit (GRU) was established to forecast the inside temperature of the furnace by using temperature, fuel, and air time series. Moreover, this paper presents an approach which is combining a prediction model with a feedforward controller that can improve the stability of the temperature control system. Established prediction model of temperatures by collecting data from on-side, and evaluated the model and feedforward performance on the actual reheating furnace. Compared with other dynamic models (recurrent neural network and long short-term memory), the proposed models outperformed by 15.63% and 26.07% on average in terms of the mean absolute error and root mean square error, respectively. Moreover, the proposed control improve traditional PI controller by 33.43% and 19.92% on average in terms of the mean absolute error and root mean square error, respectively. The presented method can be used to reduce the temperature disturbances in the reheating furnaces.","container-title":"IEEE Access","DOI":"10.1109/ACCESS.2022.3162424","ISSN":"2169-3536","note":"event-title: IEEE Access","page":"33362-33369","source":"IEEE Xplore","title":"Temperature Prediction for Reheating Furnace by Gated Recurrent Unit Approach","volume":"10","author":[{"family":"Chen","given":"Chien-Jung"},{"family":"Chou","given":"Fu-I"},{"family":"Chou","given":"Jyh-Horng"}],"issued":{"date-parts":[["2022"]]}}}],"schema":"https://github.com/citation-style-language/schema/raw/master/csl-citation.json"} </w:instrText>
      </w:r>
      <w:r w:rsidR="000A1856">
        <w:rPr>
          <w:lang w:val="en-US"/>
        </w:rPr>
        <w:fldChar w:fldCharType="separate"/>
      </w:r>
      <w:r w:rsidR="000A1856">
        <w:rPr>
          <w:noProof/>
          <w:lang w:val="en-US"/>
        </w:rPr>
        <w:t>[14]</w:t>
      </w:r>
      <w:r w:rsidR="000A1856">
        <w:rPr>
          <w:lang w:val="en-US"/>
        </w:rPr>
        <w:fldChar w:fldCharType="end"/>
      </w:r>
      <w:r w:rsidRPr="00F15CC8">
        <w:rPr>
          <w:lang w:val="en-US"/>
        </w:rPr>
        <w:t xml:space="preserve">:  </w:t>
      </w:r>
    </w:p>
    <w:p w14:paraId="21DF37C0" w14:textId="4391EDAB" w:rsidR="00F15CC8" w:rsidRPr="00F15CC8" w:rsidRDefault="00000000" w:rsidP="00247322">
      <w:pPr>
        <w:pStyle w:val="BodyText"/>
        <w:jc w:val="center"/>
        <w:rPr>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σ</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r</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r</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1</m:t>
                </m:r>
              </m:sub>
            </m:sSub>
          </m:e>
        </m:d>
      </m:oMath>
      <w:r w:rsidR="00632117">
        <w:rPr>
          <w:lang w:val="en-US"/>
        </w:rPr>
        <w:t xml:space="preserve"> </w:t>
      </w:r>
      <w:r w:rsidR="00632117">
        <w:rPr>
          <w:lang w:val="en-US"/>
        </w:rPr>
        <w:tab/>
        <w:t>(</w:t>
      </w:r>
      <w:r w:rsidR="00A25227">
        <w:rPr>
          <w:lang w:val="en-US"/>
        </w:rPr>
        <w:t>14</w:t>
      </w:r>
      <w:r w:rsidR="00632117">
        <w:rPr>
          <w:lang w:val="en-US"/>
        </w:rPr>
        <w:t>)</w:t>
      </w:r>
    </w:p>
    <w:p w14:paraId="0B6A85D6" w14:textId="6938A037" w:rsidR="00F15CC8" w:rsidRPr="00F15CC8" w:rsidRDefault="00F15CC8" w:rsidP="00952F8A">
      <w:pPr>
        <w:pStyle w:val="BodyText"/>
        <w:ind w:firstLine="0"/>
        <w:rPr>
          <w:lang w:val="en-US"/>
        </w:rPr>
      </w:pPr>
      <w:r w:rsidRPr="00F15CC8">
        <w:rPr>
          <w:lang w:val="en-US"/>
        </w:rPr>
        <w:t>Where:</w:t>
      </w:r>
      <w:r w:rsidRPr="00F15CC8">
        <w:rPr>
          <w:lang w:val="en-US"/>
        </w:rPr>
        <w:tab/>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t</m:t>
            </m:r>
          </m:sub>
        </m:sSub>
      </m:oMath>
      <w:r w:rsidRPr="00F15CC8">
        <w:rPr>
          <w:lang w:val="en-US"/>
        </w:rPr>
        <w:t xml:space="preserve"> is input data at the current time step.</w:t>
      </w:r>
    </w:p>
    <w:p w14:paraId="109D285B" w14:textId="0D49F495" w:rsidR="00F15CC8" w:rsidRPr="00F15CC8" w:rsidRDefault="00F15CC8" w:rsidP="00F15CC8">
      <w:pPr>
        <w:pStyle w:val="BodyText"/>
        <w:rPr>
          <w:lang w:val="en-US"/>
        </w:rPr>
      </w:pPr>
      <w:r w:rsidRPr="00F15CC8">
        <w:rPr>
          <w:lang w:val="en-US"/>
        </w:rPr>
        <w:tab/>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1</m:t>
            </m:r>
          </m:sub>
        </m:sSub>
      </m:oMath>
      <w:r w:rsidRPr="00F15CC8">
        <w:rPr>
          <w:lang w:val="en-US"/>
        </w:rPr>
        <w:t xml:space="preserve"> is the hidden state from the previous time step.</w:t>
      </w:r>
    </w:p>
    <w:p w14:paraId="7821D4B7" w14:textId="623407A2" w:rsidR="00F15CC8" w:rsidRPr="00F15CC8" w:rsidRDefault="00F15CC8" w:rsidP="00F15CC8">
      <w:pPr>
        <w:pStyle w:val="BodyText"/>
        <w:rPr>
          <w:lang w:val="en-US"/>
        </w:rPr>
      </w:pPr>
      <w:r w:rsidRPr="00F15CC8">
        <w:rPr>
          <w:lang w:val="en-US"/>
        </w:rPr>
        <w:tab/>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r</m:t>
            </m:r>
          </m:sub>
        </m:sSub>
        <m:r>
          <w:rPr>
            <w:rFonts w:ascii="Cambria Math" w:hAnsi="Cambria Math"/>
            <w:lang w:val="en-US"/>
          </w:rPr>
          <m:t xml:space="preserve"> </m:t>
        </m:r>
      </m:oMath>
      <w:r w:rsidRPr="00F15CC8">
        <w:rPr>
          <w:lang w:val="en-US"/>
        </w:rPr>
        <w:t xml:space="preserve">and </w:t>
      </w:r>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r</m:t>
            </m:r>
          </m:sub>
        </m:sSub>
        <m:r>
          <w:rPr>
            <w:rFonts w:ascii="Cambria Math" w:hAnsi="Cambria Math"/>
            <w:lang w:val="en-US"/>
          </w:rPr>
          <m:t xml:space="preserve"> </m:t>
        </m:r>
      </m:oMath>
      <w:r w:rsidRPr="00F15CC8">
        <w:rPr>
          <w:lang w:val="en-US"/>
        </w:rPr>
        <w:t>are the weighting vectors respectively.</w:t>
      </w:r>
    </w:p>
    <w:p w14:paraId="44EA7062" w14:textId="300CF7B4" w:rsidR="00F15CC8" w:rsidRPr="00F15CC8" w:rsidRDefault="00F15CC8" w:rsidP="00F15CC8">
      <w:pPr>
        <w:pStyle w:val="BodyText"/>
        <w:rPr>
          <w:lang w:val="en-US"/>
        </w:rPr>
      </w:pPr>
      <w:r w:rsidRPr="00F15CC8">
        <w:rPr>
          <w:lang w:val="en-US"/>
        </w:rPr>
        <w:t>Next, decided the information which will be kept from the previous time steps together with the new inputs. This equation expressed in equation:</w:t>
      </w:r>
    </w:p>
    <w:p w14:paraId="70E63BD6" w14:textId="047266C9" w:rsidR="00F15CC8" w:rsidRPr="00F15CC8" w:rsidRDefault="00000000" w:rsidP="00EE06EC">
      <w:pPr>
        <w:pStyle w:val="BodyText"/>
        <w:jc w:val="center"/>
        <w:rPr>
          <w:lang w:val="en-US"/>
        </w:rPr>
      </w:pP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h</m:t>
                </m:r>
              </m:e>
            </m:acc>
          </m:e>
          <m:sub>
            <m:r>
              <w:rPr>
                <w:rFonts w:ascii="Cambria Math" w:hAnsi="Cambria Math"/>
                <w:lang w:val="en-US"/>
              </w:rPr>
              <m:t>t</m:t>
            </m:r>
          </m:sub>
        </m:sSub>
        <m:r>
          <w:rPr>
            <w:rFonts w:ascii="Cambria Math" w:hAnsi="Cambria Math"/>
            <w:lang w:val="en-US"/>
          </w:rPr>
          <m:t>=</m:t>
        </m:r>
        <m:func>
          <m:funcPr>
            <m:ctrlPr>
              <w:rPr>
                <w:rFonts w:ascii="Cambria Math" w:hAnsi="Cambria Math"/>
                <w:i/>
                <w:lang w:val="en-US"/>
              </w:rPr>
            </m:ctrlPr>
          </m:funcPr>
          <m:fName>
            <m:r>
              <m:rPr>
                <m:sty m:val="p"/>
              </m:rPr>
              <w:rPr>
                <w:rFonts w:ascii="Cambria Math" w:hAnsi="Cambria Math"/>
                <w:lang w:val="en-US"/>
              </w:rPr>
              <m:t>tanh</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h</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h</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1</m:t>
                    </m:r>
                  </m:sub>
                </m:sSub>
                <m:r>
                  <w:rPr>
                    <w:rFonts w:ascii="Cambria Math" w:hAnsi="Cambria Math"/>
                    <w:lang w:val="en-US"/>
                  </w:rPr>
                  <m:t xml:space="preserve"> </m:t>
                </m:r>
              </m:e>
            </m:d>
            <m:r>
              <w:rPr>
                <w:rFonts w:ascii="Cambria Math" w:hAnsi="Cambria Math"/>
                <w:lang w:val="en-US"/>
              </w:rPr>
              <m:t>)</m:t>
            </m:r>
          </m:e>
        </m:func>
        <m:r>
          <w:rPr>
            <w:rFonts w:ascii="Cambria Math" w:hAnsi="Cambria Math"/>
            <w:lang w:val="en-US"/>
          </w:rPr>
          <m:t xml:space="preserve"> </m:t>
        </m:r>
      </m:oMath>
      <w:r w:rsidR="00632117">
        <w:rPr>
          <w:lang w:val="en-US"/>
        </w:rPr>
        <w:tab/>
        <w:t>(</w:t>
      </w:r>
      <w:r w:rsidR="00A25227">
        <w:rPr>
          <w:lang w:val="en-US"/>
        </w:rPr>
        <w:t>15</w:t>
      </w:r>
      <w:r w:rsidR="00632117">
        <w:rPr>
          <w:lang w:val="en-US"/>
        </w:rPr>
        <w:t>)</w:t>
      </w:r>
    </w:p>
    <w:p w14:paraId="4C1C503F" w14:textId="77777777" w:rsidR="00F15CC8" w:rsidRPr="00F15CC8" w:rsidRDefault="00F15CC8" w:rsidP="00F15CC8">
      <w:pPr>
        <w:pStyle w:val="BodyText"/>
        <w:rPr>
          <w:lang w:val="en-US"/>
        </w:rPr>
      </w:pPr>
      <w:r w:rsidRPr="00F15CC8">
        <w:rPr>
          <w:lang w:val="en-US"/>
        </w:rPr>
        <w:t xml:space="preserve">Second, the update gate is computed using the previous hidden state and current input data using the same formula, like the reset gate. But each weight multiplied with the input and hidden state is independent and unique to each gate, which means the final vectors for the update gate are different from the reset gate, as expressed in equation:  </w:t>
      </w:r>
    </w:p>
    <w:p w14:paraId="753F6909" w14:textId="714BFE2F" w:rsidR="00F15CC8" w:rsidRPr="00F15CC8" w:rsidRDefault="00000000" w:rsidP="00EE06EC">
      <w:pPr>
        <w:pStyle w:val="BodyText"/>
        <w:jc w:val="center"/>
        <w:rPr>
          <w:lang w:val="en-US"/>
        </w:rPr>
      </w:pPr>
      <m:oMath>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t</m:t>
            </m:r>
          </m:sub>
        </m:sSub>
        <m:r>
          <w:rPr>
            <w:rFonts w:ascii="Cambria Math" w:hAnsi="Cambria Math"/>
            <w:lang w:val="en-US"/>
          </w:rPr>
          <m:t xml:space="preserve"> = σ</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z</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z</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1</m:t>
                </m:r>
              </m:sub>
            </m:sSub>
          </m:e>
        </m:d>
        <m:r>
          <w:rPr>
            <w:rFonts w:ascii="Cambria Math" w:hAnsi="Cambria Math"/>
            <w:lang w:val="en-US"/>
          </w:rPr>
          <m:t xml:space="preserve"> </m:t>
        </m:r>
      </m:oMath>
      <w:r w:rsidR="00632117">
        <w:rPr>
          <w:lang w:val="en-US"/>
        </w:rPr>
        <w:tab/>
        <w:t>(</w:t>
      </w:r>
      <w:r w:rsidR="00A25227">
        <w:rPr>
          <w:lang w:val="en-US"/>
        </w:rPr>
        <w:t>16</w:t>
      </w:r>
      <w:r w:rsidR="00632117">
        <w:rPr>
          <w:lang w:val="en-US"/>
        </w:rPr>
        <w:t>)</w:t>
      </w:r>
    </w:p>
    <w:p w14:paraId="1CAD6A8B" w14:textId="245C147C" w:rsidR="00F15CC8" w:rsidRPr="00F15CC8" w:rsidRDefault="00F15CC8" w:rsidP="00F15CC8">
      <w:pPr>
        <w:pStyle w:val="BodyText"/>
        <w:rPr>
          <w:lang w:val="en-US"/>
        </w:rPr>
      </w:pPr>
      <w:r w:rsidRPr="00F15CC8">
        <w:rPr>
          <w:lang w:val="en-US"/>
        </w:rPr>
        <w:t xml:space="preserve">Next, summed with the output, which is from the update gate multiplied by the candidate hidden state, as expressed in equation: </w:t>
      </w:r>
    </w:p>
    <w:p w14:paraId="43DD1C1B" w14:textId="6BCF3B98" w:rsidR="00F15CC8" w:rsidRPr="00F15CC8" w:rsidRDefault="00000000" w:rsidP="00EE06EC">
      <w:pPr>
        <w:pStyle w:val="BodyText"/>
        <w:jc w:val="center"/>
        <w:rPr>
          <w:lang w:val="en-US"/>
        </w:rPr>
      </w:pP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 xml:space="preserve">t-1 </m:t>
            </m:r>
          </m:sub>
        </m:sSub>
        <m:r>
          <w:rPr>
            <w:rFonts w:ascii="Cambria Math" w:hAnsi="Cambria Math"/>
            <w:lang w:val="en-US"/>
          </w:rPr>
          <m:t>+(1-</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t</m:t>
            </m:r>
          </m:sub>
        </m:sSub>
        <m:r>
          <w:rPr>
            <w:rFonts w:ascii="Cambria Math" w:hAnsi="Cambria Math"/>
            <w:lang w:val="en-US"/>
          </w:rPr>
          <m:t xml:space="preserve">) × </m:t>
        </m:r>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h</m:t>
                </m:r>
              </m:e>
            </m:acc>
          </m:e>
          <m:sub>
            <m:r>
              <w:rPr>
                <w:rFonts w:ascii="Cambria Math" w:hAnsi="Cambria Math"/>
                <w:lang w:val="en-US"/>
              </w:rPr>
              <m:t>t</m:t>
            </m:r>
          </m:sub>
        </m:sSub>
        <m:r>
          <w:rPr>
            <w:rFonts w:ascii="Cambria Math" w:hAnsi="Cambria Math"/>
            <w:lang w:val="en-US"/>
          </w:rPr>
          <m:t xml:space="preserve">  </m:t>
        </m:r>
      </m:oMath>
      <w:r w:rsidR="00A25227">
        <w:rPr>
          <w:lang w:val="en-US"/>
        </w:rPr>
        <w:tab/>
        <w:t>(17)</w:t>
      </w:r>
    </w:p>
    <w:p w14:paraId="219AAA13" w14:textId="672ECB67" w:rsidR="004E3473" w:rsidRDefault="008E7BA0" w:rsidP="004E3473">
      <w:pPr>
        <w:pStyle w:val="Heading2"/>
      </w:pPr>
      <w:r>
        <w:t>XGBoost</w:t>
      </w:r>
    </w:p>
    <w:p w14:paraId="16D30525" w14:textId="63C55E37" w:rsidR="009303D9" w:rsidRPr="00C340B8" w:rsidRDefault="00F22EC3" w:rsidP="00E7596C">
      <w:pPr>
        <w:pStyle w:val="BodyText"/>
        <w:rPr>
          <w:lang w:val="en-US"/>
        </w:rPr>
      </w:pPr>
      <w:proofErr w:type="spellStart"/>
      <w:r w:rsidRPr="00F22EC3">
        <w:t>XGBoost</w:t>
      </w:r>
      <w:proofErr w:type="spellEnd"/>
      <w:r w:rsidRPr="00F22EC3">
        <w:t>, developed by Tianqi Chen, is known for it</w:t>
      </w:r>
      <w:r w:rsidR="00D339CB">
        <w:rPr>
          <w:lang w:val="en-US"/>
        </w:rPr>
        <w:t>’</w:t>
      </w:r>
      <w:r w:rsidRPr="00F22EC3">
        <w:t>s scalability, speed, and performance. It implements gradient boosting with several enhancements to improve its effectiveness and efficiency.</w:t>
      </w:r>
      <w:r w:rsidR="00C340B8">
        <w:rPr>
          <w:lang w:val="en-US"/>
        </w:rPr>
        <w:t xml:space="preserve"> </w:t>
      </w:r>
      <w:r w:rsidR="00C340B8">
        <w:rPr>
          <w:lang w:val="en-US"/>
        </w:rPr>
        <w:fldChar w:fldCharType="begin"/>
      </w:r>
      <w:r w:rsidR="000A1856">
        <w:rPr>
          <w:lang w:val="en-US"/>
        </w:rPr>
        <w:instrText xml:space="preserve"> ADDIN ZOTERO_ITEM CSL_CITATION {"citationID":"ppQn3dL9","properties":{"formattedCitation":"[15]","plainCitation":"[15]","noteIndex":0},"citationItems":[{"id":52,"uris":["http://zotero.org/users/local/AeqwzkOt/items/8BNK2UZZ"],"itemData":{"id":52,"type":"article-journal","language":"en","source":"Zotero","title":"XGBoost: A Scalable Tree Boosting System","author":[{"family":"Chen","given":"Tianqi"}]}}],"schema":"https://github.com/citation-style-language/schema/raw/master/csl-citation.json"} </w:instrText>
      </w:r>
      <w:r w:rsidR="00C340B8">
        <w:rPr>
          <w:lang w:val="en-US"/>
        </w:rPr>
        <w:fldChar w:fldCharType="separate"/>
      </w:r>
      <w:r w:rsidR="000A1856">
        <w:rPr>
          <w:noProof/>
          <w:lang w:val="en-US"/>
        </w:rPr>
        <w:t>[15]</w:t>
      </w:r>
      <w:r w:rsidR="00C340B8">
        <w:rPr>
          <w:lang w:val="en-US"/>
        </w:rPr>
        <w:fldChar w:fldCharType="end"/>
      </w:r>
    </w:p>
    <w:p w14:paraId="6FBF43C2" w14:textId="78E91405" w:rsidR="00744D41" w:rsidRPr="00744D41" w:rsidRDefault="00744D41" w:rsidP="00E7596C">
      <w:pPr>
        <w:pStyle w:val="BodyText"/>
        <w:rPr>
          <w:lang w:val="en-US"/>
        </w:rPr>
      </w:pPr>
      <w:r>
        <w:rPr>
          <w:lang w:val="en-US"/>
        </w:rPr>
        <w:t>Objective</w:t>
      </w:r>
      <w:r w:rsidR="00276AFB">
        <w:rPr>
          <w:lang w:val="en-US"/>
        </w:rPr>
        <w:t xml:space="preserve">: </w:t>
      </w:r>
      <m:oMath>
        <m:nary>
          <m:naryPr>
            <m:chr m:val="∑"/>
            <m:limLoc m:val="subSup"/>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l(</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y</m:t>
                    </m:r>
                  </m:e>
                </m:acc>
              </m:e>
              <m:sub>
                <m:r>
                  <w:rPr>
                    <w:rFonts w:ascii="Cambria Math" w:hAnsi="Cambria Math"/>
                    <w:lang w:val="en-US"/>
                  </w:rPr>
                  <m:t>i</m:t>
                </m:r>
              </m:sub>
            </m:sSub>
            <m:r>
              <w:rPr>
                <w:rFonts w:ascii="Cambria Math" w:hAnsi="Cambria Math"/>
                <w:lang w:val="en-US"/>
              </w:rPr>
              <m:t>)</m:t>
            </m:r>
          </m:e>
        </m:nary>
        <m:r>
          <w:rPr>
            <w:rFonts w:ascii="Cambria Math" w:hAnsi="Cambria Math"/>
            <w:lang w:val="en-US"/>
          </w:rPr>
          <m:t xml:space="preserve">+ </m:t>
        </m:r>
        <m:nary>
          <m:naryPr>
            <m:chr m:val="∑"/>
            <m:limLoc m:val="subSup"/>
            <m:supHide m:val="1"/>
            <m:ctrlPr>
              <w:rPr>
                <w:rFonts w:ascii="Cambria Math" w:hAnsi="Cambria Math"/>
                <w:i/>
                <w:lang w:val="en-US"/>
              </w:rPr>
            </m:ctrlPr>
          </m:naryPr>
          <m:sub>
            <m:r>
              <w:rPr>
                <w:rFonts w:ascii="Cambria Math" w:hAnsi="Cambria Math"/>
                <w:lang w:val="en-US"/>
              </w:rPr>
              <m:t>k</m:t>
            </m:r>
          </m:sub>
          <m:sup/>
          <m:e>
            <m:r>
              <m:rPr>
                <m:sty m:val="p"/>
              </m:rPr>
              <w:rPr>
                <w:rFonts w:ascii="Cambria Math" w:hAnsi="Cambria Math"/>
                <w:lang w:val="en-US"/>
              </w:rPr>
              <m:t>Ω</m:t>
            </m:r>
          </m:e>
        </m:nary>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r>
          <w:rPr>
            <w:rFonts w:ascii="Cambria Math" w:hAnsi="Cambria Math"/>
            <w:lang w:val="en-US"/>
          </w:rPr>
          <m:t>)</m:t>
        </m:r>
      </m:oMath>
      <w:r w:rsidR="00A25227">
        <w:rPr>
          <w:lang w:val="en-US"/>
        </w:rPr>
        <w:tab/>
        <w:t>(18)</w:t>
      </w:r>
    </w:p>
    <w:p w14:paraId="61570C24" w14:textId="3D3CC14A" w:rsidR="00C30E5E" w:rsidRDefault="000A1DF3" w:rsidP="00804AAE">
      <w:pPr>
        <w:pStyle w:val="BodyText"/>
        <w:rPr>
          <w:lang w:val="en-US"/>
        </w:rPr>
      </w:pPr>
      <m:oMath>
        <m:r>
          <w:rPr>
            <w:rFonts w:ascii="Cambria Math" w:hAnsi="Cambria Math"/>
            <w:lang w:val="en-US"/>
          </w:rPr>
          <m:t>l(</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y</m:t>
                </m:r>
              </m:e>
            </m:acc>
          </m:e>
          <m:sub>
            <m:r>
              <w:rPr>
                <w:rFonts w:ascii="Cambria Math" w:hAnsi="Cambria Math"/>
                <w:lang w:val="en-US"/>
              </w:rPr>
              <m:t>i</m:t>
            </m:r>
          </m:sub>
        </m:sSub>
        <m:r>
          <w:rPr>
            <w:rFonts w:ascii="Cambria Math" w:hAnsi="Cambria Math"/>
            <w:lang w:val="en-US"/>
          </w:rPr>
          <m:t>)</m:t>
        </m:r>
      </m:oMath>
      <w:r w:rsidR="00AB7715">
        <w:rPr>
          <w:lang w:val="en-US"/>
        </w:rPr>
        <w:t xml:space="preserve"> : </w:t>
      </w:r>
      <w:r w:rsidR="00F1196F">
        <w:rPr>
          <w:lang w:val="en-US"/>
        </w:rPr>
        <w:t xml:space="preserve">training loss measures well </w:t>
      </w:r>
      <w:r w:rsidR="00804AAE">
        <w:rPr>
          <w:lang w:val="en-US"/>
        </w:rPr>
        <w:t>model fit on training data</w:t>
      </w:r>
      <w:r w:rsidR="00C30E5E">
        <w:rPr>
          <w:lang w:val="en-US"/>
        </w:rPr>
        <w:t xml:space="preserve">. </w:t>
      </w:r>
    </w:p>
    <w:p w14:paraId="34EAA8A5" w14:textId="3AFAA946" w:rsidR="00804AAE" w:rsidRDefault="00C30E5E" w:rsidP="00804AAE">
      <w:pPr>
        <w:pStyle w:val="BodyText"/>
        <w:rPr>
          <w:lang w:val="en-US"/>
        </w:rPr>
      </w:pPr>
      <w:r>
        <w:rPr>
          <w:lang w:val="en-US"/>
        </w:rPr>
        <w:t xml:space="preserve"> </w:t>
      </w:r>
      <m:oMath>
        <m:nary>
          <m:naryPr>
            <m:chr m:val="∑"/>
            <m:limLoc m:val="subSup"/>
            <m:supHide m:val="1"/>
            <m:ctrlPr>
              <w:rPr>
                <w:rFonts w:ascii="Cambria Math" w:hAnsi="Cambria Math"/>
                <w:i/>
                <w:lang w:val="en-US"/>
              </w:rPr>
            </m:ctrlPr>
          </m:naryPr>
          <m:sub>
            <m:r>
              <w:rPr>
                <w:rFonts w:ascii="Cambria Math" w:hAnsi="Cambria Math"/>
                <w:lang w:val="en-US"/>
              </w:rPr>
              <m:t>k</m:t>
            </m:r>
          </m:sub>
          <m:sup/>
          <m:e>
            <m:r>
              <m:rPr>
                <m:sty m:val="p"/>
              </m:rPr>
              <w:rPr>
                <w:rFonts w:ascii="Cambria Math" w:hAnsi="Cambria Math"/>
                <w:lang w:val="en-US"/>
              </w:rPr>
              <m:t>Ω</m:t>
            </m:r>
          </m:e>
        </m:nary>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r>
          <w:rPr>
            <w:rFonts w:ascii="Cambria Math" w:hAnsi="Cambria Math"/>
            <w:lang w:val="en-US"/>
          </w:rPr>
          <m:t>)</m:t>
        </m:r>
      </m:oMath>
      <w:r>
        <w:rPr>
          <w:lang w:val="en-US"/>
        </w:rPr>
        <w:t>: Regularization, measures complexity of trees.</w:t>
      </w:r>
    </w:p>
    <w:p w14:paraId="3673D05D" w14:textId="329DA73F" w:rsidR="00AB305F" w:rsidRDefault="00AB305F" w:rsidP="00804AAE">
      <w:pPr>
        <w:pStyle w:val="BodyText"/>
        <w:rPr>
          <w:lang w:val="en-US"/>
        </w:rPr>
      </w:pPr>
      <w:r>
        <w:rPr>
          <w:lang w:val="en-US"/>
        </w:rPr>
        <w:t>To learn tree ensembles</w:t>
      </w:r>
      <w:r w:rsidR="006A291F">
        <w:rPr>
          <w:lang w:val="en-US"/>
        </w:rPr>
        <w:t>,</w:t>
      </w:r>
      <w:r>
        <w:rPr>
          <w:lang w:val="en-US"/>
        </w:rPr>
        <w:t xml:space="preserve"> </w:t>
      </w:r>
      <w:r w:rsidR="007323CA">
        <w:rPr>
          <w:lang w:val="en-US"/>
        </w:rPr>
        <w:t>we need additional training (boosting)</w:t>
      </w:r>
      <w:r w:rsidR="00AD1F22">
        <w:rPr>
          <w:lang w:val="en-US"/>
        </w:rPr>
        <w:t xml:space="preserve">, start from constant prediction, add a new </w:t>
      </w:r>
      <w:r w:rsidR="006A291F">
        <w:rPr>
          <w:lang w:val="en-US"/>
        </w:rPr>
        <w:t>function each time</w:t>
      </w:r>
      <w:r w:rsidR="007323CA">
        <w:rPr>
          <w:lang w:val="en-US"/>
        </w:rPr>
        <w:t xml:space="preserve"> </w:t>
      </w:r>
      <w:r w:rsidR="007E2EA6">
        <w:rPr>
          <w:lang w:val="en-US"/>
        </w:rPr>
        <w:t>at a result we will have:</w:t>
      </w:r>
      <w:r w:rsidR="009A3108">
        <w:rPr>
          <w:lang w:val="en-US"/>
        </w:rPr>
        <w:t xml:space="preserve"> </w:t>
      </w:r>
    </w:p>
    <w:p w14:paraId="1BE7E92D" w14:textId="0CC4EF92" w:rsidR="007E2EA6" w:rsidRPr="00240514" w:rsidRDefault="00000000" w:rsidP="00A25227">
      <w:pPr>
        <w:pStyle w:val="BodyText"/>
        <w:jc w:val="center"/>
        <w:rPr>
          <w:lang w:val="en-US"/>
        </w:rPr>
      </w:pPr>
      <m:oMath>
        <m:sSubSup>
          <m:sSubSupPr>
            <m:ctrlPr>
              <w:rPr>
                <w:rFonts w:ascii="Cambria Math" w:hAnsi="Cambria Math"/>
                <w:i/>
                <w:lang w:val="en-US"/>
              </w:rPr>
            </m:ctrlPr>
          </m:sSubSupPr>
          <m:e>
            <m:acc>
              <m:accPr>
                <m:ctrlPr>
                  <w:rPr>
                    <w:rFonts w:ascii="Cambria Math" w:hAnsi="Cambria Math"/>
                    <w:i/>
                    <w:lang w:val="en-US"/>
                  </w:rPr>
                </m:ctrlPr>
              </m:accPr>
              <m:e>
                <m:r>
                  <w:rPr>
                    <w:rFonts w:ascii="Cambria Math" w:hAnsi="Cambria Math"/>
                    <w:lang w:val="en-US"/>
                  </w:rPr>
                  <m:t>y</m:t>
                </m:r>
              </m:e>
            </m:acc>
          </m:e>
          <m:sub>
            <m:r>
              <w:rPr>
                <w:rFonts w:ascii="Cambria Math" w:hAnsi="Cambria Math"/>
                <w:lang w:val="en-US"/>
              </w:rPr>
              <m:t>i</m:t>
            </m:r>
          </m:sub>
          <m:sup>
            <m:r>
              <w:rPr>
                <w:rFonts w:ascii="Cambria Math" w:hAnsi="Cambria Math"/>
                <w:lang w:val="en-US"/>
              </w:rPr>
              <m:t>(t)</m:t>
            </m:r>
          </m:sup>
        </m:sSubSup>
        <m:r>
          <w:rPr>
            <w:rFonts w:ascii="Cambria Math" w:hAnsi="Cambria Math"/>
            <w:lang w:val="en-US"/>
          </w:rPr>
          <m:t xml:space="preserve">= </m:t>
        </m:r>
        <m:sSubSup>
          <m:sSubSupPr>
            <m:ctrlPr>
              <w:rPr>
                <w:rFonts w:ascii="Cambria Math" w:hAnsi="Cambria Math"/>
                <w:i/>
                <w:lang w:val="en-US"/>
              </w:rPr>
            </m:ctrlPr>
          </m:sSubSupPr>
          <m:e>
            <m:acc>
              <m:accPr>
                <m:ctrlPr>
                  <w:rPr>
                    <w:rFonts w:ascii="Cambria Math" w:hAnsi="Cambria Math"/>
                    <w:i/>
                    <w:lang w:val="en-US"/>
                  </w:rPr>
                </m:ctrlPr>
              </m:accPr>
              <m:e>
                <m:r>
                  <w:rPr>
                    <w:rFonts w:ascii="Cambria Math" w:hAnsi="Cambria Math"/>
                    <w:lang w:val="en-US"/>
                  </w:rPr>
                  <m:t>y</m:t>
                </m:r>
              </m:e>
            </m:acc>
          </m:e>
          <m:sub>
            <m:r>
              <w:rPr>
                <w:rFonts w:ascii="Cambria Math" w:hAnsi="Cambria Math"/>
                <w:lang w:val="en-US"/>
              </w:rPr>
              <m:t>i</m:t>
            </m:r>
          </m:sub>
          <m:sup>
            <m:r>
              <w:rPr>
                <w:rFonts w:ascii="Cambria Math" w:hAnsi="Cambria Math"/>
                <w:lang w:val="en-US"/>
              </w:rPr>
              <m:t>(t-1)</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 xml:space="preserve">) </m:t>
        </m:r>
      </m:oMath>
      <w:r w:rsidR="00A25227">
        <w:rPr>
          <w:lang w:val="en-US"/>
        </w:rPr>
        <w:tab/>
        <w:t>(19)</w:t>
      </w:r>
    </w:p>
    <w:p w14:paraId="3CA5D6E2" w14:textId="0CD5CDB8" w:rsidR="00240514" w:rsidRDefault="00240514" w:rsidP="00804AAE">
      <w:pPr>
        <w:pStyle w:val="BodyText"/>
        <w:rPr>
          <w:lang w:val="en-US"/>
        </w:rPr>
      </w:pPr>
      <w:r>
        <w:rPr>
          <w:lang w:val="en-US"/>
        </w:rPr>
        <w:t xml:space="preserve"> </w:t>
      </w:r>
      <m:oMath>
        <m:r>
          <w:rPr>
            <w:rFonts w:ascii="Cambria Math" w:hAnsi="Cambria Math"/>
            <w:lang w:val="en-US"/>
          </w:rPr>
          <m:t xml:space="preserve"> </m:t>
        </m:r>
        <m:sSubSup>
          <m:sSubSupPr>
            <m:ctrlPr>
              <w:rPr>
                <w:rFonts w:ascii="Cambria Math" w:hAnsi="Cambria Math"/>
                <w:i/>
                <w:lang w:val="en-US"/>
              </w:rPr>
            </m:ctrlPr>
          </m:sSubSupPr>
          <m:e>
            <m:acc>
              <m:accPr>
                <m:ctrlPr>
                  <w:rPr>
                    <w:rFonts w:ascii="Cambria Math" w:hAnsi="Cambria Math"/>
                    <w:i/>
                    <w:lang w:val="en-US"/>
                  </w:rPr>
                </m:ctrlPr>
              </m:accPr>
              <m:e>
                <m:r>
                  <w:rPr>
                    <w:rFonts w:ascii="Cambria Math" w:hAnsi="Cambria Math"/>
                    <w:lang w:val="en-US"/>
                  </w:rPr>
                  <m:t>y</m:t>
                </m:r>
              </m:e>
            </m:acc>
          </m:e>
          <m:sub>
            <m:r>
              <w:rPr>
                <w:rFonts w:ascii="Cambria Math" w:hAnsi="Cambria Math"/>
                <w:lang w:val="en-US"/>
              </w:rPr>
              <m:t>i</m:t>
            </m:r>
          </m:sub>
          <m:sup>
            <m:r>
              <w:rPr>
                <w:rFonts w:ascii="Cambria Math" w:hAnsi="Cambria Math"/>
                <w:lang w:val="en-US"/>
              </w:rPr>
              <m:t>(t)</m:t>
            </m:r>
          </m:sup>
        </m:sSubSup>
      </m:oMath>
      <w:r>
        <w:rPr>
          <w:lang w:val="en-US"/>
        </w:rPr>
        <w:t xml:space="preserve">: </w:t>
      </w:r>
      <w:r w:rsidR="00490E5C">
        <w:rPr>
          <w:lang w:val="en-US"/>
        </w:rPr>
        <w:t>model at training round t</w:t>
      </w:r>
    </w:p>
    <w:p w14:paraId="79EA6544" w14:textId="76CCC488" w:rsidR="00797512" w:rsidRPr="00240514" w:rsidRDefault="00797512" w:rsidP="00804AAE">
      <w:pPr>
        <w:pStyle w:val="BodyText"/>
        <w:rPr>
          <w:lang w:val="en-US"/>
        </w:rPr>
      </w:pPr>
      <w:r>
        <w:rPr>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oMath>
      <w:r w:rsidR="007A5D9E">
        <w:rPr>
          <w:lang w:val="en-US"/>
        </w:rPr>
        <w:t xml:space="preserve">: new function at round t </w:t>
      </w:r>
    </w:p>
    <w:p w14:paraId="3079E52B" w14:textId="7D8D9F8D" w:rsidR="00804AAE" w:rsidRPr="00744D41" w:rsidRDefault="00E12242" w:rsidP="00E7596C">
      <w:pPr>
        <w:pStyle w:val="BodyText"/>
        <w:rPr>
          <w:lang w:val="en-US"/>
        </w:rPr>
      </w:pPr>
      <w:r>
        <w:rPr>
          <w:lang w:val="en-US"/>
        </w:rPr>
        <w:t xml:space="preserve">The prediction at round t </w:t>
      </w:r>
      <w:r w:rsidR="007E0FB8">
        <w:rPr>
          <w:lang w:val="en-US"/>
        </w:rPr>
        <w:t>will be</w:t>
      </w:r>
      <w:r w:rsidR="009A3108">
        <w:rPr>
          <w:lang w:val="en-US"/>
        </w:rPr>
        <w:t xml:space="preserve">  </w:t>
      </w:r>
      <w:r w:rsidR="009A3108">
        <w:rPr>
          <w:lang w:val="en-US"/>
        </w:rPr>
        <w:fldChar w:fldCharType="begin"/>
      </w:r>
      <w:r w:rsidR="000A1856">
        <w:rPr>
          <w:lang w:val="en-US"/>
        </w:rPr>
        <w:instrText xml:space="preserve"> ADDIN ZOTERO_ITEM CSL_CITATION {"citationID":"Exj8OYmQ","properties":{"formattedCitation":"[16]","plainCitation":"[16]","noteIndex":0},"citationItems":[{"id":54,"uris":["http://zotero.org/users/local/AeqwzkOt/items/PI4W83BB"],"itemData":{"id":54,"type":"paper-conference","abstract":"Tree boosting is a highly eﬀ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ntainer-title":"Proceedings of the 22nd ACM SIGKDD International Conference on Knowledge Discovery and Data Mining","DOI":"10.1145/2939672.2939785","language":"en","note":"arXiv:1603.02754 [cs]","page":"785-794","source":"arXiv.org","title":"XGBoost: A Scalable Tree Boosting System","title-short":"XGBoost","URL":"http://arxiv.org/abs/1603.02754","author":[{"family":"Chen","given":"Tianqi"},{"family":"Guestrin","given":"Carlos"}],"accessed":{"date-parts":[["2023",6,17]]},"issued":{"date-parts":[["2016",8,13]]}}}],"schema":"https://github.com/citation-style-language/schema/raw/master/csl-citation.json"} </w:instrText>
      </w:r>
      <w:r w:rsidR="009A3108">
        <w:rPr>
          <w:lang w:val="en-US"/>
        </w:rPr>
        <w:fldChar w:fldCharType="separate"/>
      </w:r>
      <w:r w:rsidR="000A1856">
        <w:rPr>
          <w:noProof/>
          <w:lang w:val="en-US"/>
        </w:rPr>
        <w:t>[16]</w:t>
      </w:r>
      <w:r w:rsidR="009A3108">
        <w:rPr>
          <w:lang w:val="en-US"/>
        </w:rPr>
        <w:fldChar w:fldCharType="end"/>
      </w:r>
      <w:r w:rsidR="007E0FB8">
        <w:rPr>
          <w:lang w:val="en-US"/>
        </w:rPr>
        <w:t>:</w:t>
      </w:r>
    </w:p>
    <w:p w14:paraId="3BD35AC4" w14:textId="54D4A538" w:rsidR="0080791D" w:rsidRPr="00D43705" w:rsidRDefault="00000000" w:rsidP="00F20B96">
      <w:pPr>
        <w:pStyle w:val="BodyText"/>
        <w:jc w:val="center"/>
        <w:rPr>
          <w:lang w:val="en-US"/>
        </w:rPr>
      </w:pPr>
      <m:oMath>
        <m:sSup>
          <m:sSupPr>
            <m:ctrlPr>
              <w:rPr>
                <w:rFonts w:ascii="Cambria Math" w:hAnsi="Cambria Math"/>
                <w:i/>
                <w:lang w:val="en-US"/>
              </w:rPr>
            </m:ctrlPr>
          </m:sSupPr>
          <m:e>
            <m:r>
              <w:rPr>
                <w:rFonts w:ascii="Cambria Math" w:hAnsi="Cambria Math"/>
                <w:lang w:val="en-US"/>
              </w:rPr>
              <m:t>Obj</m:t>
            </m:r>
          </m:e>
          <m:sup>
            <m:r>
              <w:rPr>
                <w:rFonts w:ascii="Cambria Math" w:hAnsi="Cambria Math"/>
                <w:lang w:val="en-US"/>
              </w:rPr>
              <m:t>(t)</m:t>
            </m:r>
          </m:sup>
        </m:sSup>
        <m:r>
          <w:rPr>
            <w:rFonts w:ascii="Cambria Math" w:hAnsi="Cambria Math"/>
            <w:lang w:val="en-US"/>
          </w:rPr>
          <m:t xml:space="preserve">= </m:t>
        </m:r>
        <m:nary>
          <m:naryPr>
            <m:chr m:val="∑"/>
            <m:limLoc m:val="subSup"/>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l(</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y</m:t>
                        </m:r>
                      </m:e>
                    </m:acc>
                  </m:e>
                  <m:sub>
                    <m:r>
                      <w:rPr>
                        <w:rFonts w:ascii="Cambria Math" w:hAnsi="Cambria Math"/>
                        <w:lang w:val="en-US"/>
                      </w:rPr>
                      <m:t>i</m:t>
                    </m:r>
                  </m:sub>
                </m:sSub>
              </m:e>
              <m:sup>
                <m:d>
                  <m:dPr>
                    <m:ctrlPr>
                      <w:rPr>
                        <w:rFonts w:ascii="Cambria Math" w:hAnsi="Cambria Math"/>
                        <w:i/>
                        <w:lang w:val="en-US"/>
                      </w:rPr>
                    </m:ctrlPr>
                  </m:dPr>
                  <m:e>
                    <m:r>
                      <w:rPr>
                        <w:rFonts w:ascii="Cambria Math" w:hAnsi="Cambria Math"/>
                        <w:lang w:val="en-US"/>
                      </w:rPr>
                      <m:t>t-1</m:t>
                    </m:r>
                  </m:e>
                </m:d>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e>
        </m:nary>
        <m:r>
          <w:rPr>
            <w:rFonts w:ascii="Cambria Math" w:hAnsi="Cambria Math"/>
            <w:lang w:val="en-US"/>
          </w:rPr>
          <m:t xml:space="preserve">+ </m:t>
        </m:r>
        <m:r>
          <m:rPr>
            <m:sty m:val="p"/>
          </m:rPr>
          <w:rPr>
            <w:rFonts w:ascii="Cambria Math" w:hAnsi="Cambria Math"/>
            <w:lang w:val="en-US"/>
          </w:rPr>
          <m:t>Ω</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t</m:t>
                </m:r>
              </m:sub>
            </m:sSub>
          </m:e>
        </m:d>
        <m:r>
          <w:rPr>
            <w:rFonts w:ascii="Cambria Math" w:hAnsi="Cambria Math"/>
            <w:lang w:val="en-US"/>
          </w:rPr>
          <m:t>+constant</m:t>
        </m:r>
      </m:oMath>
      <w:r w:rsidR="00F20B96">
        <w:rPr>
          <w:lang w:val="en-US"/>
        </w:rPr>
        <w:t xml:space="preserve"> (2)</w:t>
      </w:r>
    </w:p>
    <w:p w14:paraId="29623A0E" w14:textId="195776D8" w:rsidR="00E64BF3" w:rsidRDefault="00E118F7" w:rsidP="00E64BF3">
      <w:pPr>
        <w:pStyle w:val="Heading1"/>
      </w:pPr>
      <w:r>
        <w:t>RESULT</w:t>
      </w:r>
    </w:p>
    <w:p w14:paraId="76BD6623" w14:textId="77777777" w:rsidR="001250AC" w:rsidRDefault="001250AC" w:rsidP="001250AC">
      <w:pPr>
        <w:jc w:val="left"/>
      </w:pPr>
      <w:r>
        <w:t>Evaluation forecasting model:</w:t>
      </w:r>
    </w:p>
    <w:p w14:paraId="798665E1" w14:textId="5D0A65EC" w:rsidR="001250AC" w:rsidRPr="001250AC" w:rsidRDefault="001250AC" w:rsidP="001250AC">
      <w:pPr>
        <w:jc w:val="left"/>
      </w:pPr>
      <w:r w:rsidRPr="00720A30">
        <w:rPr>
          <w:b/>
        </w:rPr>
        <w:t>Mean Absolute Error (MAE)</w:t>
      </w:r>
      <w:r>
        <w:t xml:space="preserve">: </w:t>
      </w:r>
      <w:r>
        <w:t xml:space="preserve">Average of the absolute error between the actual valu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eastAsiaTheme="minorEastAsia"/>
        </w:rPr>
        <w:t xml:space="preserve"> and the predicted valu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i</m:t>
            </m:r>
          </m:sub>
        </m:sSub>
      </m:oMath>
    </w:p>
    <w:p w14:paraId="33FF63D9" w14:textId="7CEBF509" w:rsidR="001250AC" w:rsidRPr="00EE12B6" w:rsidRDefault="001250AC" w:rsidP="001250AC">
      <w:pPr>
        <w:rPr>
          <w:rFonts w:eastAsiaTheme="minorEastAsia"/>
        </w:rPr>
      </w:pPr>
      <m:oMath>
        <m:r>
          <w:rPr>
            <w:rFonts w:ascii="Cambria Math" w:hAnsi="Cambria Math"/>
          </w:rPr>
          <m:t xml:space="preserve">MA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m:rPr>
                    <m:sty m:val="p"/>
                  </m:rPr>
                  <w:rPr>
                    <w:rFonts w:ascii="Cambria Math" w:eastAsiaTheme="minorEastAsia"/>
                  </w:rPr>
                  <m:t>-</m:t>
                </m:r>
                <m:r>
                  <m:rPr>
                    <m:sty m:val="p"/>
                  </m:rPr>
                  <w:rPr>
                    <w:rFonts w:ascii="Cambria Math" w:eastAsiaTheme="minorEastAsia"/>
                  </w:rPr>
                  <m:t xml:space="preserve"> </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i</m:t>
                    </m:r>
                  </m:sub>
                </m:sSub>
              </m:e>
            </m:d>
          </m:e>
        </m:nary>
      </m:oMath>
      <w:r>
        <w:rPr>
          <w:rFonts w:eastAsiaTheme="minorEastAsia"/>
        </w:rPr>
        <w:tab/>
        <w:t>(2</w:t>
      </w:r>
      <w:r w:rsidR="00111D76">
        <w:rPr>
          <w:rFonts w:eastAsiaTheme="minorEastAsia"/>
        </w:rPr>
        <w:t>0</w:t>
      </w:r>
      <w:r>
        <w:rPr>
          <w:rFonts w:eastAsiaTheme="minorEastAsia"/>
        </w:rPr>
        <w:t>)</w:t>
      </w:r>
    </w:p>
    <w:p w14:paraId="6FF59E66" w14:textId="3784D5DB" w:rsidR="001250AC" w:rsidRPr="001250AC" w:rsidRDefault="001250AC" w:rsidP="001250AC">
      <w:pPr>
        <w:jc w:val="both"/>
        <w:rPr>
          <w:b/>
          <w:bCs/>
        </w:rPr>
      </w:pPr>
      <w:r w:rsidRPr="008939D7">
        <w:rPr>
          <w:b/>
          <w:bCs/>
        </w:rPr>
        <w:t>Root Mean Squared Error (RMSE)</w:t>
      </w:r>
      <w:r>
        <w:rPr>
          <w:b/>
          <w:bCs/>
        </w:rPr>
        <w:t xml:space="preserve">: </w:t>
      </w:r>
      <w:r w:rsidRPr="00ED15FC">
        <w:t>The square root of the mean square error is calculated using the following formula</w:t>
      </w:r>
      <w:r>
        <w:t>:</w:t>
      </w:r>
    </w:p>
    <w:p w14:paraId="3CCAAC69" w14:textId="24118CBE" w:rsidR="001250AC" w:rsidRPr="00ED15FC" w:rsidRDefault="001250AC" w:rsidP="001250AC">
      <w:pPr>
        <w:rPr>
          <w:rFonts w:eastAsiaTheme="minorEastAsia"/>
        </w:rPr>
      </w:pPr>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m:rPr>
                            <m:sty m:val="p"/>
                          </m:rPr>
                          <w:rPr>
                            <w:rFonts w:ascii="Cambria Math" w:eastAsiaTheme="minorEastAsia"/>
                          </w:rPr>
                          <m:t>-</m:t>
                        </m:r>
                        <m:r>
                          <m:rPr>
                            <m:sty m:val="p"/>
                          </m:rPr>
                          <w:rPr>
                            <w:rFonts w:ascii="Cambria Math" w:eastAsiaTheme="minorEastAsia"/>
                          </w:rPr>
                          <m:t xml:space="preserve"> </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i</m:t>
                            </m:r>
                          </m:sub>
                        </m:sSub>
                      </m:e>
                    </m:d>
                  </m:e>
                  <m:sup>
                    <m:r>
                      <w:rPr>
                        <w:rFonts w:ascii="Cambria Math" w:hAnsi="Cambria Math"/>
                      </w:rPr>
                      <m:t>2</m:t>
                    </m:r>
                  </m:sup>
                </m:sSup>
              </m:e>
            </m:nary>
          </m:e>
        </m:rad>
      </m:oMath>
      <w:r>
        <w:rPr>
          <w:rFonts w:eastAsiaTheme="minorEastAsia"/>
        </w:rPr>
        <w:tab/>
      </w:r>
      <w:r>
        <w:rPr>
          <w:rFonts w:eastAsiaTheme="minorEastAsia"/>
        </w:rPr>
        <w:tab/>
        <w:t>(2</w:t>
      </w:r>
      <w:r w:rsidR="00111D76">
        <w:rPr>
          <w:rFonts w:eastAsiaTheme="minorEastAsia"/>
        </w:rPr>
        <w:t>1</w:t>
      </w:r>
      <w:r>
        <w:rPr>
          <w:rFonts w:eastAsiaTheme="minorEastAsia"/>
        </w:rPr>
        <w:t>)</w:t>
      </w:r>
    </w:p>
    <w:p w14:paraId="622909B8" w14:textId="5BD38A8F" w:rsidR="001250AC" w:rsidRPr="001250AC" w:rsidRDefault="001250AC" w:rsidP="001250AC">
      <w:pPr>
        <w:jc w:val="both"/>
        <w:rPr>
          <w:rFonts w:eastAsiaTheme="minorEastAsia"/>
          <w:b/>
        </w:rPr>
      </w:pPr>
      <w:r w:rsidRPr="00D84CAC">
        <w:rPr>
          <w:rFonts w:eastAsiaTheme="minorEastAsia"/>
          <w:b/>
          <w:bCs/>
        </w:rPr>
        <w:t>Mean Absolute Percentage Error (MAPE)</w:t>
      </w:r>
      <w:r>
        <w:rPr>
          <w:rFonts w:eastAsiaTheme="minorEastAsia"/>
          <w:b/>
        </w:rPr>
        <w:t xml:space="preserve">: </w:t>
      </w:r>
      <w:r>
        <w:rPr>
          <w:rFonts w:eastAsiaTheme="minorEastAsia"/>
        </w:rPr>
        <w:t>The measure of prediction accuracy of a forecasting method, defined by the formula:</w:t>
      </w:r>
    </w:p>
    <w:p w14:paraId="55697C9A" w14:textId="54E763D0" w:rsidR="001250AC" w:rsidRPr="00ED15FC" w:rsidRDefault="001250AC" w:rsidP="001250AC">
      <w:pPr>
        <w:rPr>
          <w:rFonts w:eastAsiaTheme="minorEastAsia"/>
        </w:rPr>
      </w:pPr>
      <m:oMath>
        <m:r>
          <w:rPr>
            <w:rFonts w:ascii="Cambria Math" w:hAnsi="Cambria Math"/>
          </w:rPr>
          <m:t>MAPE=</m:t>
        </m:r>
        <m:f>
          <m:fPr>
            <m:ctrlPr>
              <w:rPr>
                <w:rFonts w:ascii="Cambria Math" w:hAnsi="Cambria Math"/>
                <w:i/>
              </w:rPr>
            </m:ctrlPr>
          </m:fPr>
          <m:num>
            <m:r>
              <w:rPr>
                <w:rFonts w:ascii="Cambria Math" w:hAnsi="Cambria Math"/>
              </w:rPr>
              <m:t>100%</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i</m:t>
                        </m:r>
                      </m:sub>
                    </m:sSub>
                  </m:num>
                  <m:den>
                    <m:sSub>
                      <m:sSubPr>
                        <m:ctrlPr>
                          <w:rPr>
                            <w:rFonts w:ascii="Cambria Math" w:hAnsi="Cambria Math"/>
                            <w:i/>
                          </w:rPr>
                        </m:ctrlPr>
                      </m:sSubPr>
                      <m:e>
                        <m:r>
                          <w:rPr>
                            <w:rFonts w:ascii="Cambria Math" w:hAnsi="Cambria Math"/>
                          </w:rPr>
                          <m:t>y</m:t>
                        </m:r>
                      </m:e>
                      <m:sub>
                        <m:r>
                          <w:rPr>
                            <w:rFonts w:ascii="Cambria Math" w:hAnsi="Cambria Math"/>
                          </w:rPr>
                          <m:t>i</m:t>
                        </m:r>
                      </m:sub>
                    </m:sSub>
                  </m:den>
                </m:f>
              </m:e>
            </m:d>
          </m:e>
        </m:nary>
        <m:r>
          <w:rPr>
            <w:rFonts w:ascii="Cambria Math" w:hAnsi="Cambria Math"/>
          </w:rPr>
          <m:t xml:space="preserve"> </m:t>
        </m:r>
      </m:oMath>
      <w:r>
        <w:rPr>
          <w:rFonts w:eastAsiaTheme="minorEastAsia"/>
        </w:rPr>
        <w:tab/>
        <w:t>(2</w:t>
      </w:r>
      <w:r w:rsidR="00111D76">
        <w:rPr>
          <w:rFonts w:eastAsiaTheme="minorEastAsia"/>
        </w:rPr>
        <w:t>2</w:t>
      </w:r>
      <w:r>
        <w:rPr>
          <w:rFonts w:eastAsiaTheme="minorEastAsia"/>
        </w:rPr>
        <w:t>)</w:t>
      </w:r>
    </w:p>
    <w:p w14:paraId="0EFD49C4" w14:textId="2A624B4B" w:rsidR="001250AC" w:rsidRPr="00FD5C9C" w:rsidRDefault="001250AC" w:rsidP="00111D76">
      <w:pPr>
        <w:ind w:left="1440"/>
        <w:rPr>
          <w:rFonts w:eastAsiaTheme="minorEastAsia"/>
        </w:rPr>
      </w:pPr>
      <m:oMathPara>
        <m:oMathParaPr>
          <m:jc m:val="left"/>
        </m:oMathParaPr>
        <m:oMath>
          <m:r>
            <w:rPr>
              <w:rFonts w:ascii="Cambria Math" w:hAnsi="Cambria Math"/>
            </w:rPr>
            <w:lastRenderedPageBreak/>
            <m:t>With:</m:t>
          </m:r>
          <m:r>
            <w:rPr>
              <w:rFonts w:ascii="Cambria Math" w:hAnsi="Cambria Math"/>
            </w:rPr>
            <m:t xml:space="preserve"> </m:t>
          </m:r>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 xml:space="preserve">i </m:t>
              </m:r>
            </m:sub>
          </m:sSub>
          <m:r>
            <w:rPr>
              <w:rFonts w:ascii="Cambria Math" w:hAnsi="Cambria Math"/>
            </w:rPr>
            <m:t>is the actual value</m:t>
          </m:r>
          <m:r>
            <w:rPr>
              <w:rFonts w:ascii="Cambria Math" w:hAnsi="Cambria Math"/>
            </w:rPr>
            <w:br/>
          </m:r>
        </m:oMath>
      </m:oMathPara>
      <w:r w:rsidR="00111D76">
        <w:rPr>
          <w:rFonts w:eastAsiaTheme="minorEastAsia"/>
        </w:rPr>
        <w:t xml:space="preserv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i</m:t>
            </m:r>
          </m:sub>
        </m:sSub>
        <m:r>
          <w:rPr>
            <w:rFonts w:ascii="Cambria Math" w:eastAsiaTheme="minorEastAsia" w:hAnsi="Cambria Math"/>
          </w:rPr>
          <m:t xml:space="preserve"> is the predicted value</m:t>
        </m:r>
      </m:oMath>
    </w:p>
    <w:p w14:paraId="38BF44E6" w14:textId="77777777" w:rsidR="001250AC" w:rsidRPr="001250AC" w:rsidRDefault="001250AC" w:rsidP="001250AC">
      <w:pPr>
        <w:jc w:val="both"/>
      </w:pPr>
    </w:p>
    <w:p w14:paraId="2EE32947" w14:textId="770FD417" w:rsidR="00A639C7" w:rsidRPr="00A639C7" w:rsidRDefault="00E64BF3" w:rsidP="003B18C5">
      <w:pPr>
        <w:jc w:val="both"/>
      </w:pPr>
      <w:r>
        <w:t xml:space="preserve">In this evaluation, </w:t>
      </w:r>
      <w:r w:rsidR="0054213B">
        <w:t>nine</w:t>
      </w:r>
      <w:r>
        <w:t xml:space="preserve"> distinct models were assessed for the time series examination on 7</w:t>
      </w:r>
      <w:r w:rsidR="0005444E">
        <w:t>:2:1</w:t>
      </w:r>
      <w:r>
        <w:t xml:space="preserve">, </w:t>
      </w:r>
      <w:r w:rsidR="0005444E">
        <w:t>6:3:1</w:t>
      </w:r>
      <w:r>
        <w:t xml:space="preserve">, </w:t>
      </w:r>
      <w:r w:rsidR="0005444E">
        <w:t>8:1:1</w:t>
      </w:r>
      <w:r>
        <w:t xml:space="preserve"> </w:t>
      </w:r>
      <w:r w:rsidR="00CD2EB2">
        <w:t>training, validating,</w:t>
      </w:r>
      <w:r>
        <w:t xml:space="preserve"> and testing. </w:t>
      </w:r>
      <w:r w:rsidR="00CD2EB2">
        <w:t>RMSE, MAPE</w:t>
      </w:r>
      <w:r>
        <w:t xml:space="preserve"> </w:t>
      </w:r>
      <w:r w:rsidR="0054213B">
        <w:t xml:space="preserve">and MAE </w:t>
      </w:r>
      <w:r>
        <w:t xml:space="preserve">scores were used to assess model </w:t>
      </w:r>
      <w:r w:rsidR="00CD2EB2">
        <w:t>execution.</w:t>
      </w:r>
    </w:p>
    <w:p w14:paraId="35331D91" w14:textId="77777777" w:rsidR="003B18C5" w:rsidRPr="003B18C5" w:rsidRDefault="003B18C5" w:rsidP="003B18C5">
      <w:pPr>
        <w:jc w:val="both"/>
      </w:pPr>
    </w:p>
    <w:tbl>
      <w:tblPr>
        <w:tblW w:w="0" w:type="auto"/>
        <w:jc w:val="center"/>
        <w:tblLayout w:type="fixed"/>
        <w:tblCellMar>
          <w:top w:w="15" w:type="dxa"/>
          <w:left w:w="15" w:type="dxa"/>
          <w:bottom w:w="15" w:type="dxa"/>
          <w:right w:w="15" w:type="dxa"/>
        </w:tblCellMar>
        <w:tblLook w:val="04A0" w:firstRow="1" w:lastRow="0" w:firstColumn="1" w:lastColumn="0" w:noHBand="0" w:noVBand="1"/>
      </w:tblPr>
      <w:tblGrid>
        <w:gridCol w:w="1070"/>
        <w:gridCol w:w="900"/>
        <w:gridCol w:w="900"/>
        <w:gridCol w:w="990"/>
        <w:gridCol w:w="900"/>
      </w:tblGrid>
      <w:tr w:rsidR="003B18C5" w:rsidRPr="005B323A" w14:paraId="70492FA2" w14:textId="77777777" w:rsidTr="003B18C5">
        <w:trPr>
          <w:trHeight w:val="20"/>
          <w:jc w:val="center"/>
        </w:trPr>
        <w:tc>
          <w:tcPr>
            <w:tcW w:w="4760" w:type="dxa"/>
            <w:gridSpan w:val="5"/>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14:paraId="54342A57" w14:textId="6E1E7385" w:rsidR="003B18C5" w:rsidRPr="005B323A" w:rsidRDefault="003B18C5" w:rsidP="00AA102F">
            <w:pPr>
              <w:rPr>
                <w:rFonts w:eastAsia="Times New Roman"/>
                <w:b/>
                <w:bCs/>
                <w:color w:val="000000"/>
                <w:sz w:val="15"/>
                <w:szCs w:val="15"/>
              </w:rPr>
            </w:pPr>
            <w:r w:rsidRPr="003B18C5">
              <w:rPr>
                <w:b/>
                <w:bCs/>
              </w:rPr>
              <w:t>GAS dataset</w:t>
            </w:r>
          </w:p>
        </w:tc>
      </w:tr>
      <w:tr w:rsidR="00DC773F" w:rsidRPr="005B323A" w14:paraId="3F67E3BA" w14:textId="77777777" w:rsidTr="00691108">
        <w:trPr>
          <w:trHeight w:val="20"/>
          <w:jc w:val="center"/>
        </w:trPr>
        <w:tc>
          <w:tcPr>
            <w:tcW w:w="107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360B84E7" w14:textId="24F18FE0" w:rsidR="00DC773F" w:rsidRPr="005B323A" w:rsidRDefault="00DC773F" w:rsidP="00A639C7">
            <w:pPr>
              <w:rPr>
                <w:rFonts w:eastAsia="Times New Roman"/>
                <w:b/>
                <w:sz w:val="15"/>
                <w:szCs w:val="15"/>
              </w:rPr>
            </w:pPr>
            <w:r w:rsidRPr="005B323A">
              <w:rPr>
                <w:rFonts w:eastAsia="Times New Roman"/>
                <w:b/>
                <w:sz w:val="15"/>
                <w:szCs w:val="15"/>
              </w:rPr>
              <w:t>Model</w:t>
            </w:r>
          </w:p>
        </w:tc>
        <w:tc>
          <w:tcPr>
            <w:tcW w:w="90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CA6AF7C" w14:textId="35301E06" w:rsidR="00DC773F" w:rsidRPr="00AA102F" w:rsidRDefault="00A639C7" w:rsidP="004A7FE9">
            <w:pPr>
              <w:rPr>
                <w:rFonts w:eastAsia="Times New Roman"/>
                <w:b/>
                <w:sz w:val="15"/>
                <w:szCs w:val="15"/>
              </w:rPr>
            </w:pPr>
            <w:r w:rsidRPr="005B323A">
              <w:rPr>
                <w:rFonts w:eastAsia="Times New Roman"/>
                <w:b/>
                <w:sz w:val="15"/>
                <w:szCs w:val="15"/>
              </w:rPr>
              <w:t>Proportion</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1A70603" w14:textId="77777777" w:rsidR="00DC773F" w:rsidRPr="00AA102F" w:rsidRDefault="00DC773F" w:rsidP="00AA102F">
            <w:pPr>
              <w:rPr>
                <w:rFonts w:eastAsia="Times New Roman"/>
                <w:b/>
                <w:sz w:val="15"/>
                <w:szCs w:val="15"/>
              </w:rPr>
            </w:pPr>
            <w:r w:rsidRPr="00AA102F">
              <w:rPr>
                <w:rFonts w:eastAsia="Times New Roman"/>
                <w:b/>
                <w:color w:val="000000"/>
                <w:sz w:val="15"/>
                <w:szCs w:val="15"/>
              </w:rPr>
              <w:t>MAPE</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F9E4C05" w14:textId="77777777" w:rsidR="00DC773F" w:rsidRPr="00AA102F" w:rsidRDefault="00DC773F" w:rsidP="00AA102F">
            <w:pPr>
              <w:rPr>
                <w:rFonts w:eastAsia="Times New Roman"/>
                <w:b/>
                <w:sz w:val="15"/>
                <w:szCs w:val="15"/>
              </w:rPr>
            </w:pPr>
            <w:r w:rsidRPr="00AA102F">
              <w:rPr>
                <w:rFonts w:eastAsia="Times New Roman"/>
                <w:b/>
                <w:color w:val="000000"/>
                <w:sz w:val="15"/>
                <w:szCs w:val="15"/>
              </w:rPr>
              <w:t>RMSE</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6D75F17" w14:textId="77777777" w:rsidR="00DC773F" w:rsidRPr="00AA102F" w:rsidRDefault="00DC773F" w:rsidP="00AA102F">
            <w:pPr>
              <w:rPr>
                <w:rFonts w:eastAsia="Times New Roman"/>
                <w:b/>
                <w:sz w:val="15"/>
                <w:szCs w:val="15"/>
              </w:rPr>
            </w:pPr>
            <w:r w:rsidRPr="00AA102F">
              <w:rPr>
                <w:rFonts w:eastAsia="Times New Roman"/>
                <w:b/>
                <w:color w:val="000000"/>
                <w:sz w:val="15"/>
                <w:szCs w:val="15"/>
              </w:rPr>
              <w:t>MAE</w:t>
            </w:r>
          </w:p>
        </w:tc>
      </w:tr>
      <w:tr w:rsidR="00A639C7" w:rsidRPr="005B323A" w14:paraId="36E4D16F" w14:textId="77777777" w:rsidTr="00691108">
        <w:trPr>
          <w:trHeight w:val="20"/>
          <w:jc w:val="center"/>
        </w:trPr>
        <w:tc>
          <w:tcPr>
            <w:tcW w:w="1070" w:type="dxa"/>
            <w:vMerge w:val="restart"/>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F981F7B" w14:textId="77777777" w:rsidR="00AA102F" w:rsidRPr="00AA102F" w:rsidRDefault="00AA102F" w:rsidP="00AA102F">
            <w:pPr>
              <w:rPr>
                <w:rFonts w:eastAsia="Times New Roman"/>
                <w:b/>
                <w:sz w:val="15"/>
                <w:szCs w:val="15"/>
              </w:rPr>
            </w:pPr>
            <w:r w:rsidRPr="00AA102F">
              <w:rPr>
                <w:rFonts w:eastAsia="Times New Roman"/>
                <w:b/>
                <w:color w:val="000000"/>
                <w:sz w:val="15"/>
                <w:szCs w:val="15"/>
              </w:rPr>
              <w:t>LINEAR</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9FC5B0B" w14:textId="77777777" w:rsidR="00AA102F" w:rsidRPr="00AA102F" w:rsidRDefault="00AA102F" w:rsidP="00AA102F">
            <w:pPr>
              <w:rPr>
                <w:rFonts w:eastAsia="Times New Roman"/>
                <w:i/>
                <w:sz w:val="15"/>
                <w:szCs w:val="15"/>
              </w:rPr>
            </w:pPr>
            <w:r w:rsidRPr="00AA102F">
              <w:rPr>
                <w:rFonts w:eastAsia="Times New Roman"/>
                <w:i/>
                <w:color w:val="000000"/>
                <w:sz w:val="15"/>
                <w:szCs w:val="15"/>
              </w:rPr>
              <w:t>7:2:1</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13D9907" w14:textId="77777777" w:rsidR="00AA102F" w:rsidRPr="00AA102F" w:rsidRDefault="00AA102F" w:rsidP="00AA102F">
            <w:pPr>
              <w:rPr>
                <w:rFonts w:eastAsia="Times New Roman"/>
                <w:i/>
                <w:sz w:val="15"/>
                <w:szCs w:val="15"/>
              </w:rPr>
            </w:pPr>
            <w:r w:rsidRPr="00AA102F">
              <w:rPr>
                <w:rFonts w:eastAsia="Times New Roman"/>
                <w:i/>
                <w:color w:val="000000"/>
                <w:sz w:val="15"/>
                <w:szCs w:val="15"/>
              </w:rPr>
              <w:t>27.85%</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32467D3" w14:textId="77777777" w:rsidR="00AA102F" w:rsidRPr="00AA102F" w:rsidRDefault="00AA102F" w:rsidP="00AA102F">
            <w:pPr>
              <w:rPr>
                <w:rFonts w:eastAsia="Times New Roman"/>
                <w:i/>
                <w:sz w:val="15"/>
                <w:szCs w:val="15"/>
              </w:rPr>
            </w:pPr>
            <w:r w:rsidRPr="00AA102F">
              <w:rPr>
                <w:rFonts w:eastAsia="Times New Roman"/>
                <w:i/>
                <w:color w:val="000000"/>
                <w:sz w:val="15"/>
                <w:szCs w:val="15"/>
              </w:rPr>
              <w:t>31587.77</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6AFF207" w14:textId="77777777" w:rsidR="00AA102F" w:rsidRPr="00AA102F" w:rsidRDefault="00AA102F" w:rsidP="00AA102F">
            <w:pPr>
              <w:rPr>
                <w:rFonts w:eastAsia="Times New Roman"/>
                <w:i/>
                <w:sz w:val="15"/>
                <w:szCs w:val="15"/>
              </w:rPr>
            </w:pPr>
            <w:r w:rsidRPr="00AA102F">
              <w:rPr>
                <w:rFonts w:eastAsia="Times New Roman"/>
                <w:i/>
                <w:color w:val="000000"/>
                <w:sz w:val="15"/>
                <w:szCs w:val="15"/>
              </w:rPr>
              <w:t>30502.06</w:t>
            </w:r>
          </w:p>
        </w:tc>
      </w:tr>
      <w:tr w:rsidR="00A639C7" w:rsidRPr="005B323A" w14:paraId="45F88069"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03434F78" w14:textId="77777777" w:rsidR="00AA102F" w:rsidRPr="00AA102F" w:rsidRDefault="00AA102F" w:rsidP="00AA102F">
            <w:pPr>
              <w:jc w:val="left"/>
              <w:rPr>
                <w:rFonts w:eastAsia="Times New Roman"/>
                <w:b/>
                <w:sz w:val="15"/>
                <w:szCs w:val="15"/>
              </w:rPr>
            </w:pP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84C4E4A" w14:textId="77777777" w:rsidR="00AA102F" w:rsidRPr="00AA102F" w:rsidRDefault="00AA102F" w:rsidP="00AA102F">
            <w:pPr>
              <w:rPr>
                <w:rFonts w:eastAsia="Times New Roman"/>
                <w:i/>
                <w:sz w:val="15"/>
                <w:szCs w:val="15"/>
              </w:rPr>
            </w:pPr>
            <w:r w:rsidRPr="00AA102F">
              <w:rPr>
                <w:rFonts w:eastAsia="Times New Roman"/>
                <w:i/>
                <w:color w:val="000000"/>
                <w:sz w:val="15"/>
                <w:szCs w:val="15"/>
              </w:rPr>
              <w:t>6:3:1</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3264405B" w14:textId="77777777" w:rsidR="00AA102F" w:rsidRPr="00AA102F" w:rsidRDefault="00AA102F" w:rsidP="00AA102F">
            <w:pPr>
              <w:rPr>
                <w:rFonts w:eastAsia="Times New Roman"/>
                <w:i/>
                <w:sz w:val="15"/>
                <w:szCs w:val="15"/>
              </w:rPr>
            </w:pPr>
            <w:r w:rsidRPr="00AA102F">
              <w:rPr>
                <w:rFonts w:eastAsia="Times New Roman"/>
                <w:i/>
                <w:color w:val="000000"/>
                <w:sz w:val="15"/>
                <w:szCs w:val="15"/>
              </w:rPr>
              <w:t>37.77%</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B05BAE0" w14:textId="77777777" w:rsidR="00AA102F" w:rsidRPr="00AA102F" w:rsidRDefault="00AA102F" w:rsidP="00AA102F">
            <w:pPr>
              <w:rPr>
                <w:rFonts w:eastAsia="Times New Roman"/>
                <w:i/>
                <w:sz w:val="15"/>
                <w:szCs w:val="15"/>
              </w:rPr>
            </w:pPr>
            <w:r w:rsidRPr="00AA102F">
              <w:rPr>
                <w:rFonts w:eastAsia="Times New Roman"/>
                <w:i/>
                <w:color w:val="000000"/>
                <w:sz w:val="15"/>
                <w:szCs w:val="15"/>
              </w:rPr>
              <w:t>42824.24</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35DEF8B8" w14:textId="77777777" w:rsidR="00AA102F" w:rsidRPr="00AA102F" w:rsidRDefault="00AA102F" w:rsidP="00AA102F">
            <w:pPr>
              <w:rPr>
                <w:rFonts w:eastAsia="Times New Roman"/>
                <w:i/>
                <w:sz w:val="15"/>
                <w:szCs w:val="15"/>
              </w:rPr>
            </w:pPr>
            <w:r w:rsidRPr="00AA102F">
              <w:rPr>
                <w:rFonts w:eastAsia="Times New Roman"/>
                <w:i/>
                <w:color w:val="000000"/>
                <w:sz w:val="15"/>
                <w:szCs w:val="15"/>
              </w:rPr>
              <w:t>40311.92</w:t>
            </w:r>
          </w:p>
        </w:tc>
      </w:tr>
      <w:tr w:rsidR="00A639C7" w:rsidRPr="005B323A" w14:paraId="68326487"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963269E" w14:textId="77777777" w:rsidR="00AA102F" w:rsidRPr="00AA102F" w:rsidRDefault="00AA102F" w:rsidP="00AA102F">
            <w:pPr>
              <w:jc w:val="left"/>
              <w:rPr>
                <w:rFonts w:eastAsia="Times New Roman"/>
                <w:b/>
                <w:sz w:val="15"/>
                <w:szCs w:val="15"/>
              </w:rPr>
            </w:pP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BCD5983" w14:textId="77777777" w:rsidR="00AA102F" w:rsidRPr="00AA102F" w:rsidRDefault="00AA102F" w:rsidP="00AA102F">
            <w:pPr>
              <w:rPr>
                <w:rFonts w:eastAsia="Times New Roman"/>
                <w:i/>
                <w:sz w:val="15"/>
                <w:szCs w:val="15"/>
              </w:rPr>
            </w:pPr>
            <w:r w:rsidRPr="00AA102F">
              <w:rPr>
                <w:rFonts w:eastAsia="Times New Roman"/>
                <w:i/>
                <w:color w:val="000000"/>
                <w:sz w:val="15"/>
                <w:szCs w:val="15"/>
              </w:rPr>
              <w:t>8:1:1</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FEFAF76" w14:textId="77777777" w:rsidR="00AA102F" w:rsidRPr="00AA102F" w:rsidRDefault="00AA102F" w:rsidP="00AA102F">
            <w:pPr>
              <w:rPr>
                <w:rFonts w:eastAsia="Times New Roman"/>
                <w:i/>
                <w:sz w:val="15"/>
                <w:szCs w:val="15"/>
              </w:rPr>
            </w:pPr>
            <w:r w:rsidRPr="00AA102F">
              <w:rPr>
                <w:rFonts w:eastAsia="Times New Roman"/>
                <w:i/>
                <w:color w:val="000000"/>
                <w:sz w:val="15"/>
                <w:szCs w:val="15"/>
              </w:rPr>
              <w:t>19.16%</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92B168A" w14:textId="77777777" w:rsidR="00AA102F" w:rsidRPr="00AA102F" w:rsidRDefault="00AA102F" w:rsidP="00AA102F">
            <w:pPr>
              <w:rPr>
                <w:rFonts w:eastAsia="Times New Roman"/>
                <w:i/>
                <w:sz w:val="15"/>
                <w:szCs w:val="15"/>
              </w:rPr>
            </w:pPr>
            <w:r w:rsidRPr="00AA102F">
              <w:rPr>
                <w:rFonts w:eastAsia="Times New Roman"/>
                <w:i/>
                <w:color w:val="000000"/>
                <w:sz w:val="15"/>
                <w:szCs w:val="15"/>
              </w:rPr>
              <w:t>22535.56</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50C695A" w14:textId="77777777" w:rsidR="00AA102F" w:rsidRPr="00AA102F" w:rsidRDefault="00AA102F" w:rsidP="00AA102F">
            <w:pPr>
              <w:rPr>
                <w:rFonts w:eastAsia="Times New Roman"/>
                <w:i/>
                <w:sz w:val="15"/>
                <w:szCs w:val="15"/>
              </w:rPr>
            </w:pPr>
            <w:r w:rsidRPr="00AA102F">
              <w:rPr>
                <w:rFonts w:eastAsia="Times New Roman"/>
                <w:i/>
                <w:color w:val="000000"/>
                <w:sz w:val="15"/>
                <w:szCs w:val="15"/>
              </w:rPr>
              <w:t>21559.57</w:t>
            </w:r>
          </w:p>
        </w:tc>
      </w:tr>
      <w:tr w:rsidR="00DC773F" w:rsidRPr="005B323A" w14:paraId="2403999D" w14:textId="77777777" w:rsidTr="00691108">
        <w:trPr>
          <w:trHeight w:val="20"/>
          <w:jc w:val="center"/>
        </w:trPr>
        <w:tc>
          <w:tcPr>
            <w:tcW w:w="1070" w:type="dxa"/>
            <w:vMerge w:val="restart"/>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0479024" w14:textId="77777777" w:rsidR="00AA102F" w:rsidRPr="00AA102F" w:rsidRDefault="00AA102F" w:rsidP="00AA102F">
            <w:pPr>
              <w:rPr>
                <w:rFonts w:eastAsia="Times New Roman"/>
                <w:b/>
                <w:sz w:val="15"/>
                <w:szCs w:val="15"/>
              </w:rPr>
            </w:pPr>
            <w:r w:rsidRPr="00AA102F">
              <w:rPr>
                <w:rFonts w:eastAsia="Times New Roman"/>
                <w:b/>
                <w:color w:val="000000"/>
                <w:sz w:val="15"/>
                <w:szCs w:val="15"/>
              </w:rPr>
              <w:t>ARIMA</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471B403" w14:textId="77777777" w:rsidR="00AA102F" w:rsidRPr="00AA102F" w:rsidRDefault="00AA102F" w:rsidP="00AA102F">
            <w:pPr>
              <w:rPr>
                <w:rFonts w:eastAsia="Times New Roman"/>
                <w:i/>
                <w:sz w:val="15"/>
                <w:szCs w:val="15"/>
              </w:rPr>
            </w:pPr>
            <w:r w:rsidRPr="00AA102F">
              <w:rPr>
                <w:rFonts w:eastAsia="Times New Roman"/>
                <w:i/>
                <w:color w:val="000000"/>
                <w:sz w:val="15"/>
                <w:szCs w:val="15"/>
              </w:rPr>
              <w:t>7:2:1</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9137F2E" w14:textId="77777777" w:rsidR="00AA102F" w:rsidRPr="00AA102F" w:rsidRDefault="00AA102F" w:rsidP="00AA102F">
            <w:pPr>
              <w:rPr>
                <w:rFonts w:eastAsia="Times New Roman"/>
                <w:i/>
                <w:sz w:val="15"/>
                <w:szCs w:val="15"/>
              </w:rPr>
            </w:pPr>
            <w:r w:rsidRPr="00AA102F">
              <w:rPr>
                <w:rFonts w:eastAsia="Times New Roman"/>
                <w:i/>
                <w:color w:val="000000"/>
                <w:sz w:val="15"/>
                <w:szCs w:val="15"/>
              </w:rPr>
              <w:t>8.96%</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C02C202" w14:textId="77777777" w:rsidR="00AA102F" w:rsidRPr="00AA102F" w:rsidRDefault="00AA102F" w:rsidP="00AA102F">
            <w:pPr>
              <w:rPr>
                <w:rFonts w:eastAsia="Times New Roman"/>
                <w:i/>
                <w:sz w:val="15"/>
                <w:szCs w:val="15"/>
              </w:rPr>
            </w:pPr>
            <w:r w:rsidRPr="00AA102F">
              <w:rPr>
                <w:rFonts w:eastAsia="Times New Roman"/>
                <w:i/>
                <w:color w:val="000000"/>
                <w:sz w:val="15"/>
                <w:szCs w:val="15"/>
              </w:rPr>
              <w:t>11507.11</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30D98658" w14:textId="77777777" w:rsidR="00AA102F" w:rsidRPr="00AA102F" w:rsidRDefault="00AA102F" w:rsidP="00AA102F">
            <w:pPr>
              <w:rPr>
                <w:rFonts w:eastAsia="Times New Roman"/>
                <w:i/>
                <w:sz w:val="15"/>
                <w:szCs w:val="15"/>
              </w:rPr>
            </w:pPr>
            <w:r w:rsidRPr="00AA102F">
              <w:rPr>
                <w:rFonts w:eastAsia="Times New Roman"/>
                <w:i/>
                <w:color w:val="000000"/>
                <w:sz w:val="15"/>
                <w:szCs w:val="15"/>
              </w:rPr>
              <w:t>9982.91</w:t>
            </w:r>
          </w:p>
        </w:tc>
      </w:tr>
      <w:tr w:rsidR="00A639C7" w:rsidRPr="005B323A" w14:paraId="54B1F6F9"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928E5FD" w14:textId="77777777" w:rsidR="00AA102F" w:rsidRPr="00AA102F" w:rsidRDefault="00AA102F" w:rsidP="00AA102F">
            <w:pPr>
              <w:jc w:val="left"/>
              <w:rPr>
                <w:rFonts w:eastAsia="Times New Roman"/>
                <w:b/>
                <w:sz w:val="15"/>
                <w:szCs w:val="15"/>
              </w:rPr>
            </w:pP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10BFF76" w14:textId="77777777" w:rsidR="00AA102F" w:rsidRPr="00AA102F" w:rsidRDefault="00AA102F" w:rsidP="00AA102F">
            <w:pPr>
              <w:rPr>
                <w:rFonts w:eastAsia="Times New Roman"/>
                <w:i/>
                <w:sz w:val="15"/>
                <w:szCs w:val="15"/>
              </w:rPr>
            </w:pPr>
            <w:r w:rsidRPr="00AA102F">
              <w:rPr>
                <w:rFonts w:eastAsia="Times New Roman"/>
                <w:i/>
                <w:color w:val="000000"/>
                <w:sz w:val="15"/>
                <w:szCs w:val="15"/>
              </w:rPr>
              <w:t>6:3:1</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45448ED" w14:textId="77777777" w:rsidR="00AA102F" w:rsidRPr="00AA102F" w:rsidRDefault="00AA102F" w:rsidP="00AA102F">
            <w:pPr>
              <w:rPr>
                <w:rFonts w:eastAsia="Times New Roman"/>
                <w:i/>
                <w:sz w:val="15"/>
                <w:szCs w:val="15"/>
              </w:rPr>
            </w:pPr>
            <w:r w:rsidRPr="00AA102F">
              <w:rPr>
                <w:rFonts w:eastAsia="Times New Roman"/>
                <w:i/>
                <w:color w:val="000000"/>
                <w:sz w:val="15"/>
                <w:szCs w:val="15"/>
              </w:rPr>
              <w:t>19.47%</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607E9E10" w14:textId="77777777" w:rsidR="00AA102F" w:rsidRPr="00AA102F" w:rsidRDefault="00AA102F" w:rsidP="00AA102F">
            <w:pPr>
              <w:rPr>
                <w:rFonts w:eastAsia="Times New Roman"/>
                <w:i/>
                <w:sz w:val="15"/>
                <w:szCs w:val="15"/>
              </w:rPr>
            </w:pPr>
            <w:r w:rsidRPr="00AA102F">
              <w:rPr>
                <w:rFonts w:eastAsia="Times New Roman"/>
                <w:i/>
                <w:color w:val="000000"/>
                <w:sz w:val="15"/>
                <w:szCs w:val="15"/>
              </w:rPr>
              <w:t>23765.07</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482B04A" w14:textId="77777777" w:rsidR="00AA102F" w:rsidRPr="00AA102F" w:rsidRDefault="00AA102F" w:rsidP="00AA102F">
            <w:pPr>
              <w:rPr>
                <w:rFonts w:eastAsia="Times New Roman"/>
                <w:i/>
                <w:sz w:val="15"/>
                <w:szCs w:val="15"/>
              </w:rPr>
            </w:pPr>
            <w:r w:rsidRPr="00AA102F">
              <w:rPr>
                <w:rFonts w:eastAsia="Times New Roman"/>
                <w:i/>
                <w:color w:val="000000"/>
                <w:sz w:val="15"/>
                <w:szCs w:val="15"/>
              </w:rPr>
              <w:t>21166.91</w:t>
            </w:r>
          </w:p>
        </w:tc>
      </w:tr>
      <w:tr w:rsidR="00A639C7" w:rsidRPr="005B323A" w14:paraId="6EF8382F"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A5CA478" w14:textId="77777777" w:rsidR="00AA102F" w:rsidRPr="00AA102F" w:rsidRDefault="00AA102F" w:rsidP="00AA102F">
            <w:pPr>
              <w:jc w:val="left"/>
              <w:rPr>
                <w:rFonts w:eastAsia="Times New Roman"/>
                <w:b/>
                <w:sz w:val="15"/>
                <w:szCs w:val="15"/>
              </w:rPr>
            </w:pP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F1E6CA7" w14:textId="77777777" w:rsidR="00AA102F" w:rsidRPr="00AA102F" w:rsidRDefault="00AA102F" w:rsidP="00AA102F">
            <w:pPr>
              <w:rPr>
                <w:rFonts w:eastAsia="Times New Roman"/>
                <w:i/>
                <w:sz w:val="15"/>
                <w:szCs w:val="15"/>
              </w:rPr>
            </w:pPr>
            <w:r w:rsidRPr="00AA102F">
              <w:rPr>
                <w:rFonts w:eastAsia="Times New Roman"/>
                <w:i/>
                <w:color w:val="000000"/>
                <w:sz w:val="15"/>
                <w:szCs w:val="15"/>
              </w:rPr>
              <w:t>8:1:1</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D3B3370" w14:textId="77777777" w:rsidR="00AA102F" w:rsidRPr="00AA102F" w:rsidRDefault="00AA102F" w:rsidP="00AA102F">
            <w:pPr>
              <w:rPr>
                <w:rFonts w:eastAsia="Times New Roman"/>
                <w:i/>
                <w:sz w:val="15"/>
                <w:szCs w:val="15"/>
              </w:rPr>
            </w:pPr>
            <w:r w:rsidRPr="00AA102F">
              <w:rPr>
                <w:rFonts w:eastAsia="Times New Roman"/>
                <w:i/>
                <w:color w:val="000000"/>
                <w:sz w:val="15"/>
                <w:szCs w:val="15"/>
              </w:rPr>
              <w:t>6.31%</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3311153" w14:textId="77777777" w:rsidR="00AA102F" w:rsidRPr="00AA102F" w:rsidRDefault="00AA102F" w:rsidP="00AA102F">
            <w:pPr>
              <w:rPr>
                <w:rFonts w:eastAsia="Times New Roman"/>
                <w:i/>
                <w:sz w:val="15"/>
                <w:szCs w:val="15"/>
              </w:rPr>
            </w:pPr>
            <w:r w:rsidRPr="00AA102F">
              <w:rPr>
                <w:rFonts w:eastAsia="Times New Roman"/>
                <w:i/>
                <w:color w:val="000000"/>
                <w:sz w:val="15"/>
                <w:szCs w:val="15"/>
              </w:rPr>
              <w:t>8384.78</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C727B7D" w14:textId="77777777" w:rsidR="00AA102F" w:rsidRPr="00AA102F" w:rsidRDefault="00AA102F" w:rsidP="00AA102F">
            <w:pPr>
              <w:rPr>
                <w:rFonts w:eastAsia="Times New Roman"/>
                <w:i/>
                <w:sz w:val="15"/>
                <w:szCs w:val="15"/>
              </w:rPr>
            </w:pPr>
            <w:r w:rsidRPr="00AA102F">
              <w:rPr>
                <w:rFonts w:eastAsia="Times New Roman"/>
                <w:i/>
                <w:color w:val="000000"/>
                <w:sz w:val="15"/>
                <w:szCs w:val="15"/>
              </w:rPr>
              <w:t>6750.34</w:t>
            </w:r>
          </w:p>
        </w:tc>
      </w:tr>
      <w:tr w:rsidR="00A639C7" w:rsidRPr="005B323A" w14:paraId="4D59B0FF" w14:textId="77777777" w:rsidTr="00691108">
        <w:trPr>
          <w:trHeight w:val="20"/>
          <w:jc w:val="center"/>
        </w:trPr>
        <w:tc>
          <w:tcPr>
            <w:tcW w:w="1070" w:type="dxa"/>
            <w:vMerge w:val="restart"/>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39051BE" w14:textId="77777777" w:rsidR="00AA102F" w:rsidRPr="00AA102F" w:rsidRDefault="00AA102F" w:rsidP="00AA102F">
            <w:pPr>
              <w:rPr>
                <w:rFonts w:eastAsia="Times New Roman"/>
                <w:b/>
                <w:sz w:val="15"/>
                <w:szCs w:val="15"/>
              </w:rPr>
            </w:pPr>
            <w:r w:rsidRPr="00AA102F">
              <w:rPr>
                <w:rFonts w:eastAsia="Times New Roman"/>
                <w:b/>
                <w:color w:val="000000"/>
                <w:sz w:val="15"/>
                <w:szCs w:val="15"/>
              </w:rPr>
              <w:t>RNN</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29CCACE" w14:textId="77777777" w:rsidR="00AA102F" w:rsidRPr="00AA102F" w:rsidRDefault="00AA102F" w:rsidP="00AA102F">
            <w:pPr>
              <w:rPr>
                <w:rFonts w:eastAsia="Times New Roman"/>
                <w:i/>
                <w:sz w:val="15"/>
                <w:szCs w:val="15"/>
              </w:rPr>
            </w:pPr>
            <w:r w:rsidRPr="00AA102F">
              <w:rPr>
                <w:rFonts w:eastAsia="Times New Roman"/>
                <w:i/>
                <w:color w:val="000000"/>
                <w:sz w:val="15"/>
                <w:szCs w:val="15"/>
              </w:rPr>
              <w:t>7:2:1</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41D0014" w14:textId="77777777" w:rsidR="00AA102F" w:rsidRPr="00AA102F" w:rsidRDefault="00AA102F" w:rsidP="00AA102F">
            <w:pPr>
              <w:rPr>
                <w:rFonts w:eastAsia="Times New Roman"/>
                <w:i/>
                <w:sz w:val="15"/>
                <w:szCs w:val="15"/>
              </w:rPr>
            </w:pPr>
            <w:r w:rsidRPr="00AA102F">
              <w:rPr>
                <w:rFonts w:eastAsia="Times New Roman"/>
                <w:i/>
                <w:color w:val="000000"/>
                <w:sz w:val="15"/>
                <w:szCs w:val="15"/>
              </w:rPr>
              <w:t>7.47%</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798BE6F" w14:textId="77777777" w:rsidR="00AA102F" w:rsidRPr="00AA102F" w:rsidRDefault="00AA102F" w:rsidP="00AA102F">
            <w:pPr>
              <w:rPr>
                <w:rFonts w:eastAsia="Times New Roman"/>
                <w:i/>
                <w:sz w:val="15"/>
                <w:szCs w:val="15"/>
              </w:rPr>
            </w:pPr>
            <w:r w:rsidRPr="00AA102F">
              <w:rPr>
                <w:rFonts w:eastAsia="Times New Roman"/>
                <w:i/>
                <w:color w:val="000000"/>
                <w:sz w:val="15"/>
                <w:szCs w:val="15"/>
              </w:rPr>
              <w:t>10057.47</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9CE6086" w14:textId="77777777" w:rsidR="00AA102F" w:rsidRPr="00AA102F" w:rsidRDefault="00AA102F" w:rsidP="00AA102F">
            <w:pPr>
              <w:rPr>
                <w:rFonts w:eastAsia="Times New Roman"/>
                <w:i/>
                <w:sz w:val="15"/>
                <w:szCs w:val="15"/>
              </w:rPr>
            </w:pPr>
            <w:r w:rsidRPr="00AA102F">
              <w:rPr>
                <w:rFonts w:eastAsia="Times New Roman"/>
                <w:i/>
                <w:color w:val="000000"/>
                <w:sz w:val="15"/>
                <w:szCs w:val="15"/>
              </w:rPr>
              <w:t>7914.38</w:t>
            </w:r>
          </w:p>
        </w:tc>
      </w:tr>
      <w:tr w:rsidR="00A639C7" w:rsidRPr="005B323A" w14:paraId="0A8D8662"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04E808F2" w14:textId="77777777" w:rsidR="00AA102F" w:rsidRPr="00AA102F" w:rsidRDefault="00AA102F" w:rsidP="00AA102F">
            <w:pPr>
              <w:jc w:val="left"/>
              <w:rPr>
                <w:rFonts w:eastAsia="Times New Roman"/>
                <w:b/>
                <w:sz w:val="15"/>
                <w:szCs w:val="15"/>
              </w:rPr>
            </w:pP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4ABEB61" w14:textId="77777777" w:rsidR="00AA102F" w:rsidRPr="00AA102F" w:rsidRDefault="00AA102F" w:rsidP="00AA102F">
            <w:pPr>
              <w:rPr>
                <w:rFonts w:eastAsia="Times New Roman"/>
                <w:i/>
                <w:sz w:val="15"/>
                <w:szCs w:val="15"/>
              </w:rPr>
            </w:pPr>
            <w:r w:rsidRPr="00AA102F">
              <w:rPr>
                <w:rFonts w:eastAsia="Times New Roman"/>
                <w:i/>
                <w:color w:val="000000"/>
                <w:sz w:val="15"/>
                <w:szCs w:val="15"/>
              </w:rPr>
              <w:t>6:3:1</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6271BC4E" w14:textId="77777777" w:rsidR="00AA102F" w:rsidRPr="00AA102F" w:rsidRDefault="00AA102F" w:rsidP="00AA102F">
            <w:pPr>
              <w:rPr>
                <w:rFonts w:eastAsia="Times New Roman"/>
                <w:i/>
                <w:sz w:val="15"/>
                <w:szCs w:val="15"/>
              </w:rPr>
            </w:pPr>
            <w:r w:rsidRPr="00AA102F">
              <w:rPr>
                <w:rFonts w:eastAsia="Times New Roman"/>
                <w:i/>
                <w:color w:val="000000"/>
                <w:sz w:val="15"/>
                <w:szCs w:val="15"/>
              </w:rPr>
              <w:t>11.14%</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051F4E5" w14:textId="77777777" w:rsidR="00AA102F" w:rsidRPr="00AA102F" w:rsidRDefault="00AA102F" w:rsidP="00AA102F">
            <w:pPr>
              <w:rPr>
                <w:rFonts w:eastAsia="Times New Roman"/>
                <w:i/>
                <w:sz w:val="15"/>
                <w:szCs w:val="15"/>
              </w:rPr>
            </w:pPr>
            <w:r w:rsidRPr="00AA102F">
              <w:rPr>
                <w:rFonts w:eastAsia="Times New Roman"/>
                <w:i/>
                <w:color w:val="000000"/>
                <w:sz w:val="15"/>
                <w:szCs w:val="15"/>
              </w:rPr>
              <w:t>13714.76</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32CD8FF" w14:textId="77777777" w:rsidR="00AA102F" w:rsidRPr="00AA102F" w:rsidRDefault="00AA102F" w:rsidP="00AA102F">
            <w:pPr>
              <w:rPr>
                <w:rFonts w:eastAsia="Times New Roman"/>
                <w:i/>
                <w:sz w:val="15"/>
                <w:szCs w:val="15"/>
              </w:rPr>
            </w:pPr>
            <w:r w:rsidRPr="00AA102F">
              <w:rPr>
                <w:rFonts w:eastAsia="Times New Roman"/>
                <w:i/>
                <w:color w:val="000000"/>
                <w:sz w:val="15"/>
                <w:szCs w:val="15"/>
              </w:rPr>
              <w:t>10849.46</w:t>
            </w:r>
          </w:p>
        </w:tc>
      </w:tr>
      <w:tr w:rsidR="00A639C7" w:rsidRPr="005B323A" w14:paraId="5EF1C809"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269059C" w14:textId="77777777" w:rsidR="00AA102F" w:rsidRPr="00AA102F" w:rsidRDefault="00AA102F" w:rsidP="00AA102F">
            <w:pPr>
              <w:jc w:val="left"/>
              <w:rPr>
                <w:rFonts w:eastAsia="Times New Roman"/>
                <w:b/>
                <w:sz w:val="15"/>
                <w:szCs w:val="15"/>
              </w:rPr>
            </w:pP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20931B9" w14:textId="77777777" w:rsidR="00AA102F" w:rsidRPr="00AA102F" w:rsidRDefault="00AA102F" w:rsidP="00AA102F">
            <w:pPr>
              <w:rPr>
                <w:rFonts w:eastAsia="Times New Roman"/>
                <w:i/>
                <w:sz w:val="15"/>
                <w:szCs w:val="15"/>
              </w:rPr>
            </w:pPr>
            <w:r w:rsidRPr="00AA102F">
              <w:rPr>
                <w:rFonts w:eastAsia="Times New Roman"/>
                <w:i/>
                <w:color w:val="000000"/>
                <w:sz w:val="15"/>
                <w:szCs w:val="15"/>
              </w:rPr>
              <w:t>8:1:1</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5C57061" w14:textId="77777777" w:rsidR="00AA102F" w:rsidRPr="00AA102F" w:rsidRDefault="00AA102F" w:rsidP="00AA102F">
            <w:pPr>
              <w:rPr>
                <w:rFonts w:eastAsia="Times New Roman"/>
                <w:i/>
                <w:sz w:val="15"/>
                <w:szCs w:val="15"/>
              </w:rPr>
            </w:pPr>
            <w:r w:rsidRPr="00AA102F">
              <w:rPr>
                <w:rFonts w:eastAsia="Times New Roman"/>
                <w:i/>
                <w:color w:val="000000"/>
                <w:sz w:val="15"/>
                <w:szCs w:val="15"/>
              </w:rPr>
              <w:t>5.05%</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327521D7" w14:textId="77777777" w:rsidR="00AA102F" w:rsidRPr="00AA102F" w:rsidRDefault="00AA102F" w:rsidP="00AA102F">
            <w:pPr>
              <w:rPr>
                <w:rFonts w:eastAsia="Times New Roman"/>
                <w:i/>
                <w:sz w:val="15"/>
                <w:szCs w:val="15"/>
              </w:rPr>
            </w:pPr>
            <w:r w:rsidRPr="00AA102F">
              <w:rPr>
                <w:rFonts w:eastAsia="Times New Roman"/>
                <w:i/>
                <w:color w:val="000000"/>
                <w:sz w:val="15"/>
                <w:szCs w:val="15"/>
              </w:rPr>
              <w:t>7276.63</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29FFE76" w14:textId="77777777" w:rsidR="00AA102F" w:rsidRPr="00AA102F" w:rsidRDefault="00AA102F" w:rsidP="00AA102F">
            <w:pPr>
              <w:rPr>
                <w:rFonts w:eastAsia="Times New Roman"/>
                <w:i/>
                <w:sz w:val="15"/>
                <w:szCs w:val="15"/>
              </w:rPr>
            </w:pPr>
            <w:r w:rsidRPr="00AA102F">
              <w:rPr>
                <w:rFonts w:eastAsia="Times New Roman"/>
                <w:i/>
                <w:color w:val="000000"/>
                <w:sz w:val="15"/>
                <w:szCs w:val="15"/>
              </w:rPr>
              <w:t>5546.81</w:t>
            </w:r>
          </w:p>
        </w:tc>
      </w:tr>
      <w:tr w:rsidR="00DC773F" w:rsidRPr="005B323A" w14:paraId="3F357A2D" w14:textId="77777777" w:rsidTr="00691108">
        <w:trPr>
          <w:trHeight w:val="20"/>
          <w:jc w:val="center"/>
        </w:trPr>
        <w:tc>
          <w:tcPr>
            <w:tcW w:w="1070" w:type="dxa"/>
            <w:vMerge w:val="restart"/>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C93F2EF" w14:textId="77777777" w:rsidR="00AA102F" w:rsidRPr="00AA102F" w:rsidRDefault="00AA102F" w:rsidP="00AA102F">
            <w:pPr>
              <w:rPr>
                <w:rFonts w:eastAsia="Times New Roman"/>
                <w:b/>
                <w:sz w:val="15"/>
                <w:szCs w:val="15"/>
              </w:rPr>
            </w:pPr>
            <w:r w:rsidRPr="00AA102F">
              <w:rPr>
                <w:rFonts w:eastAsia="Times New Roman"/>
                <w:b/>
                <w:color w:val="000000"/>
                <w:sz w:val="15"/>
                <w:szCs w:val="15"/>
              </w:rPr>
              <w:t>LSTM</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2DBA9B8" w14:textId="77777777" w:rsidR="00AA102F" w:rsidRPr="00AA102F" w:rsidRDefault="00AA102F" w:rsidP="00AA102F">
            <w:pPr>
              <w:rPr>
                <w:rFonts w:eastAsia="Times New Roman"/>
                <w:i/>
                <w:sz w:val="15"/>
                <w:szCs w:val="15"/>
              </w:rPr>
            </w:pPr>
            <w:r w:rsidRPr="00AA102F">
              <w:rPr>
                <w:rFonts w:eastAsia="Times New Roman"/>
                <w:i/>
                <w:color w:val="000000"/>
                <w:sz w:val="15"/>
                <w:szCs w:val="15"/>
              </w:rPr>
              <w:t>7:2:1</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00ACB17" w14:textId="77777777" w:rsidR="00AA102F" w:rsidRPr="00AA102F" w:rsidRDefault="00AA102F" w:rsidP="00AA102F">
            <w:pPr>
              <w:rPr>
                <w:rFonts w:eastAsia="Times New Roman"/>
                <w:i/>
                <w:sz w:val="15"/>
                <w:szCs w:val="15"/>
              </w:rPr>
            </w:pPr>
            <w:r w:rsidRPr="00AA102F">
              <w:rPr>
                <w:rFonts w:eastAsia="Times New Roman"/>
                <w:i/>
                <w:color w:val="000000"/>
                <w:sz w:val="15"/>
                <w:szCs w:val="15"/>
              </w:rPr>
              <w:t>7.39%</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91E03A0" w14:textId="77777777" w:rsidR="00AA102F" w:rsidRPr="00AA102F" w:rsidRDefault="00AA102F" w:rsidP="00AA102F">
            <w:pPr>
              <w:rPr>
                <w:rFonts w:eastAsia="Times New Roman"/>
                <w:i/>
                <w:sz w:val="15"/>
                <w:szCs w:val="15"/>
              </w:rPr>
            </w:pPr>
            <w:r w:rsidRPr="00AA102F">
              <w:rPr>
                <w:rFonts w:eastAsia="Times New Roman"/>
                <w:i/>
                <w:color w:val="000000"/>
                <w:sz w:val="15"/>
                <w:szCs w:val="15"/>
              </w:rPr>
              <w:t>9942.21</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F7DFBE6" w14:textId="77777777" w:rsidR="00AA102F" w:rsidRPr="00AA102F" w:rsidRDefault="00AA102F" w:rsidP="00AA102F">
            <w:pPr>
              <w:rPr>
                <w:rFonts w:eastAsia="Times New Roman"/>
                <w:i/>
                <w:sz w:val="15"/>
                <w:szCs w:val="15"/>
              </w:rPr>
            </w:pPr>
            <w:r w:rsidRPr="00AA102F">
              <w:rPr>
                <w:rFonts w:eastAsia="Times New Roman"/>
                <w:i/>
                <w:color w:val="000000"/>
                <w:sz w:val="15"/>
                <w:szCs w:val="15"/>
              </w:rPr>
              <w:t>7818.73</w:t>
            </w:r>
          </w:p>
        </w:tc>
      </w:tr>
      <w:tr w:rsidR="00A639C7" w:rsidRPr="005B323A" w14:paraId="5DBF7257"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019CDF1A" w14:textId="77777777" w:rsidR="00AA102F" w:rsidRPr="00AA102F" w:rsidRDefault="00AA102F" w:rsidP="00AA102F">
            <w:pPr>
              <w:jc w:val="left"/>
              <w:rPr>
                <w:rFonts w:eastAsia="Times New Roman"/>
                <w:b/>
                <w:sz w:val="15"/>
                <w:szCs w:val="15"/>
              </w:rPr>
            </w:pP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A27983F" w14:textId="77777777" w:rsidR="00AA102F" w:rsidRPr="00AA102F" w:rsidRDefault="00AA102F" w:rsidP="00AA102F">
            <w:pPr>
              <w:rPr>
                <w:rFonts w:eastAsia="Times New Roman"/>
                <w:i/>
                <w:sz w:val="15"/>
                <w:szCs w:val="15"/>
              </w:rPr>
            </w:pPr>
            <w:r w:rsidRPr="00AA102F">
              <w:rPr>
                <w:rFonts w:eastAsia="Times New Roman"/>
                <w:i/>
                <w:color w:val="000000"/>
                <w:sz w:val="15"/>
                <w:szCs w:val="15"/>
              </w:rPr>
              <w:t>6:3:1</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C08A4BE" w14:textId="77777777" w:rsidR="00AA102F" w:rsidRPr="00AA102F" w:rsidRDefault="00AA102F" w:rsidP="00AA102F">
            <w:pPr>
              <w:rPr>
                <w:rFonts w:eastAsia="Times New Roman"/>
                <w:i/>
                <w:sz w:val="15"/>
                <w:szCs w:val="15"/>
              </w:rPr>
            </w:pPr>
            <w:r w:rsidRPr="00AA102F">
              <w:rPr>
                <w:rFonts w:eastAsia="Times New Roman"/>
                <w:i/>
                <w:color w:val="000000"/>
                <w:sz w:val="15"/>
                <w:szCs w:val="15"/>
              </w:rPr>
              <w:t>11.81%</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2A4FC24" w14:textId="77777777" w:rsidR="00AA102F" w:rsidRPr="00AA102F" w:rsidRDefault="00AA102F" w:rsidP="00AA102F">
            <w:pPr>
              <w:rPr>
                <w:rFonts w:eastAsia="Times New Roman"/>
                <w:i/>
                <w:sz w:val="15"/>
                <w:szCs w:val="15"/>
              </w:rPr>
            </w:pPr>
            <w:r w:rsidRPr="00AA102F">
              <w:rPr>
                <w:rFonts w:eastAsia="Times New Roman"/>
                <w:i/>
                <w:color w:val="000000"/>
                <w:sz w:val="15"/>
                <w:szCs w:val="15"/>
              </w:rPr>
              <w:t>14520.65</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E69D93B" w14:textId="77777777" w:rsidR="00AA102F" w:rsidRPr="00AA102F" w:rsidRDefault="00AA102F" w:rsidP="00AA102F">
            <w:pPr>
              <w:rPr>
                <w:rFonts w:eastAsia="Times New Roman"/>
                <w:i/>
                <w:sz w:val="15"/>
                <w:szCs w:val="15"/>
              </w:rPr>
            </w:pPr>
            <w:r w:rsidRPr="00AA102F">
              <w:rPr>
                <w:rFonts w:eastAsia="Times New Roman"/>
                <w:i/>
                <w:color w:val="000000"/>
                <w:sz w:val="15"/>
                <w:szCs w:val="15"/>
              </w:rPr>
              <w:t>11486.71</w:t>
            </w:r>
          </w:p>
        </w:tc>
      </w:tr>
      <w:tr w:rsidR="00A639C7" w:rsidRPr="005B323A" w14:paraId="176E5C00"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14925F81" w14:textId="77777777" w:rsidR="00AA102F" w:rsidRPr="00AA102F" w:rsidRDefault="00AA102F" w:rsidP="00AA102F">
            <w:pPr>
              <w:jc w:val="left"/>
              <w:rPr>
                <w:rFonts w:eastAsia="Times New Roman"/>
                <w:b/>
                <w:sz w:val="15"/>
                <w:szCs w:val="15"/>
              </w:rPr>
            </w:pP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E66A0EB" w14:textId="77777777" w:rsidR="00AA102F" w:rsidRPr="00AA102F" w:rsidRDefault="00AA102F" w:rsidP="00AA102F">
            <w:pPr>
              <w:rPr>
                <w:rFonts w:eastAsia="Times New Roman"/>
                <w:i/>
                <w:sz w:val="15"/>
                <w:szCs w:val="15"/>
              </w:rPr>
            </w:pPr>
            <w:r w:rsidRPr="00AA102F">
              <w:rPr>
                <w:rFonts w:eastAsia="Times New Roman"/>
                <w:i/>
                <w:color w:val="000000"/>
                <w:sz w:val="15"/>
                <w:szCs w:val="15"/>
              </w:rPr>
              <w:t>8:1:1</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2383508" w14:textId="77777777" w:rsidR="00AA102F" w:rsidRPr="00AA102F" w:rsidRDefault="00AA102F" w:rsidP="00AA102F">
            <w:pPr>
              <w:rPr>
                <w:rFonts w:eastAsia="Times New Roman"/>
                <w:i/>
                <w:sz w:val="15"/>
                <w:szCs w:val="15"/>
              </w:rPr>
            </w:pPr>
            <w:r w:rsidRPr="00AA102F">
              <w:rPr>
                <w:rFonts w:eastAsia="Times New Roman"/>
                <w:i/>
                <w:color w:val="000000"/>
                <w:sz w:val="15"/>
                <w:szCs w:val="15"/>
              </w:rPr>
              <w:t>5.05%</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1574FB1" w14:textId="77777777" w:rsidR="00AA102F" w:rsidRPr="00AA102F" w:rsidRDefault="00AA102F" w:rsidP="00AA102F">
            <w:pPr>
              <w:rPr>
                <w:rFonts w:eastAsia="Times New Roman"/>
                <w:i/>
                <w:sz w:val="15"/>
                <w:szCs w:val="15"/>
              </w:rPr>
            </w:pPr>
            <w:r w:rsidRPr="00AA102F">
              <w:rPr>
                <w:rFonts w:eastAsia="Times New Roman"/>
                <w:i/>
                <w:color w:val="000000"/>
                <w:sz w:val="15"/>
                <w:szCs w:val="15"/>
              </w:rPr>
              <w:t>7292.85</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D9926B3" w14:textId="77777777" w:rsidR="00AA102F" w:rsidRPr="00AA102F" w:rsidRDefault="00AA102F" w:rsidP="00AA102F">
            <w:pPr>
              <w:rPr>
                <w:rFonts w:eastAsia="Times New Roman"/>
                <w:i/>
                <w:sz w:val="15"/>
                <w:szCs w:val="15"/>
              </w:rPr>
            </w:pPr>
            <w:r w:rsidRPr="00AA102F">
              <w:rPr>
                <w:rFonts w:eastAsia="Times New Roman"/>
                <w:i/>
                <w:color w:val="000000"/>
                <w:sz w:val="15"/>
                <w:szCs w:val="15"/>
              </w:rPr>
              <w:t>5576.32</w:t>
            </w:r>
          </w:p>
        </w:tc>
      </w:tr>
      <w:tr w:rsidR="00A639C7" w:rsidRPr="005B323A" w14:paraId="64AE787D" w14:textId="77777777" w:rsidTr="00691108">
        <w:trPr>
          <w:trHeight w:val="20"/>
          <w:jc w:val="center"/>
        </w:trPr>
        <w:tc>
          <w:tcPr>
            <w:tcW w:w="1070" w:type="dxa"/>
            <w:vMerge w:val="restart"/>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FCC1D99" w14:textId="77777777" w:rsidR="00AA102F" w:rsidRPr="00AA102F" w:rsidRDefault="00AA102F" w:rsidP="00AA102F">
            <w:pPr>
              <w:rPr>
                <w:rFonts w:eastAsia="Times New Roman"/>
                <w:b/>
                <w:sz w:val="15"/>
                <w:szCs w:val="15"/>
              </w:rPr>
            </w:pPr>
            <w:r w:rsidRPr="00AA102F">
              <w:rPr>
                <w:rFonts w:eastAsia="Times New Roman"/>
                <w:b/>
                <w:color w:val="000000"/>
                <w:sz w:val="15"/>
                <w:szCs w:val="15"/>
              </w:rPr>
              <w:t>GRU</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4988039" w14:textId="77777777" w:rsidR="00AA102F" w:rsidRPr="00AA102F" w:rsidRDefault="00AA102F" w:rsidP="00AA102F">
            <w:pPr>
              <w:rPr>
                <w:rFonts w:eastAsia="Times New Roman"/>
                <w:i/>
                <w:sz w:val="15"/>
                <w:szCs w:val="15"/>
              </w:rPr>
            </w:pPr>
            <w:r w:rsidRPr="00AA102F">
              <w:rPr>
                <w:rFonts w:eastAsia="Times New Roman"/>
                <w:i/>
                <w:color w:val="000000"/>
                <w:sz w:val="15"/>
                <w:szCs w:val="15"/>
              </w:rPr>
              <w:t>7:2:1</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97BFE78" w14:textId="77777777" w:rsidR="00AA102F" w:rsidRPr="00AA102F" w:rsidRDefault="00AA102F" w:rsidP="00AA102F">
            <w:pPr>
              <w:rPr>
                <w:rFonts w:eastAsia="Times New Roman"/>
                <w:i/>
                <w:sz w:val="15"/>
                <w:szCs w:val="15"/>
              </w:rPr>
            </w:pPr>
            <w:r w:rsidRPr="00AA102F">
              <w:rPr>
                <w:rFonts w:eastAsia="Times New Roman"/>
                <w:i/>
                <w:color w:val="000000"/>
                <w:sz w:val="15"/>
                <w:szCs w:val="15"/>
              </w:rPr>
              <w:t>7.52%</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4DE33C9" w14:textId="77777777" w:rsidR="00AA102F" w:rsidRPr="00AA102F" w:rsidRDefault="00AA102F" w:rsidP="00AA102F">
            <w:pPr>
              <w:rPr>
                <w:rFonts w:eastAsia="Times New Roman"/>
                <w:i/>
                <w:sz w:val="15"/>
                <w:szCs w:val="15"/>
              </w:rPr>
            </w:pPr>
            <w:r w:rsidRPr="00AA102F">
              <w:rPr>
                <w:rFonts w:eastAsia="Times New Roman"/>
                <w:i/>
                <w:color w:val="000000"/>
                <w:sz w:val="15"/>
                <w:szCs w:val="15"/>
              </w:rPr>
              <w:t>10179.54</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B7578F6" w14:textId="77777777" w:rsidR="00AA102F" w:rsidRPr="00AA102F" w:rsidRDefault="00AA102F" w:rsidP="00AA102F">
            <w:pPr>
              <w:rPr>
                <w:rFonts w:eastAsia="Times New Roman"/>
                <w:i/>
                <w:sz w:val="15"/>
                <w:szCs w:val="15"/>
              </w:rPr>
            </w:pPr>
            <w:r w:rsidRPr="00AA102F">
              <w:rPr>
                <w:rFonts w:eastAsia="Times New Roman"/>
                <w:i/>
                <w:color w:val="000000"/>
                <w:sz w:val="15"/>
                <w:szCs w:val="15"/>
              </w:rPr>
              <w:t>8008.34</w:t>
            </w:r>
          </w:p>
        </w:tc>
      </w:tr>
      <w:tr w:rsidR="00A639C7" w:rsidRPr="005B323A" w14:paraId="7E32EF56"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14514ED2" w14:textId="77777777" w:rsidR="00AA102F" w:rsidRPr="00AA102F" w:rsidRDefault="00AA102F" w:rsidP="00AA102F">
            <w:pPr>
              <w:jc w:val="left"/>
              <w:rPr>
                <w:rFonts w:eastAsia="Times New Roman"/>
                <w:b/>
                <w:sz w:val="15"/>
                <w:szCs w:val="15"/>
              </w:rPr>
            </w:pP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E4987FD" w14:textId="77777777" w:rsidR="00AA102F" w:rsidRPr="00AA102F" w:rsidRDefault="00AA102F" w:rsidP="00AA102F">
            <w:pPr>
              <w:rPr>
                <w:rFonts w:eastAsia="Times New Roman"/>
                <w:i/>
                <w:sz w:val="15"/>
                <w:szCs w:val="15"/>
              </w:rPr>
            </w:pPr>
            <w:r w:rsidRPr="00AA102F">
              <w:rPr>
                <w:rFonts w:eastAsia="Times New Roman"/>
                <w:i/>
                <w:color w:val="000000"/>
                <w:sz w:val="15"/>
                <w:szCs w:val="15"/>
              </w:rPr>
              <w:t>6:3:1</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35F2A324" w14:textId="77777777" w:rsidR="00AA102F" w:rsidRPr="00AA102F" w:rsidRDefault="00AA102F" w:rsidP="00AA102F">
            <w:pPr>
              <w:rPr>
                <w:rFonts w:eastAsia="Times New Roman"/>
                <w:i/>
                <w:sz w:val="15"/>
                <w:szCs w:val="15"/>
              </w:rPr>
            </w:pPr>
            <w:r w:rsidRPr="00AA102F">
              <w:rPr>
                <w:rFonts w:eastAsia="Times New Roman"/>
                <w:i/>
                <w:color w:val="000000"/>
                <w:sz w:val="15"/>
                <w:szCs w:val="15"/>
              </w:rPr>
              <w:t>10.96%</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386978B1" w14:textId="77777777" w:rsidR="00AA102F" w:rsidRPr="00AA102F" w:rsidRDefault="00AA102F" w:rsidP="00AA102F">
            <w:pPr>
              <w:rPr>
                <w:rFonts w:eastAsia="Times New Roman"/>
                <w:i/>
                <w:sz w:val="15"/>
                <w:szCs w:val="15"/>
              </w:rPr>
            </w:pPr>
            <w:r w:rsidRPr="00AA102F">
              <w:rPr>
                <w:rFonts w:eastAsia="Times New Roman"/>
                <w:i/>
                <w:color w:val="000000"/>
                <w:sz w:val="15"/>
                <w:szCs w:val="15"/>
              </w:rPr>
              <w:t>13542.26</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147E542" w14:textId="77777777" w:rsidR="00AA102F" w:rsidRPr="00AA102F" w:rsidRDefault="00AA102F" w:rsidP="00AA102F">
            <w:pPr>
              <w:rPr>
                <w:rFonts w:eastAsia="Times New Roman"/>
                <w:i/>
                <w:sz w:val="15"/>
                <w:szCs w:val="15"/>
              </w:rPr>
            </w:pPr>
            <w:r w:rsidRPr="00AA102F">
              <w:rPr>
                <w:rFonts w:eastAsia="Times New Roman"/>
                <w:i/>
                <w:color w:val="000000"/>
                <w:sz w:val="15"/>
                <w:szCs w:val="15"/>
              </w:rPr>
              <w:t>10809.97</w:t>
            </w:r>
          </w:p>
        </w:tc>
      </w:tr>
      <w:tr w:rsidR="00A639C7" w:rsidRPr="005B323A" w14:paraId="220E3F8B"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0314B8B2" w14:textId="77777777" w:rsidR="00AA102F" w:rsidRPr="00AA102F" w:rsidRDefault="00AA102F" w:rsidP="00AA102F">
            <w:pPr>
              <w:jc w:val="left"/>
              <w:rPr>
                <w:rFonts w:eastAsia="Times New Roman"/>
                <w:b/>
                <w:sz w:val="15"/>
                <w:szCs w:val="15"/>
              </w:rPr>
            </w:pP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CFE4148" w14:textId="77777777" w:rsidR="00AA102F" w:rsidRPr="00AA102F" w:rsidRDefault="00AA102F" w:rsidP="00AA102F">
            <w:pPr>
              <w:rPr>
                <w:rFonts w:eastAsia="Times New Roman"/>
                <w:i/>
                <w:sz w:val="15"/>
                <w:szCs w:val="15"/>
              </w:rPr>
            </w:pPr>
            <w:r w:rsidRPr="00AA102F">
              <w:rPr>
                <w:rFonts w:eastAsia="Times New Roman"/>
                <w:i/>
                <w:color w:val="000000"/>
                <w:sz w:val="15"/>
                <w:szCs w:val="15"/>
              </w:rPr>
              <w:t>8:1:1</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11B3EF9" w14:textId="77777777" w:rsidR="00AA102F" w:rsidRPr="00AA102F" w:rsidRDefault="00AA102F" w:rsidP="00AA102F">
            <w:pPr>
              <w:rPr>
                <w:rFonts w:eastAsia="Times New Roman"/>
                <w:i/>
                <w:sz w:val="15"/>
                <w:szCs w:val="15"/>
              </w:rPr>
            </w:pPr>
            <w:r w:rsidRPr="00AA102F">
              <w:rPr>
                <w:rFonts w:eastAsia="Times New Roman"/>
                <w:i/>
                <w:color w:val="000000"/>
                <w:sz w:val="15"/>
                <w:szCs w:val="15"/>
              </w:rPr>
              <w:t>5.04%</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D4BC2CE" w14:textId="77777777" w:rsidR="00AA102F" w:rsidRPr="00AA102F" w:rsidRDefault="00AA102F" w:rsidP="00AA102F">
            <w:pPr>
              <w:rPr>
                <w:rFonts w:eastAsia="Times New Roman"/>
                <w:i/>
                <w:sz w:val="15"/>
                <w:szCs w:val="15"/>
              </w:rPr>
            </w:pPr>
            <w:r w:rsidRPr="00AA102F">
              <w:rPr>
                <w:rFonts w:eastAsia="Times New Roman"/>
                <w:i/>
                <w:color w:val="000000"/>
                <w:sz w:val="15"/>
                <w:szCs w:val="15"/>
              </w:rPr>
              <w:t>7258.21</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E7D2556" w14:textId="77777777" w:rsidR="00AA102F" w:rsidRPr="00AA102F" w:rsidRDefault="00AA102F" w:rsidP="00AA102F">
            <w:pPr>
              <w:rPr>
                <w:rFonts w:eastAsia="Times New Roman"/>
                <w:i/>
                <w:sz w:val="15"/>
                <w:szCs w:val="15"/>
              </w:rPr>
            </w:pPr>
            <w:r w:rsidRPr="00AA102F">
              <w:rPr>
                <w:rFonts w:eastAsia="Times New Roman"/>
                <w:i/>
                <w:color w:val="000000"/>
                <w:sz w:val="15"/>
                <w:szCs w:val="15"/>
              </w:rPr>
              <w:t>5538.75</w:t>
            </w:r>
          </w:p>
        </w:tc>
      </w:tr>
      <w:tr w:rsidR="00A639C7" w:rsidRPr="005B323A" w14:paraId="37727C5C" w14:textId="77777777" w:rsidTr="00691108">
        <w:trPr>
          <w:trHeight w:val="20"/>
          <w:jc w:val="center"/>
        </w:trPr>
        <w:tc>
          <w:tcPr>
            <w:tcW w:w="1070" w:type="dxa"/>
            <w:vMerge w:val="restart"/>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7A86F2C" w14:textId="77777777" w:rsidR="00AA102F" w:rsidRPr="00AA102F" w:rsidRDefault="00AA102F" w:rsidP="00AA102F">
            <w:pPr>
              <w:rPr>
                <w:rFonts w:eastAsia="Times New Roman"/>
                <w:b/>
                <w:sz w:val="15"/>
                <w:szCs w:val="15"/>
              </w:rPr>
            </w:pPr>
            <w:r w:rsidRPr="00AA102F">
              <w:rPr>
                <w:rFonts w:eastAsia="Times New Roman"/>
                <w:b/>
                <w:color w:val="000000"/>
                <w:sz w:val="15"/>
                <w:szCs w:val="15"/>
              </w:rPr>
              <w:t>SARIMAX</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33BD9CE3" w14:textId="77777777" w:rsidR="00AA102F" w:rsidRPr="00AA102F" w:rsidRDefault="00AA102F" w:rsidP="00AA102F">
            <w:pPr>
              <w:rPr>
                <w:rFonts w:eastAsia="Times New Roman"/>
                <w:i/>
                <w:sz w:val="15"/>
                <w:szCs w:val="15"/>
              </w:rPr>
            </w:pPr>
            <w:r w:rsidRPr="00AA102F">
              <w:rPr>
                <w:rFonts w:eastAsia="Times New Roman"/>
                <w:i/>
                <w:color w:val="000000"/>
                <w:sz w:val="15"/>
                <w:szCs w:val="15"/>
              </w:rPr>
              <w:t>7:2:1</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C388942" w14:textId="77777777" w:rsidR="00AA102F" w:rsidRPr="00AA102F" w:rsidRDefault="00AA102F" w:rsidP="00AA102F">
            <w:pPr>
              <w:rPr>
                <w:rFonts w:eastAsia="Times New Roman"/>
                <w:i/>
                <w:sz w:val="15"/>
                <w:szCs w:val="15"/>
              </w:rPr>
            </w:pPr>
            <w:r w:rsidRPr="00AA102F">
              <w:rPr>
                <w:rFonts w:eastAsia="Times New Roman"/>
                <w:i/>
                <w:color w:val="000000"/>
                <w:sz w:val="15"/>
                <w:szCs w:val="15"/>
              </w:rPr>
              <w:t>1.71%</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6FF665D1" w14:textId="77777777" w:rsidR="00AA102F" w:rsidRPr="00AA102F" w:rsidRDefault="00AA102F" w:rsidP="00AA102F">
            <w:pPr>
              <w:rPr>
                <w:rFonts w:eastAsia="Times New Roman"/>
                <w:i/>
                <w:sz w:val="15"/>
                <w:szCs w:val="15"/>
              </w:rPr>
            </w:pPr>
            <w:r w:rsidRPr="00AA102F">
              <w:rPr>
                <w:rFonts w:eastAsia="Times New Roman"/>
                <w:i/>
                <w:color w:val="000000"/>
                <w:sz w:val="15"/>
                <w:szCs w:val="15"/>
              </w:rPr>
              <w:t>2805.41</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AACEFA5" w14:textId="77777777" w:rsidR="00AA102F" w:rsidRPr="00AA102F" w:rsidRDefault="00AA102F" w:rsidP="00AA102F">
            <w:pPr>
              <w:rPr>
                <w:rFonts w:eastAsia="Times New Roman"/>
                <w:i/>
                <w:sz w:val="15"/>
                <w:szCs w:val="15"/>
              </w:rPr>
            </w:pPr>
            <w:r w:rsidRPr="00AA102F">
              <w:rPr>
                <w:rFonts w:eastAsia="Times New Roman"/>
                <w:i/>
                <w:color w:val="000000"/>
                <w:sz w:val="15"/>
                <w:szCs w:val="15"/>
              </w:rPr>
              <w:t>1872.42</w:t>
            </w:r>
          </w:p>
        </w:tc>
      </w:tr>
      <w:tr w:rsidR="00A639C7" w:rsidRPr="005B323A" w14:paraId="46C1BE43"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E19B315" w14:textId="77777777" w:rsidR="00AA102F" w:rsidRPr="00AA102F" w:rsidRDefault="00AA102F" w:rsidP="00AA102F">
            <w:pPr>
              <w:jc w:val="left"/>
              <w:rPr>
                <w:rFonts w:eastAsia="Times New Roman"/>
                <w:b/>
                <w:sz w:val="15"/>
                <w:szCs w:val="15"/>
              </w:rPr>
            </w:pP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AF8086A" w14:textId="77777777" w:rsidR="00AA102F" w:rsidRPr="00AA102F" w:rsidRDefault="00AA102F" w:rsidP="00AA102F">
            <w:pPr>
              <w:rPr>
                <w:rFonts w:eastAsia="Times New Roman"/>
                <w:i/>
                <w:sz w:val="15"/>
                <w:szCs w:val="15"/>
              </w:rPr>
            </w:pPr>
            <w:r w:rsidRPr="00AA102F">
              <w:rPr>
                <w:rFonts w:eastAsia="Times New Roman"/>
                <w:i/>
                <w:color w:val="000000"/>
                <w:sz w:val="15"/>
                <w:szCs w:val="15"/>
              </w:rPr>
              <w:t>6:3:1</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867B7E8" w14:textId="77777777" w:rsidR="00AA102F" w:rsidRPr="00AA102F" w:rsidRDefault="00AA102F" w:rsidP="00AA102F">
            <w:pPr>
              <w:rPr>
                <w:rFonts w:eastAsia="Times New Roman"/>
                <w:i/>
                <w:sz w:val="15"/>
                <w:szCs w:val="15"/>
              </w:rPr>
            </w:pPr>
            <w:r w:rsidRPr="00AA102F">
              <w:rPr>
                <w:rFonts w:eastAsia="Times New Roman"/>
                <w:i/>
                <w:color w:val="000000"/>
                <w:sz w:val="15"/>
                <w:szCs w:val="15"/>
              </w:rPr>
              <w:t>1.63%</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E06FA40" w14:textId="77777777" w:rsidR="00AA102F" w:rsidRPr="00AA102F" w:rsidRDefault="00AA102F" w:rsidP="00AA102F">
            <w:pPr>
              <w:rPr>
                <w:rFonts w:eastAsia="Times New Roman"/>
                <w:i/>
                <w:sz w:val="15"/>
                <w:szCs w:val="15"/>
              </w:rPr>
            </w:pPr>
            <w:r w:rsidRPr="00AA102F">
              <w:rPr>
                <w:rFonts w:eastAsia="Times New Roman"/>
                <w:i/>
                <w:color w:val="000000"/>
                <w:sz w:val="15"/>
                <w:szCs w:val="15"/>
              </w:rPr>
              <w:t>2614.13</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CBB4137" w14:textId="77777777" w:rsidR="00AA102F" w:rsidRPr="00AA102F" w:rsidRDefault="00AA102F" w:rsidP="00AA102F">
            <w:pPr>
              <w:rPr>
                <w:rFonts w:eastAsia="Times New Roman"/>
                <w:i/>
                <w:sz w:val="15"/>
                <w:szCs w:val="15"/>
              </w:rPr>
            </w:pPr>
            <w:r w:rsidRPr="00AA102F">
              <w:rPr>
                <w:rFonts w:eastAsia="Times New Roman"/>
                <w:i/>
                <w:color w:val="000000"/>
                <w:sz w:val="15"/>
                <w:szCs w:val="15"/>
              </w:rPr>
              <w:t>1734.98</w:t>
            </w:r>
          </w:p>
        </w:tc>
      </w:tr>
      <w:tr w:rsidR="00A639C7" w:rsidRPr="005B323A" w14:paraId="54F8E437"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11ACDDAB" w14:textId="77777777" w:rsidR="00AA102F" w:rsidRPr="00AA102F" w:rsidRDefault="00AA102F" w:rsidP="00AA102F">
            <w:pPr>
              <w:jc w:val="left"/>
              <w:rPr>
                <w:rFonts w:eastAsia="Times New Roman"/>
                <w:b/>
                <w:sz w:val="15"/>
                <w:szCs w:val="15"/>
              </w:rPr>
            </w:pP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FC0ADFB" w14:textId="77777777" w:rsidR="00AA102F" w:rsidRPr="00AA102F" w:rsidRDefault="00AA102F" w:rsidP="00AA102F">
            <w:pPr>
              <w:rPr>
                <w:rFonts w:eastAsia="Times New Roman"/>
                <w:i/>
                <w:sz w:val="15"/>
                <w:szCs w:val="15"/>
              </w:rPr>
            </w:pPr>
            <w:r w:rsidRPr="00AA102F">
              <w:rPr>
                <w:rFonts w:eastAsia="Times New Roman"/>
                <w:i/>
                <w:color w:val="000000"/>
                <w:sz w:val="15"/>
                <w:szCs w:val="15"/>
              </w:rPr>
              <w:t>8:1:1</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DDF4D41" w14:textId="77777777" w:rsidR="00AA102F" w:rsidRPr="00AA102F" w:rsidRDefault="00AA102F" w:rsidP="00AA102F">
            <w:pPr>
              <w:rPr>
                <w:rFonts w:eastAsia="Times New Roman"/>
                <w:i/>
                <w:sz w:val="15"/>
                <w:szCs w:val="15"/>
              </w:rPr>
            </w:pPr>
            <w:r w:rsidRPr="00AA102F">
              <w:rPr>
                <w:rFonts w:eastAsia="Times New Roman"/>
                <w:i/>
                <w:color w:val="000000"/>
                <w:sz w:val="15"/>
                <w:szCs w:val="15"/>
              </w:rPr>
              <w:t>1.62%</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AA36CA3" w14:textId="77777777" w:rsidR="00AA102F" w:rsidRPr="00AA102F" w:rsidRDefault="00AA102F" w:rsidP="00AA102F">
            <w:pPr>
              <w:rPr>
                <w:rFonts w:eastAsia="Times New Roman"/>
                <w:i/>
                <w:sz w:val="15"/>
                <w:szCs w:val="15"/>
              </w:rPr>
            </w:pPr>
            <w:r w:rsidRPr="00AA102F">
              <w:rPr>
                <w:rFonts w:eastAsia="Times New Roman"/>
                <w:i/>
                <w:color w:val="000000"/>
                <w:sz w:val="15"/>
                <w:szCs w:val="15"/>
              </w:rPr>
              <w:t>2754.71</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A8B81A1" w14:textId="77777777" w:rsidR="00AA102F" w:rsidRPr="00AA102F" w:rsidRDefault="00AA102F" w:rsidP="00AA102F">
            <w:pPr>
              <w:rPr>
                <w:rFonts w:eastAsia="Times New Roman"/>
                <w:i/>
                <w:sz w:val="15"/>
                <w:szCs w:val="15"/>
              </w:rPr>
            </w:pPr>
            <w:r w:rsidRPr="00AA102F">
              <w:rPr>
                <w:rFonts w:eastAsia="Times New Roman"/>
                <w:i/>
                <w:color w:val="000000"/>
                <w:sz w:val="15"/>
                <w:szCs w:val="15"/>
              </w:rPr>
              <w:t>1839.19</w:t>
            </w:r>
          </w:p>
        </w:tc>
      </w:tr>
      <w:tr w:rsidR="00A639C7" w:rsidRPr="005B323A" w14:paraId="76AE0D11" w14:textId="77777777" w:rsidTr="00691108">
        <w:trPr>
          <w:trHeight w:val="20"/>
          <w:jc w:val="center"/>
        </w:trPr>
        <w:tc>
          <w:tcPr>
            <w:tcW w:w="1070" w:type="dxa"/>
            <w:vMerge w:val="restart"/>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6B57ED04" w14:textId="77777777" w:rsidR="00AA102F" w:rsidRPr="00AA102F" w:rsidRDefault="00AA102F" w:rsidP="00AA102F">
            <w:pPr>
              <w:rPr>
                <w:rFonts w:eastAsia="Times New Roman"/>
                <w:b/>
                <w:sz w:val="15"/>
                <w:szCs w:val="15"/>
              </w:rPr>
            </w:pPr>
            <w:r w:rsidRPr="00AA102F">
              <w:rPr>
                <w:rFonts w:eastAsia="Times New Roman"/>
                <w:b/>
                <w:color w:val="000000"/>
                <w:sz w:val="15"/>
                <w:szCs w:val="15"/>
              </w:rPr>
              <w:t>RF</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72CA6E5" w14:textId="77777777" w:rsidR="00AA102F" w:rsidRPr="00AA102F" w:rsidRDefault="00AA102F" w:rsidP="00AA102F">
            <w:pPr>
              <w:rPr>
                <w:rFonts w:eastAsia="Times New Roman"/>
                <w:i/>
                <w:sz w:val="15"/>
                <w:szCs w:val="15"/>
              </w:rPr>
            </w:pPr>
            <w:r w:rsidRPr="00AA102F">
              <w:rPr>
                <w:rFonts w:eastAsia="Times New Roman"/>
                <w:i/>
                <w:color w:val="000000"/>
                <w:sz w:val="15"/>
                <w:szCs w:val="15"/>
              </w:rPr>
              <w:t>7:2:1</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70B5D27" w14:textId="77777777" w:rsidR="00AA102F" w:rsidRPr="00AA102F" w:rsidRDefault="00AA102F" w:rsidP="00AA102F">
            <w:pPr>
              <w:rPr>
                <w:rFonts w:eastAsia="Times New Roman"/>
                <w:i/>
                <w:sz w:val="15"/>
                <w:szCs w:val="15"/>
              </w:rPr>
            </w:pPr>
            <w:r w:rsidRPr="00AA102F">
              <w:rPr>
                <w:rFonts w:eastAsia="Times New Roman"/>
                <w:i/>
                <w:color w:val="000000"/>
                <w:sz w:val="15"/>
                <w:szCs w:val="15"/>
              </w:rPr>
              <w:t>6.31%</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A01A9B1" w14:textId="77777777" w:rsidR="00AA102F" w:rsidRPr="00AA102F" w:rsidRDefault="00AA102F" w:rsidP="00AA102F">
            <w:pPr>
              <w:rPr>
                <w:rFonts w:eastAsia="Times New Roman"/>
                <w:i/>
                <w:sz w:val="15"/>
                <w:szCs w:val="15"/>
              </w:rPr>
            </w:pPr>
            <w:r w:rsidRPr="00AA102F">
              <w:rPr>
                <w:rFonts w:eastAsia="Times New Roman"/>
                <w:i/>
                <w:color w:val="000000"/>
                <w:sz w:val="15"/>
                <w:szCs w:val="15"/>
              </w:rPr>
              <w:t>8577.42</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CD79CFA" w14:textId="77777777" w:rsidR="00AA102F" w:rsidRPr="00AA102F" w:rsidRDefault="00AA102F" w:rsidP="00AA102F">
            <w:pPr>
              <w:rPr>
                <w:rFonts w:eastAsia="Times New Roman"/>
                <w:i/>
                <w:sz w:val="15"/>
                <w:szCs w:val="15"/>
              </w:rPr>
            </w:pPr>
            <w:r w:rsidRPr="00AA102F">
              <w:rPr>
                <w:rFonts w:eastAsia="Times New Roman"/>
                <w:i/>
                <w:color w:val="000000"/>
                <w:sz w:val="15"/>
                <w:szCs w:val="15"/>
              </w:rPr>
              <w:t>6789.20</w:t>
            </w:r>
          </w:p>
        </w:tc>
      </w:tr>
      <w:tr w:rsidR="00A639C7" w:rsidRPr="005B323A" w14:paraId="7217A3A0"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0E3834E6" w14:textId="77777777" w:rsidR="00AA102F" w:rsidRPr="00AA102F" w:rsidRDefault="00AA102F" w:rsidP="00AA102F">
            <w:pPr>
              <w:jc w:val="left"/>
              <w:rPr>
                <w:rFonts w:eastAsia="Times New Roman"/>
                <w:b/>
                <w:sz w:val="15"/>
                <w:szCs w:val="15"/>
              </w:rPr>
            </w:pP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D520870" w14:textId="77777777" w:rsidR="00AA102F" w:rsidRPr="00AA102F" w:rsidRDefault="00AA102F" w:rsidP="00AA102F">
            <w:pPr>
              <w:rPr>
                <w:rFonts w:eastAsia="Times New Roman"/>
                <w:i/>
                <w:sz w:val="15"/>
                <w:szCs w:val="15"/>
              </w:rPr>
            </w:pPr>
            <w:r w:rsidRPr="00AA102F">
              <w:rPr>
                <w:rFonts w:eastAsia="Times New Roman"/>
                <w:i/>
                <w:color w:val="000000"/>
                <w:sz w:val="15"/>
                <w:szCs w:val="15"/>
              </w:rPr>
              <w:t>6:3:1</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6F1A82F5" w14:textId="77777777" w:rsidR="00AA102F" w:rsidRPr="00AA102F" w:rsidRDefault="00AA102F" w:rsidP="00AA102F">
            <w:pPr>
              <w:rPr>
                <w:rFonts w:eastAsia="Times New Roman"/>
                <w:i/>
                <w:sz w:val="15"/>
                <w:szCs w:val="15"/>
              </w:rPr>
            </w:pPr>
            <w:r w:rsidRPr="00AA102F">
              <w:rPr>
                <w:rFonts w:eastAsia="Times New Roman"/>
                <w:i/>
                <w:color w:val="000000"/>
                <w:sz w:val="15"/>
                <w:szCs w:val="15"/>
              </w:rPr>
              <w:t>9.82%</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671EDBC6" w14:textId="77777777" w:rsidR="00AA102F" w:rsidRPr="00AA102F" w:rsidRDefault="00AA102F" w:rsidP="00AA102F">
            <w:pPr>
              <w:rPr>
                <w:rFonts w:eastAsia="Times New Roman"/>
                <w:i/>
                <w:sz w:val="15"/>
                <w:szCs w:val="15"/>
              </w:rPr>
            </w:pPr>
            <w:r w:rsidRPr="00AA102F">
              <w:rPr>
                <w:rFonts w:eastAsia="Times New Roman"/>
                <w:i/>
                <w:color w:val="000000"/>
                <w:sz w:val="15"/>
                <w:szCs w:val="15"/>
              </w:rPr>
              <w:t>12086.52</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5E234FD" w14:textId="77777777" w:rsidR="00AA102F" w:rsidRPr="00AA102F" w:rsidRDefault="00AA102F" w:rsidP="00AA102F">
            <w:pPr>
              <w:rPr>
                <w:rFonts w:eastAsia="Times New Roman"/>
                <w:i/>
                <w:sz w:val="15"/>
                <w:szCs w:val="15"/>
              </w:rPr>
            </w:pPr>
            <w:r w:rsidRPr="00AA102F">
              <w:rPr>
                <w:rFonts w:eastAsia="Times New Roman"/>
                <w:i/>
                <w:color w:val="000000"/>
                <w:sz w:val="15"/>
                <w:szCs w:val="15"/>
              </w:rPr>
              <w:t>9695.78</w:t>
            </w:r>
          </w:p>
        </w:tc>
      </w:tr>
      <w:tr w:rsidR="00A639C7" w:rsidRPr="005B323A" w14:paraId="4459F8DF"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0FED298A" w14:textId="77777777" w:rsidR="00AA102F" w:rsidRPr="00AA102F" w:rsidRDefault="00AA102F" w:rsidP="00AA102F">
            <w:pPr>
              <w:jc w:val="left"/>
              <w:rPr>
                <w:rFonts w:eastAsia="Times New Roman"/>
                <w:b/>
                <w:sz w:val="15"/>
                <w:szCs w:val="15"/>
              </w:rPr>
            </w:pP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85F42B7" w14:textId="77777777" w:rsidR="00AA102F" w:rsidRPr="00AA102F" w:rsidRDefault="00AA102F" w:rsidP="00AA102F">
            <w:pPr>
              <w:rPr>
                <w:rFonts w:eastAsia="Times New Roman"/>
                <w:i/>
                <w:sz w:val="15"/>
                <w:szCs w:val="15"/>
              </w:rPr>
            </w:pPr>
            <w:r w:rsidRPr="00AA102F">
              <w:rPr>
                <w:rFonts w:eastAsia="Times New Roman"/>
                <w:i/>
                <w:color w:val="000000"/>
                <w:sz w:val="15"/>
                <w:szCs w:val="15"/>
              </w:rPr>
              <w:t>8:1:1</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98F2712" w14:textId="77777777" w:rsidR="00AA102F" w:rsidRPr="00AA102F" w:rsidRDefault="00AA102F" w:rsidP="00AA102F">
            <w:pPr>
              <w:rPr>
                <w:rFonts w:eastAsia="Times New Roman"/>
                <w:i/>
                <w:sz w:val="15"/>
                <w:szCs w:val="15"/>
              </w:rPr>
            </w:pPr>
            <w:r w:rsidRPr="00AA102F">
              <w:rPr>
                <w:rFonts w:eastAsia="Times New Roman"/>
                <w:i/>
                <w:color w:val="000000"/>
                <w:sz w:val="15"/>
                <w:szCs w:val="15"/>
              </w:rPr>
              <w:t>5.32%</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3DAA70C" w14:textId="77777777" w:rsidR="00AA102F" w:rsidRPr="00AA102F" w:rsidRDefault="00AA102F" w:rsidP="00AA102F">
            <w:pPr>
              <w:rPr>
                <w:rFonts w:eastAsia="Times New Roman"/>
                <w:i/>
                <w:sz w:val="15"/>
                <w:szCs w:val="15"/>
              </w:rPr>
            </w:pPr>
            <w:r w:rsidRPr="00AA102F">
              <w:rPr>
                <w:rFonts w:eastAsia="Times New Roman"/>
                <w:i/>
                <w:color w:val="000000"/>
                <w:sz w:val="15"/>
                <w:szCs w:val="15"/>
              </w:rPr>
              <w:t>7564.55</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647321B" w14:textId="77777777" w:rsidR="00AA102F" w:rsidRPr="00AA102F" w:rsidRDefault="00AA102F" w:rsidP="00AA102F">
            <w:pPr>
              <w:rPr>
                <w:rFonts w:eastAsia="Times New Roman"/>
                <w:i/>
                <w:sz w:val="15"/>
                <w:szCs w:val="15"/>
              </w:rPr>
            </w:pPr>
            <w:r w:rsidRPr="00AA102F">
              <w:rPr>
                <w:rFonts w:eastAsia="Times New Roman"/>
                <w:i/>
                <w:color w:val="000000"/>
                <w:sz w:val="15"/>
                <w:szCs w:val="15"/>
              </w:rPr>
              <w:t>5888.84</w:t>
            </w:r>
          </w:p>
        </w:tc>
      </w:tr>
      <w:tr w:rsidR="00DC773F" w:rsidRPr="005B323A" w14:paraId="45EF4080" w14:textId="77777777" w:rsidTr="00691108">
        <w:trPr>
          <w:trHeight w:val="20"/>
          <w:jc w:val="center"/>
        </w:trPr>
        <w:tc>
          <w:tcPr>
            <w:tcW w:w="1070" w:type="dxa"/>
            <w:vMerge w:val="restart"/>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AAD4C4B" w14:textId="77777777" w:rsidR="00AA102F" w:rsidRPr="00AA102F" w:rsidRDefault="00AA102F" w:rsidP="00AA102F">
            <w:pPr>
              <w:rPr>
                <w:rFonts w:eastAsia="Times New Roman"/>
                <w:b/>
                <w:sz w:val="15"/>
                <w:szCs w:val="15"/>
              </w:rPr>
            </w:pPr>
            <w:r w:rsidRPr="00AA102F">
              <w:rPr>
                <w:rFonts w:eastAsia="Times New Roman"/>
                <w:b/>
                <w:color w:val="000000"/>
                <w:sz w:val="15"/>
                <w:szCs w:val="15"/>
              </w:rPr>
              <w:t>DLM</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554A572" w14:textId="77777777" w:rsidR="00AA102F" w:rsidRPr="00AA102F" w:rsidRDefault="00AA102F" w:rsidP="00AA102F">
            <w:pPr>
              <w:rPr>
                <w:rFonts w:eastAsia="Times New Roman"/>
                <w:i/>
                <w:sz w:val="15"/>
                <w:szCs w:val="15"/>
              </w:rPr>
            </w:pPr>
            <w:r w:rsidRPr="00AA102F">
              <w:rPr>
                <w:rFonts w:eastAsia="Times New Roman"/>
                <w:i/>
                <w:color w:val="000000"/>
                <w:sz w:val="15"/>
                <w:szCs w:val="15"/>
              </w:rPr>
              <w:t>7:2:1</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B5BFC33" w14:textId="77777777" w:rsidR="00AA102F" w:rsidRPr="00AA102F" w:rsidRDefault="00AA102F" w:rsidP="00AA102F">
            <w:pPr>
              <w:rPr>
                <w:rFonts w:eastAsia="Times New Roman"/>
                <w:i/>
                <w:sz w:val="15"/>
                <w:szCs w:val="15"/>
              </w:rPr>
            </w:pPr>
            <w:r w:rsidRPr="00AA102F">
              <w:rPr>
                <w:rFonts w:eastAsia="Times New Roman"/>
                <w:i/>
                <w:color w:val="000000"/>
                <w:sz w:val="15"/>
                <w:szCs w:val="15"/>
              </w:rPr>
              <w:t>2.39%</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2E71F0C" w14:textId="77777777" w:rsidR="00AA102F" w:rsidRPr="00AA102F" w:rsidRDefault="00AA102F" w:rsidP="00AA102F">
            <w:pPr>
              <w:rPr>
                <w:rFonts w:eastAsia="Times New Roman"/>
                <w:i/>
                <w:sz w:val="15"/>
                <w:szCs w:val="15"/>
              </w:rPr>
            </w:pPr>
            <w:r w:rsidRPr="00AA102F">
              <w:rPr>
                <w:rFonts w:eastAsia="Times New Roman"/>
                <w:i/>
                <w:color w:val="000000"/>
                <w:sz w:val="15"/>
                <w:szCs w:val="15"/>
              </w:rPr>
              <w:t>3362.73</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79EE621" w14:textId="77777777" w:rsidR="00AA102F" w:rsidRPr="00AA102F" w:rsidRDefault="00AA102F" w:rsidP="00AA102F">
            <w:pPr>
              <w:rPr>
                <w:rFonts w:eastAsia="Times New Roman"/>
                <w:i/>
                <w:sz w:val="15"/>
                <w:szCs w:val="15"/>
              </w:rPr>
            </w:pPr>
            <w:r w:rsidRPr="00AA102F">
              <w:rPr>
                <w:rFonts w:eastAsia="Times New Roman"/>
                <w:i/>
                <w:color w:val="000000"/>
                <w:sz w:val="15"/>
                <w:szCs w:val="15"/>
              </w:rPr>
              <w:t>2605.39</w:t>
            </w:r>
          </w:p>
        </w:tc>
      </w:tr>
      <w:tr w:rsidR="00A639C7" w:rsidRPr="005B323A" w14:paraId="12ED59BF"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068A5767" w14:textId="77777777" w:rsidR="00AA102F" w:rsidRPr="00AA102F" w:rsidRDefault="00AA102F" w:rsidP="00AA102F">
            <w:pPr>
              <w:jc w:val="left"/>
              <w:rPr>
                <w:rFonts w:eastAsia="Times New Roman"/>
                <w:b/>
                <w:sz w:val="15"/>
                <w:szCs w:val="15"/>
              </w:rPr>
            </w:pP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447C949" w14:textId="77777777" w:rsidR="00AA102F" w:rsidRPr="00AA102F" w:rsidRDefault="00AA102F" w:rsidP="00AA102F">
            <w:pPr>
              <w:rPr>
                <w:rFonts w:eastAsia="Times New Roman"/>
                <w:i/>
                <w:sz w:val="15"/>
                <w:szCs w:val="15"/>
              </w:rPr>
            </w:pPr>
            <w:r w:rsidRPr="00AA102F">
              <w:rPr>
                <w:rFonts w:eastAsia="Times New Roman"/>
                <w:i/>
                <w:color w:val="000000"/>
                <w:sz w:val="15"/>
                <w:szCs w:val="15"/>
              </w:rPr>
              <w:t>6:3:1</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101B834" w14:textId="77777777" w:rsidR="00AA102F" w:rsidRPr="00AA102F" w:rsidRDefault="00AA102F" w:rsidP="00AA102F">
            <w:pPr>
              <w:rPr>
                <w:rFonts w:eastAsia="Times New Roman"/>
                <w:i/>
                <w:sz w:val="15"/>
                <w:szCs w:val="15"/>
              </w:rPr>
            </w:pPr>
            <w:r w:rsidRPr="00AA102F">
              <w:rPr>
                <w:rFonts w:eastAsia="Times New Roman"/>
                <w:i/>
                <w:color w:val="000000"/>
                <w:sz w:val="15"/>
                <w:szCs w:val="15"/>
              </w:rPr>
              <w:t>7.19%</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A04960E" w14:textId="77777777" w:rsidR="00AA102F" w:rsidRPr="00AA102F" w:rsidRDefault="00AA102F" w:rsidP="00AA102F">
            <w:pPr>
              <w:rPr>
                <w:rFonts w:eastAsia="Times New Roman"/>
                <w:i/>
                <w:sz w:val="15"/>
                <w:szCs w:val="15"/>
              </w:rPr>
            </w:pPr>
            <w:r w:rsidRPr="00AA102F">
              <w:rPr>
                <w:rFonts w:eastAsia="Times New Roman"/>
                <w:i/>
                <w:color w:val="000000"/>
                <w:sz w:val="15"/>
                <w:szCs w:val="15"/>
              </w:rPr>
              <w:t>9051.91</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CFD77E5" w14:textId="77777777" w:rsidR="00AA102F" w:rsidRPr="00AA102F" w:rsidRDefault="00AA102F" w:rsidP="00AA102F">
            <w:pPr>
              <w:rPr>
                <w:rFonts w:eastAsia="Times New Roman"/>
                <w:i/>
                <w:sz w:val="15"/>
                <w:szCs w:val="15"/>
              </w:rPr>
            </w:pPr>
            <w:r w:rsidRPr="00AA102F">
              <w:rPr>
                <w:rFonts w:eastAsia="Times New Roman"/>
                <w:i/>
                <w:color w:val="000000"/>
                <w:sz w:val="15"/>
                <w:szCs w:val="15"/>
              </w:rPr>
              <w:t>7849.78</w:t>
            </w:r>
          </w:p>
        </w:tc>
      </w:tr>
      <w:tr w:rsidR="00A639C7" w:rsidRPr="005B323A" w14:paraId="70C565B1"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698A7CA" w14:textId="77777777" w:rsidR="00AA102F" w:rsidRPr="00AA102F" w:rsidRDefault="00AA102F" w:rsidP="00AA102F">
            <w:pPr>
              <w:jc w:val="left"/>
              <w:rPr>
                <w:rFonts w:eastAsia="Times New Roman"/>
                <w:b/>
                <w:sz w:val="15"/>
                <w:szCs w:val="15"/>
              </w:rPr>
            </w:pP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969BB17" w14:textId="77777777" w:rsidR="00AA102F" w:rsidRPr="00AA102F" w:rsidRDefault="00AA102F" w:rsidP="00AA102F">
            <w:pPr>
              <w:rPr>
                <w:rFonts w:eastAsia="Times New Roman"/>
                <w:i/>
                <w:sz w:val="15"/>
                <w:szCs w:val="15"/>
              </w:rPr>
            </w:pPr>
            <w:r w:rsidRPr="00AA102F">
              <w:rPr>
                <w:rFonts w:eastAsia="Times New Roman"/>
                <w:i/>
                <w:color w:val="000000"/>
                <w:sz w:val="15"/>
                <w:szCs w:val="15"/>
              </w:rPr>
              <w:t>8:1:1</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83B1882" w14:textId="77777777" w:rsidR="00AA102F" w:rsidRPr="00AA102F" w:rsidRDefault="00AA102F" w:rsidP="00AA102F">
            <w:pPr>
              <w:rPr>
                <w:rFonts w:eastAsia="Times New Roman"/>
                <w:i/>
                <w:sz w:val="15"/>
                <w:szCs w:val="15"/>
              </w:rPr>
            </w:pPr>
            <w:r w:rsidRPr="00AA102F">
              <w:rPr>
                <w:rFonts w:eastAsia="Times New Roman"/>
                <w:i/>
                <w:color w:val="000000"/>
                <w:sz w:val="15"/>
                <w:szCs w:val="15"/>
              </w:rPr>
              <w:t>5.61%</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E27DAB6" w14:textId="77777777" w:rsidR="00AA102F" w:rsidRPr="00AA102F" w:rsidRDefault="00AA102F" w:rsidP="00AA102F">
            <w:pPr>
              <w:rPr>
                <w:rFonts w:eastAsia="Times New Roman"/>
                <w:i/>
                <w:sz w:val="15"/>
                <w:szCs w:val="15"/>
              </w:rPr>
            </w:pPr>
            <w:r w:rsidRPr="00AA102F">
              <w:rPr>
                <w:rFonts w:eastAsia="Times New Roman"/>
                <w:i/>
                <w:color w:val="000000"/>
                <w:sz w:val="15"/>
                <w:szCs w:val="15"/>
              </w:rPr>
              <w:t>6720.05</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39FE6DC1" w14:textId="77777777" w:rsidR="00AA102F" w:rsidRPr="00AA102F" w:rsidRDefault="00AA102F" w:rsidP="00AA102F">
            <w:pPr>
              <w:rPr>
                <w:rFonts w:eastAsia="Times New Roman"/>
                <w:i/>
                <w:sz w:val="15"/>
                <w:szCs w:val="15"/>
              </w:rPr>
            </w:pPr>
            <w:r w:rsidRPr="00AA102F">
              <w:rPr>
                <w:rFonts w:eastAsia="Times New Roman"/>
                <w:i/>
                <w:color w:val="000000"/>
                <w:sz w:val="15"/>
                <w:szCs w:val="15"/>
              </w:rPr>
              <w:t>6080.53</w:t>
            </w:r>
          </w:p>
        </w:tc>
      </w:tr>
      <w:tr w:rsidR="00A639C7" w:rsidRPr="005B323A" w14:paraId="72DBEFC1" w14:textId="77777777" w:rsidTr="00691108">
        <w:trPr>
          <w:trHeight w:val="20"/>
          <w:jc w:val="center"/>
        </w:trPr>
        <w:tc>
          <w:tcPr>
            <w:tcW w:w="1070" w:type="dxa"/>
            <w:vMerge w:val="restart"/>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FDB3CAC" w14:textId="77777777" w:rsidR="00AA102F" w:rsidRPr="00AA102F" w:rsidRDefault="00AA102F" w:rsidP="00AA102F">
            <w:pPr>
              <w:rPr>
                <w:rFonts w:eastAsia="Times New Roman"/>
                <w:b/>
                <w:sz w:val="15"/>
                <w:szCs w:val="15"/>
              </w:rPr>
            </w:pPr>
            <w:r w:rsidRPr="00AA102F">
              <w:rPr>
                <w:rFonts w:eastAsia="Times New Roman"/>
                <w:b/>
                <w:color w:val="000000"/>
                <w:sz w:val="15"/>
                <w:szCs w:val="15"/>
              </w:rPr>
              <w:t>XGBOOST</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8B3789C" w14:textId="77777777" w:rsidR="00AA102F" w:rsidRPr="00AA102F" w:rsidRDefault="00AA102F" w:rsidP="00AA102F">
            <w:pPr>
              <w:rPr>
                <w:rFonts w:eastAsia="Times New Roman"/>
                <w:i/>
                <w:sz w:val="15"/>
                <w:szCs w:val="15"/>
              </w:rPr>
            </w:pPr>
            <w:r w:rsidRPr="00AA102F">
              <w:rPr>
                <w:rFonts w:eastAsia="Times New Roman"/>
                <w:i/>
                <w:color w:val="000000"/>
                <w:sz w:val="15"/>
                <w:szCs w:val="15"/>
              </w:rPr>
              <w:t>7:2:1</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826E89E" w14:textId="77777777" w:rsidR="00AA102F" w:rsidRPr="00AA102F" w:rsidRDefault="00AA102F" w:rsidP="00AA102F">
            <w:pPr>
              <w:rPr>
                <w:rFonts w:eastAsia="Times New Roman"/>
                <w:i/>
                <w:sz w:val="15"/>
                <w:szCs w:val="15"/>
              </w:rPr>
            </w:pPr>
            <w:r w:rsidRPr="00AA102F">
              <w:rPr>
                <w:rFonts w:eastAsia="Times New Roman"/>
                <w:i/>
                <w:color w:val="000000"/>
                <w:sz w:val="15"/>
                <w:szCs w:val="15"/>
              </w:rPr>
              <w:t>6.30%</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7B6B743" w14:textId="77777777" w:rsidR="00AA102F" w:rsidRPr="00AA102F" w:rsidRDefault="00AA102F" w:rsidP="00AA102F">
            <w:pPr>
              <w:rPr>
                <w:rFonts w:eastAsia="Times New Roman"/>
                <w:i/>
                <w:sz w:val="15"/>
                <w:szCs w:val="15"/>
              </w:rPr>
            </w:pPr>
            <w:r w:rsidRPr="00AA102F">
              <w:rPr>
                <w:rFonts w:eastAsia="Times New Roman"/>
                <w:i/>
                <w:color w:val="000000"/>
                <w:sz w:val="15"/>
                <w:szCs w:val="15"/>
              </w:rPr>
              <w:t>8572.36</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7A15238" w14:textId="77777777" w:rsidR="00AA102F" w:rsidRPr="00AA102F" w:rsidRDefault="00AA102F" w:rsidP="00AA102F">
            <w:pPr>
              <w:rPr>
                <w:rFonts w:eastAsia="Times New Roman"/>
                <w:i/>
                <w:sz w:val="15"/>
                <w:szCs w:val="15"/>
              </w:rPr>
            </w:pPr>
            <w:r w:rsidRPr="00AA102F">
              <w:rPr>
                <w:rFonts w:eastAsia="Times New Roman"/>
                <w:i/>
                <w:color w:val="000000"/>
                <w:sz w:val="15"/>
                <w:szCs w:val="15"/>
              </w:rPr>
              <w:t>6774.99</w:t>
            </w:r>
          </w:p>
        </w:tc>
      </w:tr>
      <w:tr w:rsidR="00A639C7" w:rsidRPr="005B323A" w14:paraId="2540A2B1"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A89AEE7" w14:textId="77777777" w:rsidR="00AA102F" w:rsidRPr="00AA102F" w:rsidRDefault="00AA102F" w:rsidP="00AA102F">
            <w:pPr>
              <w:jc w:val="left"/>
              <w:rPr>
                <w:rFonts w:eastAsia="Times New Roman"/>
                <w:b/>
                <w:sz w:val="15"/>
                <w:szCs w:val="15"/>
              </w:rPr>
            </w:pP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F07D46C" w14:textId="77777777" w:rsidR="00AA102F" w:rsidRPr="00AA102F" w:rsidRDefault="00AA102F" w:rsidP="00AA102F">
            <w:pPr>
              <w:rPr>
                <w:rFonts w:eastAsia="Times New Roman"/>
                <w:i/>
                <w:sz w:val="15"/>
                <w:szCs w:val="15"/>
              </w:rPr>
            </w:pPr>
            <w:r w:rsidRPr="00AA102F">
              <w:rPr>
                <w:rFonts w:eastAsia="Times New Roman"/>
                <w:i/>
                <w:color w:val="000000"/>
                <w:sz w:val="15"/>
                <w:szCs w:val="15"/>
              </w:rPr>
              <w:t>6:3:1</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3A6CFA7E" w14:textId="77777777" w:rsidR="00AA102F" w:rsidRPr="00AA102F" w:rsidRDefault="00AA102F" w:rsidP="00AA102F">
            <w:pPr>
              <w:rPr>
                <w:rFonts w:eastAsia="Times New Roman"/>
                <w:i/>
                <w:sz w:val="15"/>
                <w:szCs w:val="15"/>
              </w:rPr>
            </w:pPr>
            <w:r w:rsidRPr="00AA102F">
              <w:rPr>
                <w:rFonts w:eastAsia="Times New Roman"/>
                <w:i/>
                <w:color w:val="000000"/>
                <w:sz w:val="15"/>
                <w:szCs w:val="15"/>
              </w:rPr>
              <w:t>9.16%</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1D283A7" w14:textId="77777777" w:rsidR="00AA102F" w:rsidRPr="00AA102F" w:rsidRDefault="00AA102F" w:rsidP="00AA102F">
            <w:pPr>
              <w:rPr>
                <w:rFonts w:eastAsia="Times New Roman"/>
                <w:i/>
                <w:sz w:val="15"/>
                <w:szCs w:val="15"/>
              </w:rPr>
            </w:pPr>
            <w:r w:rsidRPr="00AA102F">
              <w:rPr>
                <w:rFonts w:eastAsia="Times New Roman"/>
                <w:i/>
                <w:color w:val="000000"/>
                <w:sz w:val="15"/>
                <w:szCs w:val="15"/>
              </w:rPr>
              <w:t>11877.31</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41142E9" w14:textId="77777777" w:rsidR="00AA102F" w:rsidRPr="00AA102F" w:rsidRDefault="00AA102F" w:rsidP="00AA102F">
            <w:pPr>
              <w:rPr>
                <w:rFonts w:eastAsia="Times New Roman"/>
                <w:i/>
                <w:sz w:val="15"/>
                <w:szCs w:val="15"/>
              </w:rPr>
            </w:pPr>
            <w:r w:rsidRPr="00AA102F">
              <w:rPr>
                <w:rFonts w:eastAsia="Times New Roman"/>
                <w:i/>
                <w:color w:val="000000"/>
                <w:sz w:val="15"/>
                <w:szCs w:val="15"/>
              </w:rPr>
              <w:t>9575.56</w:t>
            </w:r>
          </w:p>
        </w:tc>
      </w:tr>
      <w:tr w:rsidR="00A639C7" w:rsidRPr="005B323A" w14:paraId="1A074FCA"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BAE13B1" w14:textId="77777777" w:rsidR="00AA102F" w:rsidRPr="00AA102F" w:rsidRDefault="00AA102F" w:rsidP="00AA102F">
            <w:pPr>
              <w:jc w:val="left"/>
              <w:rPr>
                <w:rFonts w:eastAsia="Times New Roman"/>
                <w:b/>
                <w:sz w:val="15"/>
                <w:szCs w:val="15"/>
              </w:rPr>
            </w:pP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0364F1F" w14:textId="77777777" w:rsidR="00AA102F" w:rsidRPr="00AA102F" w:rsidRDefault="00AA102F" w:rsidP="00AA102F">
            <w:pPr>
              <w:rPr>
                <w:rFonts w:eastAsia="Times New Roman"/>
                <w:i/>
                <w:sz w:val="15"/>
                <w:szCs w:val="15"/>
              </w:rPr>
            </w:pPr>
            <w:r w:rsidRPr="00AA102F">
              <w:rPr>
                <w:rFonts w:eastAsia="Times New Roman"/>
                <w:i/>
                <w:color w:val="000000"/>
                <w:sz w:val="15"/>
                <w:szCs w:val="15"/>
              </w:rPr>
              <w:t>8:1:1</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E8623F0" w14:textId="77777777" w:rsidR="00AA102F" w:rsidRPr="00AA102F" w:rsidRDefault="00AA102F" w:rsidP="00AA102F">
            <w:pPr>
              <w:rPr>
                <w:rFonts w:eastAsia="Times New Roman"/>
                <w:i/>
                <w:sz w:val="15"/>
                <w:szCs w:val="15"/>
              </w:rPr>
            </w:pPr>
            <w:r w:rsidRPr="00AA102F">
              <w:rPr>
                <w:rFonts w:eastAsia="Times New Roman"/>
                <w:i/>
                <w:color w:val="000000"/>
                <w:sz w:val="15"/>
                <w:szCs w:val="15"/>
              </w:rPr>
              <w:t>8.84%</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B1D998F" w14:textId="77777777" w:rsidR="00AA102F" w:rsidRPr="00AA102F" w:rsidRDefault="00AA102F" w:rsidP="00AA102F">
            <w:pPr>
              <w:rPr>
                <w:rFonts w:eastAsia="Times New Roman"/>
                <w:i/>
                <w:sz w:val="15"/>
                <w:szCs w:val="15"/>
              </w:rPr>
            </w:pPr>
            <w:r w:rsidRPr="00AA102F">
              <w:rPr>
                <w:rFonts w:eastAsia="Times New Roman"/>
                <w:i/>
                <w:color w:val="000000"/>
                <w:sz w:val="15"/>
                <w:szCs w:val="15"/>
              </w:rPr>
              <w:t>7348.30</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998E7F5" w14:textId="77777777" w:rsidR="00AA102F" w:rsidRPr="00AA102F" w:rsidRDefault="00AA102F" w:rsidP="0068507A">
            <w:pPr>
              <w:keepNext/>
              <w:rPr>
                <w:rFonts w:eastAsia="Times New Roman"/>
                <w:i/>
                <w:sz w:val="15"/>
                <w:szCs w:val="15"/>
              </w:rPr>
            </w:pPr>
            <w:r w:rsidRPr="00AA102F">
              <w:rPr>
                <w:rFonts w:eastAsia="Times New Roman"/>
                <w:i/>
                <w:color w:val="000000"/>
                <w:sz w:val="15"/>
                <w:szCs w:val="15"/>
              </w:rPr>
              <w:t>5657.84</w:t>
            </w:r>
          </w:p>
        </w:tc>
      </w:tr>
    </w:tbl>
    <w:p w14:paraId="041F3EEA" w14:textId="3DCE4524" w:rsidR="00977888" w:rsidRPr="003B18C5" w:rsidRDefault="0068507A" w:rsidP="0068507A">
      <w:pPr>
        <w:pStyle w:val="Caption"/>
        <w:rPr>
          <w:b/>
        </w:rPr>
      </w:pPr>
      <w:r>
        <w:t xml:space="preserve">Table </w:t>
      </w:r>
      <w:fldSimple w:instr=" SEQ Table \* ARABIC ">
        <w:r>
          <w:rPr>
            <w:noProof/>
          </w:rPr>
          <w:t>4</w:t>
        </w:r>
      </w:fldSimple>
      <w:r>
        <w:t>. E</w:t>
      </w:r>
      <w:r w:rsidRPr="00721C5B">
        <w:t>valuation</w:t>
      </w:r>
      <w:r>
        <w:t xml:space="preserve"> of GAS</w:t>
      </w:r>
    </w:p>
    <w:tbl>
      <w:tblPr>
        <w:tblW w:w="0" w:type="auto"/>
        <w:jc w:val="center"/>
        <w:tblLayout w:type="fixed"/>
        <w:tblCellMar>
          <w:top w:w="15" w:type="dxa"/>
          <w:left w:w="15" w:type="dxa"/>
          <w:bottom w:w="15" w:type="dxa"/>
          <w:right w:w="15" w:type="dxa"/>
        </w:tblCellMar>
        <w:tblLook w:val="04A0" w:firstRow="1" w:lastRow="0" w:firstColumn="1" w:lastColumn="0" w:noHBand="0" w:noVBand="1"/>
      </w:tblPr>
      <w:tblGrid>
        <w:gridCol w:w="1070"/>
        <w:gridCol w:w="910"/>
        <w:gridCol w:w="890"/>
        <w:gridCol w:w="1000"/>
        <w:gridCol w:w="900"/>
      </w:tblGrid>
      <w:tr w:rsidR="003B18C5" w:rsidRPr="00314B74" w14:paraId="5B8E0949" w14:textId="77777777" w:rsidTr="003B18C5">
        <w:trPr>
          <w:trHeight w:val="20"/>
          <w:jc w:val="center"/>
        </w:trPr>
        <w:tc>
          <w:tcPr>
            <w:tcW w:w="4770" w:type="dxa"/>
            <w:gridSpan w:val="5"/>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14:paraId="69401C64" w14:textId="51D9A62E" w:rsidR="003B18C5" w:rsidRPr="00314B74" w:rsidRDefault="003B18C5" w:rsidP="00977888">
            <w:pPr>
              <w:rPr>
                <w:rFonts w:eastAsia="Times New Roman"/>
                <w:b/>
                <w:bCs/>
                <w:color w:val="000000"/>
                <w:sz w:val="15"/>
                <w:szCs w:val="15"/>
              </w:rPr>
            </w:pPr>
            <w:r w:rsidRPr="003B18C5">
              <w:rPr>
                <w:b/>
                <w:bCs/>
              </w:rPr>
              <w:t>HPG dataset</w:t>
            </w:r>
          </w:p>
        </w:tc>
      </w:tr>
      <w:tr w:rsidR="00977888" w:rsidRPr="00977888" w14:paraId="41955EF8" w14:textId="77777777" w:rsidTr="00691108">
        <w:trPr>
          <w:trHeight w:val="20"/>
          <w:jc w:val="center"/>
        </w:trPr>
        <w:tc>
          <w:tcPr>
            <w:tcW w:w="107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33771ED" w14:textId="69E809D1" w:rsidR="00977888" w:rsidRPr="00314B74" w:rsidRDefault="00977888" w:rsidP="00977888">
            <w:pPr>
              <w:rPr>
                <w:rFonts w:eastAsia="Times New Roman"/>
                <w:b/>
                <w:sz w:val="15"/>
                <w:szCs w:val="15"/>
              </w:rPr>
            </w:pPr>
            <w:r w:rsidRPr="00314B74">
              <w:rPr>
                <w:rFonts w:eastAsia="Times New Roman"/>
                <w:b/>
                <w:sz w:val="15"/>
                <w:szCs w:val="15"/>
              </w:rPr>
              <w:t>Model</w:t>
            </w:r>
          </w:p>
        </w:tc>
        <w:tc>
          <w:tcPr>
            <w:tcW w:w="91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C60FB4A" w14:textId="078BB21F" w:rsidR="00977888" w:rsidRPr="00314B74" w:rsidRDefault="00977888" w:rsidP="00977888">
            <w:pPr>
              <w:rPr>
                <w:rFonts w:eastAsia="Times New Roman"/>
                <w:b/>
                <w:sz w:val="15"/>
                <w:szCs w:val="15"/>
              </w:rPr>
            </w:pPr>
            <w:r w:rsidRPr="00314B74">
              <w:rPr>
                <w:rFonts w:eastAsia="Times New Roman"/>
                <w:b/>
                <w:sz w:val="15"/>
                <w:szCs w:val="15"/>
              </w:rPr>
              <w:t>Proportion</w:t>
            </w:r>
          </w:p>
        </w:tc>
        <w:tc>
          <w:tcPr>
            <w:tcW w:w="8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F951E87" w14:textId="77777777" w:rsidR="00977888" w:rsidRPr="00314B74" w:rsidRDefault="00977888" w:rsidP="00977888">
            <w:pPr>
              <w:rPr>
                <w:rFonts w:eastAsia="Times New Roman"/>
                <w:b/>
                <w:sz w:val="15"/>
                <w:szCs w:val="15"/>
              </w:rPr>
            </w:pPr>
            <w:r w:rsidRPr="00314B74">
              <w:rPr>
                <w:rFonts w:eastAsia="Times New Roman"/>
                <w:b/>
                <w:color w:val="000000"/>
                <w:sz w:val="15"/>
                <w:szCs w:val="15"/>
              </w:rPr>
              <w:t>MAPE</w:t>
            </w:r>
          </w:p>
        </w:tc>
        <w:tc>
          <w:tcPr>
            <w:tcW w:w="10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66C0CFF2" w14:textId="77777777" w:rsidR="00977888" w:rsidRPr="00314B74" w:rsidRDefault="00977888" w:rsidP="00977888">
            <w:pPr>
              <w:rPr>
                <w:rFonts w:eastAsia="Times New Roman"/>
                <w:b/>
                <w:sz w:val="15"/>
                <w:szCs w:val="15"/>
              </w:rPr>
            </w:pPr>
            <w:r w:rsidRPr="00314B74">
              <w:rPr>
                <w:rFonts w:eastAsia="Times New Roman"/>
                <w:b/>
                <w:color w:val="000000"/>
                <w:sz w:val="15"/>
                <w:szCs w:val="15"/>
              </w:rPr>
              <w:t>RMSE</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DF66BE1" w14:textId="77777777" w:rsidR="00977888" w:rsidRPr="00314B74" w:rsidRDefault="00977888" w:rsidP="00977888">
            <w:pPr>
              <w:rPr>
                <w:rFonts w:eastAsia="Times New Roman"/>
                <w:b/>
                <w:sz w:val="15"/>
                <w:szCs w:val="15"/>
              </w:rPr>
            </w:pPr>
            <w:r w:rsidRPr="00314B74">
              <w:rPr>
                <w:rFonts w:eastAsia="Times New Roman"/>
                <w:b/>
                <w:color w:val="000000"/>
                <w:sz w:val="15"/>
                <w:szCs w:val="15"/>
              </w:rPr>
              <w:t>MAE</w:t>
            </w:r>
          </w:p>
        </w:tc>
      </w:tr>
      <w:tr w:rsidR="00977888" w:rsidRPr="00977888" w14:paraId="6FBAE279" w14:textId="77777777" w:rsidTr="00691108">
        <w:trPr>
          <w:trHeight w:val="20"/>
          <w:jc w:val="center"/>
        </w:trPr>
        <w:tc>
          <w:tcPr>
            <w:tcW w:w="1070" w:type="dxa"/>
            <w:vMerge w:val="restart"/>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A692DD5" w14:textId="77777777" w:rsidR="00977888" w:rsidRPr="00314B74" w:rsidRDefault="00977888" w:rsidP="00977888">
            <w:pPr>
              <w:rPr>
                <w:rFonts w:eastAsia="Times New Roman"/>
                <w:b/>
                <w:sz w:val="15"/>
                <w:szCs w:val="15"/>
              </w:rPr>
            </w:pPr>
            <w:r w:rsidRPr="00314B74">
              <w:rPr>
                <w:rFonts w:eastAsia="Times New Roman"/>
                <w:b/>
                <w:color w:val="000000"/>
                <w:sz w:val="15"/>
                <w:szCs w:val="15"/>
              </w:rPr>
              <w:t>LINEAR</w:t>
            </w: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01000C5" w14:textId="77777777" w:rsidR="00977888" w:rsidRPr="00314B74" w:rsidRDefault="00977888" w:rsidP="00977888">
            <w:pPr>
              <w:rPr>
                <w:rFonts w:eastAsia="Times New Roman"/>
                <w:i/>
                <w:sz w:val="15"/>
                <w:szCs w:val="15"/>
              </w:rPr>
            </w:pPr>
            <w:r w:rsidRPr="00314B74">
              <w:rPr>
                <w:rFonts w:eastAsia="Times New Roman"/>
                <w:i/>
                <w:color w:val="000000"/>
                <w:sz w:val="15"/>
                <w:szCs w:val="15"/>
              </w:rPr>
              <w:t>7:2:1</w:t>
            </w:r>
          </w:p>
        </w:tc>
        <w:tc>
          <w:tcPr>
            <w:tcW w:w="8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0FA6ED8"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49.72%</w:t>
            </w:r>
          </w:p>
        </w:tc>
        <w:tc>
          <w:tcPr>
            <w:tcW w:w="10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27B0FCF"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12762.53</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61A7301"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9970.27</w:t>
            </w:r>
          </w:p>
        </w:tc>
      </w:tr>
      <w:tr w:rsidR="00977888" w:rsidRPr="00977888" w14:paraId="18C35F07"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F8F388F" w14:textId="77777777" w:rsidR="00977888" w:rsidRPr="00314B74" w:rsidRDefault="00977888" w:rsidP="00977888">
            <w:pPr>
              <w:jc w:val="left"/>
              <w:rPr>
                <w:rFonts w:eastAsia="Times New Roman"/>
                <w:b/>
                <w:sz w:val="15"/>
                <w:szCs w:val="15"/>
              </w:rPr>
            </w:pP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6479C8D9" w14:textId="77777777" w:rsidR="00977888" w:rsidRPr="00314B74" w:rsidRDefault="00977888" w:rsidP="00977888">
            <w:pPr>
              <w:rPr>
                <w:rFonts w:eastAsia="Times New Roman"/>
                <w:i/>
                <w:sz w:val="15"/>
                <w:szCs w:val="15"/>
              </w:rPr>
            </w:pPr>
            <w:r w:rsidRPr="00314B74">
              <w:rPr>
                <w:rFonts w:eastAsia="Times New Roman"/>
                <w:i/>
                <w:color w:val="000000"/>
                <w:sz w:val="15"/>
                <w:szCs w:val="15"/>
              </w:rPr>
              <w:t>6:3:1</w:t>
            </w:r>
          </w:p>
        </w:tc>
        <w:tc>
          <w:tcPr>
            <w:tcW w:w="8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F1B1343"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32.69%</w:t>
            </w:r>
          </w:p>
        </w:tc>
        <w:tc>
          <w:tcPr>
            <w:tcW w:w="10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3CBEB06E"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8485.49</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A83438D"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7626.16</w:t>
            </w:r>
          </w:p>
        </w:tc>
      </w:tr>
      <w:tr w:rsidR="00977888" w:rsidRPr="00977888" w14:paraId="58E8E687"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1A214B1D" w14:textId="77777777" w:rsidR="00977888" w:rsidRPr="00314B74" w:rsidRDefault="00977888" w:rsidP="00977888">
            <w:pPr>
              <w:jc w:val="left"/>
              <w:rPr>
                <w:rFonts w:eastAsia="Times New Roman"/>
                <w:b/>
                <w:sz w:val="15"/>
                <w:szCs w:val="15"/>
              </w:rPr>
            </w:pP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A4B5A86" w14:textId="77777777" w:rsidR="00977888" w:rsidRPr="00314B74" w:rsidRDefault="00977888" w:rsidP="00977888">
            <w:pPr>
              <w:rPr>
                <w:rFonts w:eastAsia="Times New Roman"/>
                <w:i/>
                <w:sz w:val="15"/>
                <w:szCs w:val="15"/>
              </w:rPr>
            </w:pPr>
            <w:r w:rsidRPr="00314B74">
              <w:rPr>
                <w:rFonts w:eastAsia="Times New Roman"/>
                <w:i/>
                <w:color w:val="000000"/>
                <w:sz w:val="15"/>
                <w:szCs w:val="15"/>
              </w:rPr>
              <w:t>8:1:1</w:t>
            </w:r>
          </w:p>
        </w:tc>
        <w:tc>
          <w:tcPr>
            <w:tcW w:w="8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7DC88FF"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89.31%</w:t>
            </w:r>
          </w:p>
        </w:tc>
        <w:tc>
          <w:tcPr>
            <w:tcW w:w="10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32804899"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17465.75</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E6DE4A1"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16864.04</w:t>
            </w:r>
          </w:p>
        </w:tc>
      </w:tr>
      <w:tr w:rsidR="00977888" w:rsidRPr="00977888" w14:paraId="0670C64D" w14:textId="77777777" w:rsidTr="00691108">
        <w:trPr>
          <w:trHeight w:val="20"/>
          <w:jc w:val="center"/>
        </w:trPr>
        <w:tc>
          <w:tcPr>
            <w:tcW w:w="1070" w:type="dxa"/>
            <w:vMerge w:val="restart"/>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9E0B490" w14:textId="77777777" w:rsidR="00977888" w:rsidRPr="00314B74" w:rsidRDefault="00977888" w:rsidP="00977888">
            <w:pPr>
              <w:rPr>
                <w:rFonts w:eastAsia="Times New Roman"/>
                <w:b/>
                <w:sz w:val="15"/>
                <w:szCs w:val="15"/>
              </w:rPr>
            </w:pPr>
            <w:r w:rsidRPr="00314B74">
              <w:rPr>
                <w:rFonts w:eastAsia="Times New Roman"/>
                <w:b/>
                <w:color w:val="000000"/>
                <w:sz w:val="15"/>
                <w:szCs w:val="15"/>
              </w:rPr>
              <w:t>ARIMA</w:t>
            </w: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3C7BEB41" w14:textId="77777777" w:rsidR="00977888" w:rsidRPr="00314B74" w:rsidRDefault="00977888" w:rsidP="00977888">
            <w:pPr>
              <w:rPr>
                <w:rFonts w:eastAsia="Times New Roman"/>
                <w:i/>
                <w:sz w:val="15"/>
                <w:szCs w:val="15"/>
              </w:rPr>
            </w:pPr>
            <w:r w:rsidRPr="00314B74">
              <w:rPr>
                <w:rFonts w:eastAsia="Times New Roman"/>
                <w:i/>
                <w:color w:val="000000"/>
                <w:sz w:val="15"/>
                <w:szCs w:val="15"/>
              </w:rPr>
              <w:t>7:2:1</w:t>
            </w:r>
          </w:p>
        </w:tc>
        <w:tc>
          <w:tcPr>
            <w:tcW w:w="8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8FCE8AA"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46.92%</w:t>
            </w:r>
          </w:p>
        </w:tc>
        <w:tc>
          <w:tcPr>
            <w:tcW w:w="10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976A99C"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11854.09</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8559637"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9581.04</w:t>
            </w:r>
          </w:p>
        </w:tc>
      </w:tr>
      <w:tr w:rsidR="00977888" w:rsidRPr="00977888" w14:paraId="16E47381"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F743770" w14:textId="77777777" w:rsidR="00977888" w:rsidRPr="00314B74" w:rsidRDefault="00977888" w:rsidP="00977888">
            <w:pPr>
              <w:jc w:val="left"/>
              <w:rPr>
                <w:rFonts w:eastAsia="Times New Roman"/>
                <w:b/>
                <w:sz w:val="15"/>
                <w:szCs w:val="15"/>
              </w:rPr>
            </w:pP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87F97C3" w14:textId="77777777" w:rsidR="00977888" w:rsidRPr="00314B74" w:rsidRDefault="00977888" w:rsidP="00977888">
            <w:pPr>
              <w:rPr>
                <w:rFonts w:eastAsia="Times New Roman"/>
                <w:i/>
                <w:sz w:val="15"/>
                <w:szCs w:val="15"/>
              </w:rPr>
            </w:pPr>
            <w:r w:rsidRPr="00314B74">
              <w:rPr>
                <w:rFonts w:eastAsia="Times New Roman"/>
                <w:i/>
                <w:color w:val="000000"/>
                <w:sz w:val="15"/>
                <w:szCs w:val="15"/>
              </w:rPr>
              <w:t>6:3:1</w:t>
            </w:r>
          </w:p>
        </w:tc>
        <w:tc>
          <w:tcPr>
            <w:tcW w:w="8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1EDBFAC"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248.69%</w:t>
            </w:r>
          </w:p>
        </w:tc>
        <w:tc>
          <w:tcPr>
            <w:tcW w:w="10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8DF0D4A"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69419.31</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300DA7A0"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59232.21</w:t>
            </w:r>
          </w:p>
        </w:tc>
      </w:tr>
      <w:tr w:rsidR="00977888" w:rsidRPr="00977888" w14:paraId="4A3846BC"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552FCF30" w14:textId="77777777" w:rsidR="00977888" w:rsidRPr="00314B74" w:rsidRDefault="00977888" w:rsidP="00977888">
            <w:pPr>
              <w:jc w:val="left"/>
              <w:rPr>
                <w:rFonts w:eastAsia="Times New Roman"/>
                <w:b/>
                <w:sz w:val="15"/>
                <w:szCs w:val="15"/>
              </w:rPr>
            </w:pP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62C4E8A" w14:textId="77777777" w:rsidR="00977888" w:rsidRPr="00314B74" w:rsidRDefault="00977888" w:rsidP="00977888">
            <w:pPr>
              <w:rPr>
                <w:rFonts w:eastAsia="Times New Roman"/>
                <w:i/>
                <w:sz w:val="15"/>
                <w:szCs w:val="15"/>
              </w:rPr>
            </w:pPr>
            <w:r w:rsidRPr="00314B74">
              <w:rPr>
                <w:rFonts w:eastAsia="Times New Roman"/>
                <w:i/>
                <w:color w:val="000000"/>
                <w:sz w:val="15"/>
                <w:szCs w:val="15"/>
              </w:rPr>
              <w:t>8:1:1</w:t>
            </w:r>
          </w:p>
        </w:tc>
        <w:tc>
          <w:tcPr>
            <w:tcW w:w="8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CCDBF68"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25.97%</w:t>
            </w:r>
          </w:p>
        </w:tc>
        <w:tc>
          <w:tcPr>
            <w:tcW w:w="10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C349FE5"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5683.12</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9E6E6FD"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4418.22</w:t>
            </w:r>
          </w:p>
        </w:tc>
      </w:tr>
      <w:tr w:rsidR="00977888" w:rsidRPr="00977888" w14:paraId="002D4DB3" w14:textId="77777777" w:rsidTr="00691108">
        <w:trPr>
          <w:trHeight w:val="20"/>
          <w:jc w:val="center"/>
        </w:trPr>
        <w:tc>
          <w:tcPr>
            <w:tcW w:w="1070" w:type="dxa"/>
            <w:vMerge w:val="restart"/>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6BFE776E" w14:textId="77777777" w:rsidR="00977888" w:rsidRPr="00314B74" w:rsidRDefault="00977888" w:rsidP="00977888">
            <w:pPr>
              <w:rPr>
                <w:rFonts w:eastAsia="Times New Roman"/>
                <w:b/>
                <w:sz w:val="15"/>
                <w:szCs w:val="15"/>
              </w:rPr>
            </w:pPr>
            <w:r w:rsidRPr="00314B74">
              <w:rPr>
                <w:rFonts w:eastAsia="Times New Roman"/>
                <w:b/>
                <w:color w:val="000000"/>
                <w:sz w:val="15"/>
                <w:szCs w:val="15"/>
              </w:rPr>
              <w:t>RNN</w:t>
            </w: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C38AEB3" w14:textId="77777777" w:rsidR="00977888" w:rsidRPr="00314B74" w:rsidRDefault="00977888" w:rsidP="00977888">
            <w:pPr>
              <w:rPr>
                <w:rFonts w:eastAsia="Times New Roman"/>
                <w:i/>
                <w:sz w:val="15"/>
                <w:szCs w:val="15"/>
              </w:rPr>
            </w:pPr>
            <w:r w:rsidRPr="00314B74">
              <w:rPr>
                <w:rFonts w:eastAsia="Times New Roman"/>
                <w:i/>
                <w:color w:val="000000"/>
                <w:sz w:val="15"/>
                <w:szCs w:val="15"/>
              </w:rPr>
              <w:t>7:2:1</w:t>
            </w:r>
          </w:p>
        </w:tc>
        <w:tc>
          <w:tcPr>
            <w:tcW w:w="8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592C6B1"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29.23%</w:t>
            </w:r>
          </w:p>
        </w:tc>
        <w:tc>
          <w:tcPr>
            <w:tcW w:w="10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ADD60F3"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9769.91</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9DD0C4B"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7952.87</w:t>
            </w:r>
          </w:p>
        </w:tc>
      </w:tr>
      <w:tr w:rsidR="00977888" w:rsidRPr="00977888" w14:paraId="7FFCBF3F"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50A8532" w14:textId="77777777" w:rsidR="00977888" w:rsidRPr="00314B74" w:rsidRDefault="00977888" w:rsidP="00977888">
            <w:pPr>
              <w:jc w:val="left"/>
              <w:rPr>
                <w:rFonts w:eastAsia="Times New Roman"/>
                <w:b/>
                <w:sz w:val="15"/>
                <w:szCs w:val="15"/>
              </w:rPr>
            </w:pP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FA4BFB5" w14:textId="77777777" w:rsidR="00977888" w:rsidRPr="00314B74" w:rsidRDefault="00977888" w:rsidP="00977888">
            <w:pPr>
              <w:rPr>
                <w:rFonts w:eastAsia="Times New Roman"/>
                <w:i/>
                <w:sz w:val="15"/>
                <w:szCs w:val="15"/>
              </w:rPr>
            </w:pPr>
            <w:r w:rsidRPr="00314B74">
              <w:rPr>
                <w:rFonts w:eastAsia="Times New Roman"/>
                <w:i/>
                <w:color w:val="000000"/>
                <w:sz w:val="15"/>
                <w:szCs w:val="15"/>
              </w:rPr>
              <w:t>6:3:1</w:t>
            </w:r>
          </w:p>
        </w:tc>
        <w:tc>
          <w:tcPr>
            <w:tcW w:w="8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E5B643C"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34.99%</w:t>
            </w:r>
          </w:p>
        </w:tc>
        <w:tc>
          <w:tcPr>
            <w:tcW w:w="10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32137B4"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11878.86</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C62A911"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9521.47</w:t>
            </w:r>
          </w:p>
        </w:tc>
      </w:tr>
      <w:tr w:rsidR="00977888" w:rsidRPr="00977888" w14:paraId="44711AE8"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1E41DE6E" w14:textId="77777777" w:rsidR="00977888" w:rsidRPr="00314B74" w:rsidRDefault="00977888" w:rsidP="00977888">
            <w:pPr>
              <w:jc w:val="left"/>
              <w:rPr>
                <w:rFonts w:eastAsia="Times New Roman"/>
                <w:b/>
                <w:sz w:val="15"/>
                <w:szCs w:val="15"/>
              </w:rPr>
            </w:pP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FFEF641" w14:textId="77777777" w:rsidR="00977888" w:rsidRPr="00314B74" w:rsidRDefault="00977888" w:rsidP="00977888">
            <w:pPr>
              <w:rPr>
                <w:rFonts w:eastAsia="Times New Roman"/>
                <w:i/>
                <w:sz w:val="15"/>
                <w:szCs w:val="15"/>
              </w:rPr>
            </w:pPr>
            <w:r w:rsidRPr="00314B74">
              <w:rPr>
                <w:rFonts w:eastAsia="Times New Roman"/>
                <w:i/>
                <w:color w:val="000000"/>
                <w:sz w:val="15"/>
                <w:szCs w:val="15"/>
              </w:rPr>
              <w:t>8:1:1</w:t>
            </w:r>
          </w:p>
        </w:tc>
        <w:tc>
          <w:tcPr>
            <w:tcW w:w="8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33A02B7"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31.35%</w:t>
            </w:r>
          </w:p>
        </w:tc>
        <w:tc>
          <w:tcPr>
            <w:tcW w:w="10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386FDEB"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7696.02</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CC81F9A"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6878.81</w:t>
            </w:r>
          </w:p>
        </w:tc>
      </w:tr>
      <w:tr w:rsidR="00977888" w:rsidRPr="00977888" w14:paraId="7348CEA4" w14:textId="77777777" w:rsidTr="00691108">
        <w:trPr>
          <w:trHeight w:val="20"/>
          <w:jc w:val="center"/>
        </w:trPr>
        <w:tc>
          <w:tcPr>
            <w:tcW w:w="1070" w:type="dxa"/>
            <w:vMerge w:val="restart"/>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2220674" w14:textId="77777777" w:rsidR="00977888" w:rsidRPr="00314B74" w:rsidRDefault="00977888" w:rsidP="00977888">
            <w:pPr>
              <w:rPr>
                <w:rFonts w:eastAsia="Times New Roman"/>
                <w:b/>
                <w:sz w:val="15"/>
                <w:szCs w:val="15"/>
              </w:rPr>
            </w:pPr>
            <w:r w:rsidRPr="00314B74">
              <w:rPr>
                <w:rFonts w:eastAsia="Times New Roman"/>
                <w:b/>
                <w:color w:val="000000"/>
                <w:sz w:val="15"/>
                <w:szCs w:val="15"/>
              </w:rPr>
              <w:t>LSTM</w:t>
            </w: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E5E779E" w14:textId="77777777" w:rsidR="00977888" w:rsidRPr="00314B74" w:rsidRDefault="00977888" w:rsidP="00977888">
            <w:pPr>
              <w:rPr>
                <w:rFonts w:eastAsia="Times New Roman"/>
                <w:i/>
                <w:sz w:val="15"/>
                <w:szCs w:val="15"/>
              </w:rPr>
            </w:pPr>
            <w:r w:rsidRPr="00314B74">
              <w:rPr>
                <w:rFonts w:eastAsia="Times New Roman"/>
                <w:i/>
                <w:color w:val="000000"/>
                <w:sz w:val="15"/>
                <w:szCs w:val="15"/>
              </w:rPr>
              <w:t>7:2:1</w:t>
            </w:r>
          </w:p>
        </w:tc>
        <w:tc>
          <w:tcPr>
            <w:tcW w:w="8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91FBC51"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29.05%</w:t>
            </w:r>
          </w:p>
        </w:tc>
        <w:tc>
          <w:tcPr>
            <w:tcW w:w="10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1885A0C"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9582.45</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6F36A7A"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7803.23</w:t>
            </w:r>
          </w:p>
        </w:tc>
      </w:tr>
      <w:tr w:rsidR="00977888" w:rsidRPr="00977888" w14:paraId="1CB42139"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B2C6163" w14:textId="77777777" w:rsidR="00977888" w:rsidRPr="00314B74" w:rsidRDefault="00977888" w:rsidP="00977888">
            <w:pPr>
              <w:jc w:val="left"/>
              <w:rPr>
                <w:rFonts w:eastAsia="Times New Roman"/>
                <w:b/>
                <w:sz w:val="15"/>
                <w:szCs w:val="15"/>
              </w:rPr>
            </w:pP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0A0FDE4" w14:textId="77777777" w:rsidR="00977888" w:rsidRPr="00314B74" w:rsidRDefault="00977888" w:rsidP="00977888">
            <w:pPr>
              <w:rPr>
                <w:rFonts w:eastAsia="Times New Roman"/>
                <w:i/>
                <w:sz w:val="15"/>
                <w:szCs w:val="15"/>
              </w:rPr>
            </w:pPr>
            <w:r w:rsidRPr="00314B74">
              <w:rPr>
                <w:rFonts w:eastAsia="Times New Roman"/>
                <w:i/>
                <w:color w:val="000000"/>
                <w:sz w:val="15"/>
                <w:szCs w:val="15"/>
              </w:rPr>
              <w:t>6:3:1</w:t>
            </w:r>
          </w:p>
        </w:tc>
        <w:tc>
          <w:tcPr>
            <w:tcW w:w="8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3B38CF06"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34.84%</w:t>
            </w:r>
          </w:p>
        </w:tc>
        <w:tc>
          <w:tcPr>
            <w:tcW w:w="10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D6ADFB1"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11900.47</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8144551"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9535.61</w:t>
            </w:r>
          </w:p>
        </w:tc>
      </w:tr>
      <w:tr w:rsidR="00977888" w:rsidRPr="00977888" w14:paraId="01D593F8"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56B57A8" w14:textId="77777777" w:rsidR="00977888" w:rsidRPr="00314B74" w:rsidRDefault="00977888" w:rsidP="00977888">
            <w:pPr>
              <w:jc w:val="left"/>
              <w:rPr>
                <w:rFonts w:eastAsia="Times New Roman"/>
                <w:b/>
                <w:sz w:val="15"/>
                <w:szCs w:val="15"/>
              </w:rPr>
            </w:pP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20E9A9A" w14:textId="77777777" w:rsidR="00977888" w:rsidRPr="00314B74" w:rsidRDefault="00977888" w:rsidP="00977888">
            <w:pPr>
              <w:rPr>
                <w:rFonts w:eastAsia="Times New Roman"/>
                <w:i/>
                <w:sz w:val="15"/>
                <w:szCs w:val="15"/>
              </w:rPr>
            </w:pPr>
            <w:r w:rsidRPr="00314B74">
              <w:rPr>
                <w:rFonts w:eastAsia="Times New Roman"/>
                <w:i/>
                <w:color w:val="000000"/>
                <w:sz w:val="15"/>
                <w:szCs w:val="15"/>
              </w:rPr>
              <w:t>8:1:1</w:t>
            </w:r>
          </w:p>
        </w:tc>
        <w:tc>
          <w:tcPr>
            <w:tcW w:w="8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54DE63A"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27.84%</w:t>
            </w:r>
          </w:p>
        </w:tc>
        <w:tc>
          <w:tcPr>
            <w:tcW w:w="10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8862891"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6858.74</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DCF394A"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6066.57</w:t>
            </w:r>
          </w:p>
        </w:tc>
      </w:tr>
      <w:tr w:rsidR="00977888" w:rsidRPr="00977888" w14:paraId="7B13E0E5" w14:textId="77777777" w:rsidTr="00691108">
        <w:trPr>
          <w:trHeight w:val="20"/>
          <w:jc w:val="center"/>
        </w:trPr>
        <w:tc>
          <w:tcPr>
            <w:tcW w:w="1070" w:type="dxa"/>
            <w:vMerge w:val="restart"/>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99A3A87" w14:textId="77777777" w:rsidR="00977888" w:rsidRPr="00314B74" w:rsidRDefault="00977888" w:rsidP="00977888">
            <w:pPr>
              <w:rPr>
                <w:rFonts w:eastAsia="Times New Roman"/>
                <w:b/>
                <w:sz w:val="15"/>
                <w:szCs w:val="15"/>
              </w:rPr>
            </w:pPr>
            <w:r w:rsidRPr="00314B74">
              <w:rPr>
                <w:rFonts w:eastAsia="Times New Roman"/>
                <w:b/>
                <w:color w:val="000000"/>
                <w:sz w:val="15"/>
                <w:szCs w:val="15"/>
              </w:rPr>
              <w:t>GRU</w:t>
            </w: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CC4380B" w14:textId="77777777" w:rsidR="00977888" w:rsidRPr="00314B74" w:rsidRDefault="00977888" w:rsidP="00977888">
            <w:pPr>
              <w:rPr>
                <w:rFonts w:eastAsia="Times New Roman"/>
                <w:i/>
                <w:sz w:val="15"/>
                <w:szCs w:val="15"/>
              </w:rPr>
            </w:pPr>
            <w:r w:rsidRPr="00314B74">
              <w:rPr>
                <w:rFonts w:eastAsia="Times New Roman"/>
                <w:i/>
                <w:color w:val="000000"/>
                <w:sz w:val="15"/>
                <w:szCs w:val="15"/>
              </w:rPr>
              <w:t>7:2:1</w:t>
            </w:r>
          </w:p>
        </w:tc>
        <w:tc>
          <w:tcPr>
            <w:tcW w:w="8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EA6D73B"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29.17%</w:t>
            </w:r>
          </w:p>
        </w:tc>
        <w:tc>
          <w:tcPr>
            <w:tcW w:w="10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619BFF72"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9749.41</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38A3B2EC"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7937.89</w:t>
            </w:r>
          </w:p>
        </w:tc>
      </w:tr>
      <w:tr w:rsidR="00977888" w:rsidRPr="00977888" w14:paraId="60537573"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4A7B73D" w14:textId="77777777" w:rsidR="00977888" w:rsidRPr="00314B74" w:rsidRDefault="00977888" w:rsidP="00977888">
            <w:pPr>
              <w:jc w:val="left"/>
              <w:rPr>
                <w:rFonts w:eastAsia="Times New Roman"/>
                <w:b/>
                <w:sz w:val="15"/>
                <w:szCs w:val="15"/>
              </w:rPr>
            </w:pP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12D7759" w14:textId="77777777" w:rsidR="00977888" w:rsidRPr="00314B74" w:rsidRDefault="00977888" w:rsidP="00977888">
            <w:pPr>
              <w:rPr>
                <w:rFonts w:eastAsia="Times New Roman"/>
                <w:i/>
                <w:sz w:val="15"/>
                <w:szCs w:val="15"/>
              </w:rPr>
            </w:pPr>
            <w:r w:rsidRPr="00314B74">
              <w:rPr>
                <w:rFonts w:eastAsia="Times New Roman"/>
                <w:i/>
                <w:color w:val="000000"/>
                <w:sz w:val="15"/>
                <w:szCs w:val="15"/>
              </w:rPr>
              <w:t>6:3:1</w:t>
            </w:r>
          </w:p>
        </w:tc>
        <w:tc>
          <w:tcPr>
            <w:tcW w:w="8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8488984"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34.51%</w:t>
            </w:r>
          </w:p>
        </w:tc>
        <w:tc>
          <w:tcPr>
            <w:tcW w:w="10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1D07448"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11828.86</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509B438"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9484.67</w:t>
            </w:r>
          </w:p>
        </w:tc>
      </w:tr>
      <w:tr w:rsidR="00977888" w:rsidRPr="00977888" w14:paraId="25115C84"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CCDA3F3" w14:textId="77777777" w:rsidR="00977888" w:rsidRPr="00314B74" w:rsidRDefault="00977888" w:rsidP="00977888">
            <w:pPr>
              <w:jc w:val="left"/>
              <w:rPr>
                <w:rFonts w:eastAsia="Times New Roman"/>
                <w:b/>
                <w:sz w:val="15"/>
                <w:szCs w:val="15"/>
              </w:rPr>
            </w:pP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817A60C" w14:textId="77777777" w:rsidR="00977888" w:rsidRPr="00314B74" w:rsidRDefault="00977888" w:rsidP="00977888">
            <w:pPr>
              <w:rPr>
                <w:rFonts w:eastAsia="Times New Roman"/>
                <w:i/>
                <w:sz w:val="15"/>
                <w:szCs w:val="15"/>
              </w:rPr>
            </w:pPr>
            <w:r w:rsidRPr="00314B74">
              <w:rPr>
                <w:rFonts w:eastAsia="Times New Roman"/>
                <w:i/>
                <w:color w:val="000000"/>
                <w:sz w:val="15"/>
                <w:szCs w:val="15"/>
              </w:rPr>
              <w:t>8:1:1</w:t>
            </w:r>
          </w:p>
        </w:tc>
        <w:tc>
          <w:tcPr>
            <w:tcW w:w="8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3E4A1578"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29.10%</w:t>
            </w:r>
          </w:p>
        </w:tc>
        <w:tc>
          <w:tcPr>
            <w:tcW w:w="10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3B2660DB"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7167.21</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A5E773E"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6378.28</w:t>
            </w:r>
          </w:p>
        </w:tc>
      </w:tr>
      <w:tr w:rsidR="00977888" w:rsidRPr="00977888" w14:paraId="4A3D6275" w14:textId="77777777" w:rsidTr="00691108">
        <w:trPr>
          <w:trHeight w:val="20"/>
          <w:jc w:val="center"/>
        </w:trPr>
        <w:tc>
          <w:tcPr>
            <w:tcW w:w="1070" w:type="dxa"/>
            <w:vMerge w:val="restart"/>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6170960" w14:textId="77777777" w:rsidR="00977888" w:rsidRPr="00314B74" w:rsidRDefault="00977888" w:rsidP="00977888">
            <w:pPr>
              <w:rPr>
                <w:rFonts w:eastAsia="Times New Roman"/>
                <w:b/>
                <w:sz w:val="15"/>
                <w:szCs w:val="15"/>
              </w:rPr>
            </w:pPr>
            <w:r w:rsidRPr="00314B74">
              <w:rPr>
                <w:rFonts w:eastAsia="Times New Roman"/>
                <w:b/>
                <w:color w:val="000000"/>
                <w:sz w:val="15"/>
                <w:szCs w:val="15"/>
              </w:rPr>
              <w:t>SARIMAX</w:t>
            </w: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CCF5E0C" w14:textId="77777777" w:rsidR="00977888" w:rsidRPr="00314B74" w:rsidRDefault="00977888" w:rsidP="00977888">
            <w:pPr>
              <w:rPr>
                <w:rFonts w:eastAsia="Times New Roman"/>
                <w:i/>
                <w:sz w:val="15"/>
                <w:szCs w:val="15"/>
              </w:rPr>
            </w:pPr>
            <w:r w:rsidRPr="00314B74">
              <w:rPr>
                <w:rFonts w:eastAsia="Times New Roman"/>
                <w:i/>
                <w:color w:val="000000"/>
                <w:sz w:val="15"/>
                <w:szCs w:val="15"/>
              </w:rPr>
              <w:t>7:2:1</w:t>
            </w:r>
          </w:p>
        </w:tc>
        <w:tc>
          <w:tcPr>
            <w:tcW w:w="8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A57D8B7"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1.36%</w:t>
            </w:r>
          </w:p>
        </w:tc>
        <w:tc>
          <w:tcPr>
            <w:tcW w:w="10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37219C9A"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536.43</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F819BA9"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344.81</w:t>
            </w:r>
          </w:p>
        </w:tc>
      </w:tr>
      <w:tr w:rsidR="00977888" w:rsidRPr="00977888" w14:paraId="580EB4F8"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FF707F5" w14:textId="77777777" w:rsidR="00977888" w:rsidRPr="00314B74" w:rsidRDefault="00977888" w:rsidP="00977888">
            <w:pPr>
              <w:jc w:val="left"/>
              <w:rPr>
                <w:rFonts w:eastAsia="Times New Roman"/>
                <w:b/>
                <w:sz w:val="15"/>
                <w:szCs w:val="15"/>
              </w:rPr>
            </w:pP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32F91999" w14:textId="77777777" w:rsidR="00977888" w:rsidRPr="00314B74" w:rsidRDefault="00977888" w:rsidP="00977888">
            <w:pPr>
              <w:rPr>
                <w:rFonts w:eastAsia="Times New Roman"/>
                <w:i/>
                <w:sz w:val="15"/>
                <w:szCs w:val="15"/>
              </w:rPr>
            </w:pPr>
            <w:r w:rsidRPr="00314B74">
              <w:rPr>
                <w:rFonts w:eastAsia="Times New Roman"/>
                <w:i/>
                <w:color w:val="000000"/>
                <w:sz w:val="15"/>
                <w:szCs w:val="15"/>
              </w:rPr>
              <w:t>6:3:1</w:t>
            </w:r>
          </w:p>
        </w:tc>
        <w:tc>
          <w:tcPr>
            <w:tcW w:w="8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957C306"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1.29%</w:t>
            </w:r>
          </w:p>
        </w:tc>
        <w:tc>
          <w:tcPr>
            <w:tcW w:w="10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6E178BF"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564.15</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2E220BD"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376.69</w:t>
            </w:r>
          </w:p>
        </w:tc>
      </w:tr>
      <w:tr w:rsidR="00977888" w:rsidRPr="00977888" w14:paraId="12795040" w14:textId="77777777" w:rsidTr="00691108">
        <w:trPr>
          <w:trHeight w:val="6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74184C8" w14:textId="77777777" w:rsidR="00977888" w:rsidRPr="00314B74" w:rsidRDefault="00977888" w:rsidP="00977888">
            <w:pPr>
              <w:jc w:val="left"/>
              <w:rPr>
                <w:rFonts w:eastAsia="Times New Roman"/>
                <w:b/>
                <w:sz w:val="15"/>
                <w:szCs w:val="15"/>
              </w:rPr>
            </w:pP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378FBBB5" w14:textId="77777777" w:rsidR="00977888" w:rsidRPr="00314B74" w:rsidRDefault="00977888" w:rsidP="00977888">
            <w:pPr>
              <w:rPr>
                <w:rFonts w:eastAsia="Times New Roman"/>
                <w:i/>
                <w:sz w:val="15"/>
                <w:szCs w:val="15"/>
              </w:rPr>
            </w:pPr>
            <w:r w:rsidRPr="00314B74">
              <w:rPr>
                <w:rFonts w:eastAsia="Times New Roman"/>
                <w:i/>
                <w:color w:val="000000"/>
                <w:sz w:val="15"/>
                <w:szCs w:val="15"/>
              </w:rPr>
              <w:t>8:1:1</w:t>
            </w:r>
          </w:p>
        </w:tc>
        <w:tc>
          <w:tcPr>
            <w:tcW w:w="8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020DA6F"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1.63%</w:t>
            </w:r>
          </w:p>
        </w:tc>
        <w:tc>
          <w:tcPr>
            <w:tcW w:w="10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7689956"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474.39</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2CF36E1"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321.51</w:t>
            </w:r>
          </w:p>
        </w:tc>
      </w:tr>
      <w:tr w:rsidR="00977888" w:rsidRPr="00977888" w14:paraId="0364EC40" w14:textId="77777777" w:rsidTr="00691108">
        <w:trPr>
          <w:trHeight w:val="20"/>
          <w:jc w:val="center"/>
        </w:trPr>
        <w:tc>
          <w:tcPr>
            <w:tcW w:w="1070" w:type="dxa"/>
            <w:vMerge w:val="restart"/>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3085A20" w14:textId="77777777" w:rsidR="00977888" w:rsidRPr="00314B74" w:rsidRDefault="00977888" w:rsidP="00977888">
            <w:pPr>
              <w:rPr>
                <w:rFonts w:eastAsia="Times New Roman"/>
                <w:b/>
                <w:sz w:val="15"/>
                <w:szCs w:val="15"/>
              </w:rPr>
            </w:pPr>
            <w:r w:rsidRPr="00314B74">
              <w:rPr>
                <w:rFonts w:eastAsia="Times New Roman"/>
                <w:b/>
                <w:color w:val="000000"/>
                <w:sz w:val="15"/>
                <w:szCs w:val="15"/>
              </w:rPr>
              <w:t>RF</w:t>
            </w: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2766448" w14:textId="77777777" w:rsidR="00977888" w:rsidRPr="00314B74" w:rsidRDefault="00977888" w:rsidP="00977888">
            <w:pPr>
              <w:rPr>
                <w:rFonts w:eastAsia="Times New Roman"/>
                <w:i/>
                <w:sz w:val="15"/>
                <w:szCs w:val="15"/>
              </w:rPr>
            </w:pPr>
            <w:r w:rsidRPr="00314B74">
              <w:rPr>
                <w:rFonts w:eastAsia="Times New Roman"/>
                <w:i/>
                <w:color w:val="000000"/>
                <w:sz w:val="15"/>
                <w:szCs w:val="15"/>
              </w:rPr>
              <w:t>7:2:1</w:t>
            </w:r>
          </w:p>
        </w:tc>
        <w:tc>
          <w:tcPr>
            <w:tcW w:w="8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2F1CBCA"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30.15%</w:t>
            </w:r>
          </w:p>
        </w:tc>
        <w:tc>
          <w:tcPr>
            <w:tcW w:w="10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6123CF9D"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9148.60</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35E0929A"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7449.74</w:t>
            </w:r>
          </w:p>
        </w:tc>
      </w:tr>
      <w:tr w:rsidR="00977888" w:rsidRPr="00977888" w14:paraId="68B17F0A"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51C7FF9B" w14:textId="77777777" w:rsidR="00977888" w:rsidRPr="00314B74" w:rsidRDefault="00977888" w:rsidP="00977888">
            <w:pPr>
              <w:jc w:val="left"/>
              <w:rPr>
                <w:rFonts w:eastAsia="Times New Roman"/>
                <w:b/>
                <w:sz w:val="15"/>
                <w:szCs w:val="15"/>
              </w:rPr>
            </w:pP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0A5CB88" w14:textId="77777777" w:rsidR="00977888" w:rsidRPr="00314B74" w:rsidRDefault="00977888" w:rsidP="00977888">
            <w:pPr>
              <w:rPr>
                <w:rFonts w:eastAsia="Times New Roman"/>
                <w:i/>
                <w:sz w:val="15"/>
                <w:szCs w:val="15"/>
              </w:rPr>
            </w:pPr>
            <w:r w:rsidRPr="00314B74">
              <w:rPr>
                <w:rFonts w:eastAsia="Times New Roman"/>
                <w:i/>
                <w:color w:val="000000"/>
                <w:sz w:val="15"/>
                <w:szCs w:val="15"/>
              </w:rPr>
              <w:t>6:3:1</w:t>
            </w:r>
          </w:p>
        </w:tc>
        <w:tc>
          <w:tcPr>
            <w:tcW w:w="8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37DDB4C"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34.90%</w:t>
            </w:r>
          </w:p>
        </w:tc>
        <w:tc>
          <w:tcPr>
            <w:tcW w:w="10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3E52E9F9"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10753.57</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DE6C21D"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8661.18</w:t>
            </w:r>
          </w:p>
        </w:tc>
      </w:tr>
      <w:tr w:rsidR="00977888" w:rsidRPr="00977888" w14:paraId="6F167FEA"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C639EC9" w14:textId="77777777" w:rsidR="00977888" w:rsidRPr="00314B74" w:rsidRDefault="00977888" w:rsidP="00977888">
            <w:pPr>
              <w:jc w:val="left"/>
              <w:rPr>
                <w:rFonts w:eastAsia="Times New Roman"/>
                <w:b/>
                <w:sz w:val="15"/>
                <w:szCs w:val="15"/>
              </w:rPr>
            </w:pP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4CF8467" w14:textId="77777777" w:rsidR="00977888" w:rsidRPr="00314B74" w:rsidRDefault="00977888" w:rsidP="00977888">
            <w:pPr>
              <w:rPr>
                <w:rFonts w:eastAsia="Times New Roman"/>
                <w:i/>
                <w:sz w:val="15"/>
                <w:szCs w:val="15"/>
              </w:rPr>
            </w:pPr>
            <w:r w:rsidRPr="00314B74">
              <w:rPr>
                <w:rFonts w:eastAsia="Times New Roman"/>
                <w:i/>
                <w:color w:val="000000"/>
                <w:sz w:val="15"/>
                <w:szCs w:val="15"/>
              </w:rPr>
              <w:t>8:1:1</w:t>
            </w:r>
          </w:p>
        </w:tc>
        <w:tc>
          <w:tcPr>
            <w:tcW w:w="8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8170ECC"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22.78%</w:t>
            </w:r>
          </w:p>
        </w:tc>
        <w:tc>
          <w:tcPr>
            <w:tcW w:w="10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79FAED5"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5595.20</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3402EBA2"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4710.56</w:t>
            </w:r>
          </w:p>
        </w:tc>
      </w:tr>
      <w:tr w:rsidR="00977888" w:rsidRPr="00977888" w14:paraId="2799685D" w14:textId="77777777" w:rsidTr="00691108">
        <w:trPr>
          <w:trHeight w:val="20"/>
          <w:jc w:val="center"/>
        </w:trPr>
        <w:tc>
          <w:tcPr>
            <w:tcW w:w="1070" w:type="dxa"/>
            <w:vMerge w:val="restart"/>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D361A96" w14:textId="77777777" w:rsidR="00977888" w:rsidRPr="00314B74" w:rsidRDefault="00977888" w:rsidP="00977888">
            <w:pPr>
              <w:rPr>
                <w:rFonts w:eastAsia="Times New Roman"/>
                <w:b/>
                <w:sz w:val="15"/>
                <w:szCs w:val="15"/>
              </w:rPr>
            </w:pPr>
            <w:r w:rsidRPr="00314B74">
              <w:rPr>
                <w:rFonts w:eastAsia="Times New Roman"/>
                <w:b/>
                <w:color w:val="000000"/>
                <w:sz w:val="15"/>
                <w:szCs w:val="15"/>
              </w:rPr>
              <w:t>DLM</w:t>
            </w: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FA6B998" w14:textId="77777777" w:rsidR="00977888" w:rsidRPr="00314B74" w:rsidRDefault="00977888" w:rsidP="00977888">
            <w:pPr>
              <w:rPr>
                <w:rFonts w:eastAsia="Times New Roman"/>
                <w:i/>
                <w:sz w:val="15"/>
                <w:szCs w:val="15"/>
              </w:rPr>
            </w:pPr>
            <w:r w:rsidRPr="00314B74">
              <w:rPr>
                <w:rFonts w:eastAsia="Times New Roman"/>
                <w:i/>
                <w:color w:val="000000"/>
                <w:sz w:val="15"/>
                <w:szCs w:val="15"/>
              </w:rPr>
              <w:t>7:2:1</w:t>
            </w:r>
          </w:p>
        </w:tc>
        <w:tc>
          <w:tcPr>
            <w:tcW w:w="8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A2AD28A"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29.17%</w:t>
            </w:r>
          </w:p>
        </w:tc>
        <w:tc>
          <w:tcPr>
            <w:tcW w:w="10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7DBB533"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7337.69</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2C340CA"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6003.24</w:t>
            </w:r>
          </w:p>
        </w:tc>
      </w:tr>
      <w:tr w:rsidR="00977888" w:rsidRPr="00977888" w14:paraId="33AC37A8"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3458F9A" w14:textId="77777777" w:rsidR="00977888" w:rsidRPr="00314B74" w:rsidRDefault="00977888" w:rsidP="00977888">
            <w:pPr>
              <w:jc w:val="left"/>
              <w:rPr>
                <w:rFonts w:eastAsia="Times New Roman"/>
                <w:b/>
                <w:sz w:val="15"/>
                <w:szCs w:val="15"/>
              </w:rPr>
            </w:pP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EA2DC49" w14:textId="77777777" w:rsidR="00977888" w:rsidRPr="00314B74" w:rsidRDefault="00977888" w:rsidP="00977888">
            <w:pPr>
              <w:rPr>
                <w:rFonts w:eastAsia="Times New Roman"/>
                <w:i/>
                <w:sz w:val="15"/>
                <w:szCs w:val="15"/>
              </w:rPr>
            </w:pPr>
            <w:r w:rsidRPr="00314B74">
              <w:rPr>
                <w:rFonts w:eastAsia="Times New Roman"/>
                <w:i/>
                <w:color w:val="000000"/>
                <w:sz w:val="15"/>
                <w:szCs w:val="15"/>
              </w:rPr>
              <w:t>6:3:1</w:t>
            </w:r>
          </w:p>
        </w:tc>
        <w:tc>
          <w:tcPr>
            <w:tcW w:w="8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8E9D874"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34.98%</w:t>
            </w:r>
          </w:p>
        </w:tc>
        <w:tc>
          <w:tcPr>
            <w:tcW w:w="10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E219E40"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9759.23</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AC0DB5C"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8151.12</w:t>
            </w:r>
          </w:p>
        </w:tc>
      </w:tr>
      <w:tr w:rsidR="00977888" w:rsidRPr="00977888" w14:paraId="426BBC1D"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0DFFCB3" w14:textId="77777777" w:rsidR="00977888" w:rsidRPr="00314B74" w:rsidRDefault="00977888" w:rsidP="00977888">
            <w:pPr>
              <w:jc w:val="left"/>
              <w:rPr>
                <w:rFonts w:eastAsia="Times New Roman"/>
                <w:b/>
                <w:sz w:val="15"/>
                <w:szCs w:val="15"/>
              </w:rPr>
            </w:pP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BEE429B" w14:textId="77777777" w:rsidR="00977888" w:rsidRPr="00314B74" w:rsidRDefault="00977888" w:rsidP="00977888">
            <w:pPr>
              <w:rPr>
                <w:rFonts w:eastAsia="Times New Roman"/>
                <w:i/>
                <w:sz w:val="15"/>
                <w:szCs w:val="15"/>
              </w:rPr>
            </w:pPr>
            <w:r w:rsidRPr="00314B74">
              <w:rPr>
                <w:rFonts w:eastAsia="Times New Roman"/>
                <w:i/>
                <w:color w:val="000000"/>
                <w:sz w:val="15"/>
                <w:szCs w:val="15"/>
              </w:rPr>
              <w:t>8:1:1</w:t>
            </w:r>
          </w:p>
        </w:tc>
        <w:tc>
          <w:tcPr>
            <w:tcW w:w="8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E7E1D95"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15.84%</w:t>
            </w:r>
          </w:p>
        </w:tc>
        <w:tc>
          <w:tcPr>
            <w:tcW w:w="10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741BED6"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3398.39</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042EC30" w14:textId="77777777" w:rsidR="00977888" w:rsidRPr="00314B74" w:rsidRDefault="00977888" w:rsidP="00977888">
            <w:pPr>
              <w:rPr>
                <w:rFonts w:eastAsia="Times New Roman"/>
                <w:i/>
                <w:sz w:val="15"/>
                <w:szCs w:val="15"/>
              </w:rPr>
            </w:pPr>
            <w:r w:rsidRPr="00314B74">
              <w:rPr>
                <w:rFonts w:eastAsia="Times New Roman"/>
                <w:i/>
                <w:color w:val="000000"/>
                <w:sz w:val="15"/>
                <w:szCs w:val="15"/>
                <w:shd w:val="clear" w:color="auto" w:fill="FFFFFF"/>
              </w:rPr>
              <w:t>2741.53</w:t>
            </w:r>
          </w:p>
        </w:tc>
      </w:tr>
      <w:tr w:rsidR="00977888" w:rsidRPr="00977888" w14:paraId="215BA0EE" w14:textId="77777777" w:rsidTr="00691108">
        <w:trPr>
          <w:trHeight w:val="20"/>
          <w:jc w:val="center"/>
        </w:trPr>
        <w:tc>
          <w:tcPr>
            <w:tcW w:w="1070" w:type="dxa"/>
            <w:vMerge w:val="restart"/>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3A1C73BC" w14:textId="77777777" w:rsidR="00977888" w:rsidRPr="00314B74" w:rsidRDefault="00977888" w:rsidP="00977888">
            <w:pPr>
              <w:rPr>
                <w:rFonts w:eastAsia="Times New Roman"/>
                <w:b/>
                <w:sz w:val="15"/>
                <w:szCs w:val="15"/>
              </w:rPr>
            </w:pPr>
            <w:r w:rsidRPr="00314B74">
              <w:rPr>
                <w:rFonts w:eastAsia="Times New Roman"/>
                <w:b/>
                <w:color w:val="000000"/>
                <w:sz w:val="15"/>
                <w:szCs w:val="15"/>
              </w:rPr>
              <w:t>XGBOOST</w:t>
            </w: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090CCE9" w14:textId="77777777" w:rsidR="00977888" w:rsidRPr="00314B74" w:rsidRDefault="00977888" w:rsidP="00977888">
            <w:pPr>
              <w:rPr>
                <w:rFonts w:eastAsia="Times New Roman"/>
                <w:i/>
                <w:sz w:val="15"/>
                <w:szCs w:val="15"/>
              </w:rPr>
            </w:pPr>
            <w:r w:rsidRPr="00314B74">
              <w:rPr>
                <w:rFonts w:eastAsia="Times New Roman"/>
                <w:i/>
                <w:color w:val="000000"/>
                <w:sz w:val="15"/>
                <w:szCs w:val="15"/>
              </w:rPr>
              <w:t>7:2:1</w:t>
            </w:r>
          </w:p>
        </w:tc>
        <w:tc>
          <w:tcPr>
            <w:tcW w:w="8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E11E9C5" w14:textId="77777777" w:rsidR="00977888" w:rsidRPr="00314B74" w:rsidRDefault="00977888" w:rsidP="00977888">
            <w:pPr>
              <w:rPr>
                <w:rFonts w:eastAsia="Times New Roman"/>
                <w:i/>
                <w:sz w:val="15"/>
                <w:szCs w:val="15"/>
              </w:rPr>
            </w:pPr>
            <w:r w:rsidRPr="00314B74">
              <w:rPr>
                <w:rFonts w:eastAsia="Times New Roman"/>
                <w:i/>
                <w:color w:val="000000"/>
                <w:sz w:val="15"/>
                <w:szCs w:val="15"/>
              </w:rPr>
              <w:t>29.53%</w:t>
            </w:r>
          </w:p>
        </w:tc>
        <w:tc>
          <w:tcPr>
            <w:tcW w:w="10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04236C3" w14:textId="77777777" w:rsidR="00977888" w:rsidRPr="00314B74" w:rsidRDefault="00977888" w:rsidP="00977888">
            <w:pPr>
              <w:rPr>
                <w:rFonts w:eastAsia="Times New Roman"/>
                <w:i/>
                <w:sz w:val="15"/>
                <w:szCs w:val="15"/>
              </w:rPr>
            </w:pPr>
            <w:r w:rsidRPr="00314B74">
              <w:rPr>
                <w:rFonts w:eastAsia="Times New Roman"/>
                <w:i/>
                <w:color w:val="000000"/>
                <w:sz w:val="15"/>
                <w:szCs w:val="15"/>
              </w:rPr>
              <w:t>8817.70</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73B849F" w14:textId="77777777" w:rsidR="00977888" w:rsidRPr="00314B74" w:rsidRDefault="00977888" w:rsidP="00977888">
            <w:pPr>
              <w:rPr>
                <w:rFonts w:eastAsia="Times New Roman"/>
                <w:i/>
                <w:sz w:val="15"/>
                <w:szCs w:val="15"/>
              </w:rPr>
            </w:pPr>
            <w:r w:rsidRPr="00314B74">
              <w:rPr>
                <w:rFonts w:eastAsia="Times New Roman"/>
                <w:i/>
                <w:color w:val="000000"/>
                <w:sz w:val="15"/>
                <w:szCs w:val="15"/>
              </w:rPr>
              <w:t>7180.44</w:t>
            </w:r>
          </w:p>
        </w:tc>
      </w:tr>
      <w:tr w:rsidR="00977888" w:rsidRPr="00977888" w14:paraId="3A5A2EF8"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533983C8" w14:textId="77777777" w:rsidR="00977888" w:rsidRPr="00314B74" w:rsidRDefault="00977888" w:rsidP="00977888">
            <w:pPr>
              <w:jc w:val="left"/>
              <w:rPr>
                <w:rFonts w:eastAsia="Times New Roman"/>
                <w:b/>
                <w:sz w:val="15"/>
                <w:szCs w:val="15"/>
              </w:rPr>
            </w:pP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608167C5" w14:textId="77777777" w:rsidR="00977888" w:rsidRPr="00314B74" w:rsidRDefault="00977888" w:rsidP="00977888">
            <w:pPr>
              <w:rPr>
                <w:rFonts w:eastAsia="Times New Roman"/>
                <w:i/>
                <w:sz w:val="15"/>
                <w:szCs w:val="15"/>
              </w:rPr>
            </w:pPr>
            <w:r w:rsidRPr="00314B74">
              <w:rPr>
                <w:rFonts w:eastAsia="Times New Roman"/>
                <w:i/>
                <w:color w:val="000000"/>
                <w:sz w:val="15"/>
                <w:szCs w:val="15"/>
              </w:rPr>
              <w:t>6:3:1</w:t>
            </w:r>
          </w:p>
        </w:tc>
        <w:tc>
          <w:tcPr>
            <w:tcW w:w="8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F76E1C8" w14:textId="77777777" w:rsidR="00977888" w:rsidRPr="00314B74" w:rsidRDefault="00977888" w:rsidP="00977888">
            <w:pPr>
              <w:rPr>
                <w:rFonts w:eastAsia="Times New Roman"/>
                <w:i/>
                <w:sz w:val="15"/>
                <w:szCs w:val="15"/>
              </w:rPr>
            </w:pPr>
            <w:r w:rsidRPr="00314B74">
              <w:rPr>
                <w:rFonts w:eastAsia="Times New Roman"/>
                <w:i/>
                <w:color w:val="000000"/>
                <w:sz w:val="15"/>
                <w:szCs w:val="15"/>
              </w:rPr>
              <w:t>28.15%</w:t>
            </w:r>
          </w:p>
        </w:tc>
        <w:tc>
          <w:tcPr>
            <w:tcW w:w="10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6EC0A11A" w14:textId="77777777" w:rsidR="00977888" w:rsidRPr="00314B74" w:rsidRDefault="00977888" w:rsidP="00977888">
            <w:pPr>
              <w:rPr>
                <w:rFonts w:eastAsia="Times New Roman"/>
                <w:i/>
                <w:sz w:val="15"/>
                <w:szCs w:val="15"/>
              </w:rPr>
            </w:pPr>
            <w:r w:rsidRPr="00314B74">
              <w:rPr>
                <w:rFonts w:eastAsia="Times New Roman"/>
                <w:i/>
                <w:color w:val="000000"/>
                <w:sz w:val="15"/>
                <w:szCs w:val="15"/>
              </w:rPr>
              <w:t>100024.99</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6EF14E6A" w14:textId="77777777" w:rsidR="00977888" w:rsidRPr="00314B74" w:rsidRDefault="00977888" w:rsidP="00977888">
            <w:pPr>
              <w:rPr>
                <w:rFonts w:eastAsia="Times New Roman"/>
                <w:i/>
                <w:sz w:val="15"/>
                <w:szCs w:val="15"/>
              </w:rPr>
            </w:pPr>
            <w:r w:rsidRPr="00314B74">
              <w:rPr>
                <w:rFonts w:eastAsia="Times New Roman"/>
                <w:i/>
                <w:color w:val="000000"/>
                <w:sz w:val="15"/>
                <w:szCs w:val="15"/>
              </w:rPr>
              <w:t>7532.29</w:t>
            </w:r>
          </w:p>
        </w:tc>
      </w:tr>
      <w:tr w:rsidR="00977888" w:rsidRPr="00977888" w14:paraId="7326E096"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0C8C0AD" w14:textId="77777777" w:rsidR="00977888" w:rsidRPr="00314B74" w:rsidRDefault="00977888" w:rsidP="00977888">
            <w:pPr>
              <w:jc w:val="left"/>
              <w:rPr>
                <w:rFonts w:eastAsia="Times New Roman"/>
                <w:b/>
                <w:sz w:val="15"/>
                <w:szCs w:val="15"/>
              </w:rPr>
            </w:pP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0948BDC" w14:textId="77777777" w:rsidR="00977888" w:rsidRPr="00314B74" w:rsidRDefault="00977888" w:rsidP="00977888">
            <w:pPr>
              <w:rPr>
                <w:rFonts w:eastAsia="Times New Roman"/>
                <w:i/>
                <w:sz w:val="15"/>
                <w:szCs w:val="15"/>
              </w:rPr>
            </w:pPr>
            <w:r w:rsidRPr="00314B74">
              <w:rPr>
                <w:rFonts w:eastAsia="Times New Roman"/>
                <w:i/>
                <w:color w:val="000000"/>
                <w:sz w:val="15"/>
                <w:szCs w:val="15"/>
              </w:rPr>
              <w:t>8:1:1</w:t>
            </w:r>
          </w:p>
        </w:tc>
        <w:tc>
          <w:tcPr>
            <w:tcW w:w="8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DC636AF" w14:textId="77777777" w:rsidR="00977888" w:rsidRPr="00314B74" w:rsidRDefault="00977888" w:rsidP="00977888">
            <w:pPr>
              <w:rPr>
                <w:rFonts w:eastAsia="Times New Roman"/>
                <w:i/>
                <w:sz w:val="15"/>
                <w:szCs w:val="15"/>
              </w:rPr>
            </w:pPr>
            <w:r w:rsidRPr="00314B74">
              <w:rPr>
                <w:rFonts w:eastAsia="Times New Roman"/>
                <w:i/>
                <w:color w:val="000000"/>
                <w:sz w:val="15"/>
                <w:szCs w:val="15"/>
              </w:rPr>
              <w:t>19.48%</w:t>
            </w:r>
          </w:p>
        </w:tc>
        <w:tc>
          <w:tcPr>
            <w:tcW w:w="10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382CC785" w14:textId="77777777" w:rsidR="00977888" w:rsidRPr="00314B74" w:rsidRDefault="00977888" w:rsidP="00977888">
            <w:pPr>
              <w:rPr>
                <w:rFonts w:eastAsia="Times New Roman"/>
                <w:i/>
                <w:sz w:val="15"/>
                <w:szCs w:val="15"/>
              </w:rPr>
            </w:pPr>
            <w:r w:rsidRPr="00314B74">
              <w:rPr>
                <w:rFonts w:eastAsia="Times New Roman"/>
                <w:i/>
                <w:color w:val="000000"/>
                <w:sz w:val="15"/>
                <w:szCs w:val="15"/>
              </w:rPr>
              <w:t>4538.69</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8EEFB2E" w14:textId="77777777" w:rsidR="00977888" w:rsidRPr="00314B74" w:rsidRDefault="00977888" w:rsidP="0068507A">
            <w:pPr>
              <w:keepNext/>
              <w:rPr>
                <w:rFonts w:eastAsia="Times New Roman"/>
                <w:i/>
                <w:sz w:val="15"/>
                <w:szCs w:val="15"/>
              </w:rPr>
            </w:pPr>
            <w:r w:rsidRPr="00314B74">
              <w:rPr>
                <w:rFonts w:eastAsia="Times New Roman"/>
                <w:i/>
                <w:color w:val="000000"/>
                <w:sz w:val="15"/>
                <w:szCs w:val="15"/>
              </w:rPr>
              <w:t>3865.27</w:t>
            </w:r>
          </w:p>
        </w:tc>
      </w:tr>
    </w:tbl>
    <w:p w14:paraId="3048419D" w14:textId="5380A752" w:rsidR="004A7FE9" w:rsidRPr="003B18C5" w:rsidRDefault="0068507A" w:rsidP="0068507A">
      <w:pPr>
        <w:pStyle w:val="Caption"/>
        <w:rPr>
          <w:b/>
        </w:rPr>
      </w:pPr>
      <w:r>
        <w:t xml:space="preserve">Table </w:t>
      </w:r>
      <w:fldSimple w:instr=" SEQ Table \* ARABIC ">
        <w:r>
          <w:rPr>
            <w:noProof/>
          </w:rPr>
          <w:t>5</w:t>
        </w:r>
      </w:fldSimple>
      <w:r w:rsidRPr="000A72C4">
        <w:t xml:space="preserve">. Evaluation of </w:t>
      </w:r>
      <w:r>
        <w:t>HPG</w:t>
      </w:r>
    </w:p>
    <w:tbl>
      <w:tblPr>
        <w:tblW w:w="0" w:type="auto"/>
        <w:jc w:val="center"/>
        <w:tblLayout w:type="fixed"/>
        <w:tblCellMar>
          <w:top w:w="15" w:type="dxa"/>
          <w:left w:w="15" w:type="dxa"/>
          <w:bottom w:w="15" w:type="dxa"/>
          <w:right w:w="15" w:type="dxa"/>
        </w:tblCellMar>
        <w:tblLook w:val="04A0" w:firstRow="1" w:lastRow="0" w:firstColumn="1" w:lastColumn="0" w:noHBand="0" w:noVBand="1"/>
      </w:tblPr>
      <w:tblGrid>
        <w:gridCol w:w="1070"/>
        <w:gridCol w:w="920"/>
        <w:gridCol w:w="880"/>
        <w:gridCol w:w="990"/>
        <w:gridCol w:w="900"/>
      </w:tblGrid>
      <w:tr w:rsidR="003B18C5" w:rsidRPr="00314B74" w14:paraId="2E700DC7" w14:textId="77777777" w:rsidTr="003B18C5">
        <w:trPr>
          <w:trHeight w:val="20"/>
          <w:jc w:val="center"/>
        </w:trPr>
        <w:tc>
          <w:tcPr>
            <w:tcW w:w="4760" w:type="dxa"/>
            <w:gridSpan w:val="5"/>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tcPr>
          <w:p w14:paraId="31914E27" w14:textId="450A707B" w:rsidR="003B18C5" w:rsidRPr="00314B74" w:rsidRDefault="003B18C5" w:rsidP="004C3A6C">
            <w:pPr>
              <w:rPr>
                <w:rFonts w:eastAsia="Times New Roman"/>
                <w:b/>
                <w:bCs/>
                <w:color w:val="000000"/>
                <w:sz w:val="15"/>
                <w:szCs w:val="15"/>
              </w:rPr>
            </w:pPr>
            <w:r w:rsidRPr="003B18C5">
              <w:rPr>
                <w:b/>
                <w:bCs/>
              </w:rPr>
              <w:t>VPB dataset</w:t>
            </w:r>
          </w:p>
        </w:tc>
      </w:tr>
      <w:tr w:rsidR="008D730F" w:rsidRPr="00314B74" w14:paraId="6E4E4879" w14:textId="77777777" w:rsidTr="00691108">
        <w:trPr>
          <w:trHeight w:val="20"/>
          <w:jc w:val="center"/>
        </w:trPr>
        <w:tc>
          <w:tcPr>
            <w:tcW w:w="107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6E35436" w14:textId="0ECDF24C" w:rsidR="008D730F" w:rsidRPr="00314B74" w:rsidRDefault="008D730F" w:rsidP="008D730F">
            <w:pPr>
              <w:rPr>
                <w:rFonts w:eastAsia="Times New Roman"/>
                <w:b/>
                <w:sz w:val="15"/>
                <w:szCs w:val="15"/>
              </w:rPr>
            </w:pPr>
            <w:r w:rsidRPr="00314B74">
              <w:rPr>
                <w:rFonts w:eastAsia="Times New Roman"/>
                <w:b/>
                <w:sz w:val="15"/>
                <w:szCs w:val="15"/>
              </w:rPr>
              <w:t>Model</w:t>
            </w:r>
          </w:p>
        </w:tc>
        <w:tc>
          <w:tcPr>
            <w:tcW w:w="92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2165F41" w14:textId="629E9188" w:rsidR="008D730F" w:rsidRPr="00314B74" w:rsidRDefault="008D730F" w:rsidP="008D730F">
            <w:pPr>
              <w:rPr>
                <w:rFonts w:eastAsia="Times New Roman"/>
                <w:b/>
                <w:sz w:val="15"/>
                <w:szCs w:val="15"/>
              </w:rPr>
            </w:pPr>
            <w:r w:rsidRPr="00314B74">
              <w:rPr>
                <w:rFonts w:eastAsia="Times New Roman"/>
                <w:b/>
                <w:sz w:val="15"/>
                <w:szCs w:val="15"/>
              </w:rPr>
              <w:t>Proportion</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F513B32" w14:textId="77777777" w:rsidR="008D730F" w:rsidRPr="00314B74" w:rsidRDefault="008D730F" w:rsidP="004C3A6C">
            <w:pPr>
              <w:rPr>
                <w:rFonts w:eastAsia="Times New Roman"/>
                <w:b/>
                <w:sz w:val="15"/>
                <w:szCs w:val="15"/>
              </w:rPr>
            </w:pPr>
            <w:r w:rsidRPr="00314B74">
              <w:rPr>
                <w:rFonts w:eastAsia="Times New Roman"/>
                <w:b/>
                <w:color w:val="000000"/>
                <w:sz w:val="15"/>
                <w:szCs w:val="15"/>
              </w:rPr>
              <w:t>MAPE</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A58CD4C" w14:textId="77777777" w:rsidR="008D730F" w:rsidRPr="00314B74" w:rsidRDefault="008D730F" w:rsidP="004C3A6C">
            <w:pPr>
              <w:rPr>
                <w:rFonts w:eastAsia="Times New Roman"/>
                <w:b/>
                <w:sz w:val="15"/>
                <w:szCs w:val="15"/>
              </w:rPr>
            </w:pPr>
            <w:r w:rsidRPr="00314B74">
              <w:rPr>
                <w:rFonts w:eastAsia="Times New Roman"/>
                <w:b/>
                <w:color w:val="000000"/>
                <w:sz w:val="15"/>
                <w:szCs w:val="15"/>
              </w:rPr>
              <w:t>RMSE</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BC8B82C" w14:textId="77777777" w:rsidR="008D730F" w:rsidRPr="00314B74" w:rsidRDefault="008D730F" w:rsidP="004C3A6C">
            <w:pPr>
              <w:rPr>
                <w:rFonts w:eastAsia="Times New Roman"/>
                <w:b/>
                <w:sz w:val="15"/>
                <w:szCs w:val="15"/>
              </w:rPr>
            </w:pPr>
            <w:r w:rsidRPr="00314B74">
              <w:rPr>
                <w:rFonts w:eastAsia="Times New Roman"/>
                <w:b/>
                <w:color w:val="000000"/>
                <w:sz w:val="15"/>
                <w:szCs w:val="15"/>
              </w:rPr>
              <w:t>MAE</w:t>
            </w:r>
          </w:p>
        </w:tc>
      </w:tr>
      <w:tr w:rsidR="008D730F" w:rsidRPr="004C3A6C" w14:paraId="649D2B12" w14:textId="77777777" w:rsidTr="00691108">
        <w:trPr>
          <w:trHeight w:val="20"/>
          <w:jc w:val="center"/>
        </w:trPr>
        <w:tc>
          <w:tcPr>
            <w:tcW w:w="1070" w:type="dxa"/>
            <w:vMerge w:val="restart"/>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C3F37A7" w14:textId="77777777" w:rsidR="004C3A6C" w:rsidRPr="00314B74" w:rsidRDefault="004C3A6C" w:rsidP="004C3A6C">
            <w:pPr>
              <w:rPr>
                <w:rFonts w:eastAsia="Times New Roman"/>
                <w:b/>
                <w:sz w:val="15"/>
                <w:szCs w:val="15"/>
              </w:rPr>
            </w:pPr>
            <w:r w:rsidRPr="00314B74">
              <w:rPr>
                <w:rFonts w:eastAsia="Times New Roman"/>
                <w:b/>
                <w:color w:val="000000"/>
                <w:sz w:val="15"/>
                <w:szCs w:val="15"/>
              </w:rPr>
              <w:t>LINEAR</w:t>
            </w:r>
          </w:p>
        </w:tc>
        <w:tc>
          <w:tcPr>
            <w:tcW w:w="9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3046D883" w14:textId="77777777" w:rsidR="004C3A6C" w:rsidRPr="00314B74" w:rsidRDefault="004C3A6C" w:rsidP="004C3A6C">
            <w:pPr>
              <w:rPr>
                <w:rFonts w:eastAsia="Times New Roman"/>
                <w:i/>
                <w:sz w:val="15"/>
                <w:szCs w:val="15"/>
              </w:rPr>
            </w:pPr>
            <w:r w:rsidRPr="00314B74">
              <w:rPr>
                <w:rFonts w:eastAsia="Times New Roman"/>
                <w:i/>
                <w:color w:val="000000"/>
                <w:sz w:val="15"/>
                <w:szCs w:val="15"/>
              </w:rPr>
              <w:t>7:2:1</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8ECE113"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19.41%</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2835452"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4287.41</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3468D08"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3812.87</w:t>
            </w:r>
          </w:p>
        </w:tc>
      </w:tr>
      <w:tr w:rsidR="008D730F" w:rsidRPr="004C3A6C" w14:paraId="1286211E"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C8A3018" w14:textId="77777777" w:rsidR="004C3A6C" w:rsidRPr="00314B74" w:rsidRDefault="004C3A6C" w:rsidP="004C3A6C">
            <w:pPr>
              <w:jc w:val="left"/>
              <w:rPr>
                <w:rFonts w:eastAsia="Times New Roman"/>
                <w:b/>
                <w:sz w:val="15"/>
                <w:szCs w:val="15"/>
              </w:rPr>
            </w:pPr>
          </w:p>
        </w:tc>
        <w:tc>
          <w:tcPr>
            <w:tcW w:w="9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C6411C3" w14:textId="77777777" w:rsidR="004C3A6C" w:rsidRPr="00314B74" w:rsidRDefault="004C3A6C" w:rsidP="004C3A6C">
            <w:pPr>
              <w:rPr>
                <w:rFonts w:eastAsia="Times New Roman"/>
                <w:i/>
                <w:sz w:val="15"/>
                <w:szCs w:val="15"/>
              </w:rPr>
            </w:pPr>
            <w:r w:rsidRPr="00314B74">
              <w:rPr>
                <w:rFonts w:eastAsia="Times New Roman"/>
                <w:i/>
                <w:color w:val="000000"/>
                <w:sz w:val="15"/>
                <w:szCs w:val="15"/>
              </w:rPr>
              <w:t>6:3:1</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60A4839"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32.69%</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3817924"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8485.49</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9112A07"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7626.16</w:t>
            </w:r>
          </w:p>
        </w:tc>
      </w:tr>
      <w:tr w:rsidR="008D730F" w:rsidRPr="004C3A6C" w14:paraId="6BC9CAD5"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EB135D2" w14:textId="77777777" w:rsidR="004C3A6C" w:rsidRPr="00314B74" w:rsidRDefault="004C3A6C" w:rsidP="004C3A6C">
            <w:pPr>
              <w:jc w:val="left"/>
              <w:rPr>
                <w:rFonts w:eastAsia="Times New Roman"/>
                <w:b/>
                <w:sz w:val="15"/>
                <w:szCs w:val="15"/>
              </w:rPr>
            </w:pPr>
          </w:p>
        </w:tc>
        <w:tc>
          <w:tcPr>
            <w:tcW w:w="9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F6A7C6D" w14:textId="77777777" w:rsidR="004C3A6C" w:rsidRPr="00314B74" w:rsidRDefault="004C3A6C" w:rsidP="004C3A6C">
            <w:pPr>
              <w:rPr>
                <w:rFonts w:eastAsia="Times New Roman"/>
                <w:i/>
                <w:sz w:val="15"/>
                <w:szCs w:val="15"/>
              </w:rPr>
            </w:pPr>
            <w:r w:rsidRPr="00314B74">
              <w:rPr>
                <w:rFonts w:eastAsia="Times New Roman"/>
                <w:i/>
                <w:color w:val="000000"/>
                <w:sz w:val="15"/>
                <w:szCs w:val="15"/>
              </w:rPr>
              <w:t>8:1:1</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33431D9"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33.06%</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46919EA"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6264.67</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6F13F5CE"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5786.23</w:t>
            </w:r>
          </w:p>
        </w:tc>
      </w:tr>
      <w:tr w:rsidR="008D730F" w:rsidRPr="004C3A6C" w14:paraId="690148A9" w14:textId="77777777" w:rsidTr="00691108">
        <w:trPr>
          <w:trHeight w:val="20"/>
          <w:jc w:val="center"/>
        </w:trPr>
        <w:tc>
          <w:tcPr>
            <w:tcW w:w="1070" w:type="dxa"/>
            <w:vMerge w:val="restart"/>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377735E8" w14:textId="77777777" w:rsidR="004C3A6C" w:rsidRPr="00314B74" w:rsidRDefault="004C3A6C" w:rsidP="004C3A6C">
            <w:pPr>
              <w:rPr>
                <w:rFonts w:eastAsia="Times New Roman"/>
                <w:b/>
                <w:sz w:val="15"/>
                <w:szCs w:val="15"/>
              </w:rPr>
            </w:pPr>
            <w:r w:rsidRPr="00314B74">
              <w:rPr>
                <w:rFonts w:eastAsia="Times New Roman"/>
                <w:b/>
                <w:color w:val="000000"/>
                <w:sz w:val="15"/>
                <w:szCs w:val="15"/>
              </w:rPr>
              <w:t>ARIMA</w:t>
            </w:r>
          </w:p>
        </w:tc>
        <w:tc>
          <w:tcPr>
            <w:tcW w:w="9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35BC7BD" w14:textId="77777777" w:rsidR="004C3A6C" w:rsidRPr="00314B74" w:rsidRDefault="004C3A6C" w:rsidP="004C3A6C">
            <w:pPr>
              <w:rPr>
                <w:rFonts w:eastAsia="Times New Roman"/>
                <w:i/>
                <w:sz w:val="15"/>
                <w:szCs w:val="15"/>
              </w:rPr>
            </w:pPr>
            <w:r w:rsidRPr="00314B74">
              <w:rPr>
                <w:rFonts w:eastAsia="Times New Roman"/>
                <w:i/>
                <w:color w:val="000000"/>
                <w:sz w:val="15"/>
                <w:szCs w:val="15"/>
              </w:rPr>
              <w:t>7:2:1</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30AA249"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358.77%</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6A009179"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78651.86</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32D9CFAF"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68277.79</w:t>
            </w:r>
          </w:p>
        </w:tc>
      </w:tr>
      <w:tr w:rsidR="008D730F" w:rsidRPr="004C3A6C" w14:paraId="72F5DD6E"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14D5E4C" w14:textId="77777777" w:rsidR="004C3A6C" w:rsidRPr="00314B74" w:rsidRDefault="004C3A6C" w:rsidP="004C3A6C">
            <w:pPr>
              <w:jc w:val="left"/>
              <w:rPr>
                <w:rFonts w:eastAsia="Times New Roman"/>
                <w:b/>
                <w:sz w:val="15"/>
                <w:szCs w:val="15"/>
              </w:rPr>
            </w:pPr>
          </w:p>
        </w:tc>
        <w:tc>
          <w:tcPr>
            <w:tcW w:w="9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02780D2" w14:textId="77777777" w:rsidR="004C3A6C" w:rsidRPr="00314B74" w:rsidRDefault="004C3A6C" w:rsidP="004C3A6C">
            <w:pPr>
              <w:rPr>
                <w:rFonts w:eastAsia="Times New Roman"/>
                <w:i/>
                <w:sz w:val="15"/>
                <w:szCs w:val="15"/>
              </w:rPr>
            </w:pPr>
            <w:r w:rsidRPr="00314B74">
              <w:rPr>
                <w:rFonts w:eastAsia="Times New Roman"/>
                <w:i/>
                <w:color w:val="000000"/>
                <w:sz w:val="15"/>
                <w:szCs w:val="15"/>
              </w:rPr>
              <w:t>6:3:1</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685D1D4"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141.47%</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6CF8E2E"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32841.37</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338E3E39"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28355.88</w:t>
            </w:r>
          </w:p>
        </w:tc>
      </w:tr>
      <w:tr w:rsidR="008D730F" w:rsidRPr="004C3A6C" w14:paraId="5F230009"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5D3CC529" w14:textId="77777777" w:rsidR="004C3A6C" w:rsidRPr="00314B74" w:rsidRDefault="004C3A6C" w:rsidP="004C3A6C">
            <w:pPr>
              <w:jc w:val="left"/>
              <w:rPr>
                <w:rFonts w:eastAsia="Times New Roman"/>
                <w:b/>
                <w:sz w:val="15"/>
                <w:szCs w:val="15"/>
              </w:rPr>
            </w:pPr>
          </w:p>
        </w:tc>
        <w:tc>
          <w:tcPr>
            <w:tcW w:w="9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F64AE00" w14:textId="77777777" w:rsidR="004C3A6C" w:rsidRPr="00314B74" w:rsidRDefault="004C3A6C" w:rsidP="004C3A6C">
            <w:pPr>
              <w:rPr>
                <w:rFonts w:eastAsia="Times New Roman"/>
                <w:i/>
                <w:sz w:val="15"/>
                <w:szCs w:val="15"/>
              </w:rPr>
            </w:pPr>
            <w:r w:rsidRPr="00314B74">
              <w:rPr>
                <w:rFonts w:eastAsia="Times New Roman"/>
                <w:i/>
                <w:color w:val="000000"/>
                <w:sz w:val="15"/>
                <w:szCs w:val="15"/>
              </w:rPr>
              <w:t>8:1:1</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4743CB8"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11.79%</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A4A4F77"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2591.41</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FD73BEE"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1978.59</w:t>
            </w:r>
          </w:p>
        </w:tc>
      </w:tr>
      <w:tr w:rsidR="008D730F" w:rsidRPr="004C3A6C" w14:paraId="5AB3F506" w14:textId="77777777" w:rsidTr="00691108">
        <w:trPr>
          <w:trHeight w:val="20"/>
          <w:jc w:val="center"/>
        </w:trPr>
        <w:tc>
          <w:tcPr>
            <w:tcW w:w="1070" w:type="dxa"/>
            <w:vMerge w:val="restart"/>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CC54CA8" w14:textId="77777777" w:rsidR="004C3A6C" w:rsidRPr="00314B74" w:rsidRDefault="004C3A6C" w:rsidP="004C3A6C">
            <w:pPr>
              <w:rPr>
                <w:rFonts w:eastAsia="Times New Roman"/>
                <w:b/>
                <w:sz w:val="15"/>
                <w:szCs w:val="15"/>
              </w:rPr>
            </w:pPr>
            <w:r w:rsidRPr="00314B74">
              <w:rPr>
                <w:rFonts w:eastAsia="Times New Roman"/>
                <w:b/>
                <w:color w:val="000000"/>
                <w:sz w:val="15"/>
                <w:szCs w:val="15"/>
              </w:rPr>
              <w:t>RNN</w:t>
            </w:r>
          </w:p>
        </w:tc>
        <w:tc>
          <w:tcPr>
            <w:tcW w:w="9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81ABEBF" w14:textId="77777777" w:rsidR="004C3A6C" w:rsidRPr="00314B74" w:rsidRDefault="004C3A6C" w:rsidP="004C3A6C">
            <w:pPr>
              <w:rPr>
                <w:rFonts w:eastAsia="Times New Roman"/>
                <w:i/>
                <w:sz w:val="15"/>
                <w:szCs w:val="15"/>
              </w:rPr>
            </w:pPr>
            <w:r w:rsidRPr="00314B74">
              <w:rPr>
                <w:rFonts w:eastAsia="Times New Roman"/>
                <w:i/>
                <w:color w:val="000000"/>
                <w:sz w:val="15"/>
                <w:szCs w:val="15"/>
              </w:rPr>
              <w:t>7:2:1</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5146693"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15.71%</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AAFF04B"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4076.06</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AA22D63"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3336.71</w:t>
            </w:r>
          </w:p>
        </w:tc>
      </w:tr>
      <w:tr w:rsidR="008D730F" w:rsidRPr="004C3A6C" w14:paraId="1C2F1B97"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4CBBAA6" w14:textId="77777777" w:rsidR="004C3A6C" w:rsidRPr="00314B74" w:rsidRDefault="004C3A6C" w:rsidP="004C3A6C">
            <w:pPr>
              <w:jc w:val="left"/>
              <w:rPr>
                <w:rFonts w:eastAsia="Times New Roman"/>
                <w:b/>
                <w:sz w:val="15"/>
                <w:szCs w:val="15"/>
              </w:rPr>
            </w:pPr>
          </w:p>
        </w:tc>
        <w:tc>
          <w:tcPr>
            <w:tcW w:w="9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6C4597B" w14:textId="77777777" w:rsidR="004C3A6C" w:rsidRPr="00314B74" w:rsidRDefault="004C3A6C" w:rsidP="004C3A6C">
            <w:pPr>
              <w:rPr>
                <w:rFonts w:eastAsia="Times New Roman"/>
                <w:i/>
                <w:sz w:val="15"/>
                <w:szCs w:val="15"/>
              </w:rPr>
            </w:pPr>
            <w:r w:rsidRPr="00314B74">
              <w:rPr>
                <w:rFonts w:eastAsia="Times New Roman"/>
                <w:i/>
                <w:color w:val="000000"/>
                <w:sz w:val="15"/>
                <w:szCs w:val="15"/>
              </w:rPr>
              <w:t>6:3:1</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5A9A218"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17.96%</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7BC4777"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4400.72</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D0E646B"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3556.53</w:t>
            </w:r>
          </w:p>
        </w:tc>
      </w:tr>
      <w:tr w:rsidR="008D730F" w:rsidRPr="004C3A6C" w14:paraId="3219881B"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5642249B" w14:textId="77777777" w:rsidR="004C3A6C" w:rsidRPr="00314B74" w:rsidRDefault="004C3A6C" w:rsidP="004C3A6C">
            <w:pPr>
              <w:jc w:val="left"/>
              <w:rPr>
                <w:rFonts w:eastAsia="Times New Roman"/>
                <w:b/>
                <w:sz w:val="15"/>
                <w:szCs w:val="15"/>
              </w:rPr>
            </w:pPr>
          </w:p>
        </w:tc>
        <w:tc>
          <w:tcPr>
            <w:tcW w:w="9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283235A" w14:textId="77777777" w:rsidR="004C3A6C" w:rsidRPr="00314B74" w:rsidRDefault="004C3A6C" w:rsidP="004C3A6C">
            <w:pPr>
              <w:rPr>
                <w:rFonts w:eastAsia="Times New Roman"/>
                <w:i/>
                <w:sz w:val="15"/>
                <w:szCs w:val="15"/>
              </w:rPr>
            </w:pPr>
            <w:r w:rsidRPr="00314B74">
              <w:rPr>
                <w:rFonts w:eastAsia="Times New Roman"/>
                <w:i/>
                <w:color w:val="000000"/>
                <w:sz w:val="15"/>
                <w:szCs w:val="15"/>
              </w:rPr>
              <w:t>8:1:1</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3BF013C1"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13.49%</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432A7B6"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3051.32</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658A75E"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2600.78</w:t>
            </w:r>
          </w:p>
        </w:tc>
      </w:tr>
      <w:tr w:rsidR="008D730F" w:rsidRPr="004C3A6C" w14:paraId="57449407" w14:textId="77777777" w:rsidTr="00691108">
        <w:trPr>
          <w:trHeight w:val="20"/>
          <w:jc w:val="center"/>
        </w:trPr>
        <w:tc>
          <w:tcPr>
            <w:tcW w:w="1070" w:type="dxa"/>
            <w:vMerge w:val="restart"/>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8874E2D" w14:textId="77777777" w:rsidR="004C3A6C" w:rsidRPr="00314B74" w:rsidRDefault="004C3A6C" w:rsidP="004C3A6C">
            <w:pPr>
              <w:rPr>
                <w:rFonts w:eastAsia="Times New Roman"/>
                <w:b/>
                <w:sz w:val="15"/>
                <w:szCs w:val="15"/>
              </w:rPr>
            </w:pPr>
            <w:r w:rsidRPr="00314B74">
              <w:rPr>
                <w:rFonts w:eastAsia="Times New Roman"/>
                <w:b/>
                <w:color w:val="000000"/>
                <w:sz w:val="15"/>
                <w:szCs w:val="15"/>
              </w:rPr>
              <w:t>LSTM</w:t>
            </w:r>
          </w:p>
        </w:tc>
        <w:tc>
          <w:tcPr>
            <w:tcW w:w="9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9CECA13" w14:textId="77777777" w:rsidR="004C3A6C" w:rsidRPr="00314B74" w:rsidRDefault="004C3A6C" w:rsidP="004C3A6C">
            <w:pPr>
              <w:rPr>
                <w:rFonts w:eastAsia="Times New Roman"/>
                <w:i/>
                <w:sz w:val="15"/>
                <w:szCs w:val="15"/>
              </w:rPr>
            </w:pPr>
            <w:r w:rsidRPr="00314B74">
              <w:rPr>
                <w:rFonts w:eastAsia="Times New Roman"/>
                <w:i/>
                <w:color w:val="000000"/>
                <w:sz w:val="15"/>
                <w:szCs w:val="15"/>
              </w:rPr>
              <w:t>7:2:1</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D2AF772"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15.05%</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6463A143"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3869.98</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D2E60CE"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3182.67</w:t>
            </w:r>
          </w:p>
        </w:tc>
      </w:tr>
      <w:tr w:rsidR="008D730F" w:rsidRPr="004C3A6C" w14:paraId="4FB947C5"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CEFBE89" w14:textId="77777777" w:rsidR="004C3A6C" w:rsidRPr="00314B74" w:rsidRDefault="004C3A6C" w:rsidP="004C3A6C">
            <w:pPr>
              <w:jc w:val="left"/>
              <w:rPr>
                <w:rFonts w:eastAsia="Times New Roman"/>
                <w:b/>
                <w:sz w:val="15"/>
                <w:szCs w:val="15"/>
              </w:rPr>
            </w:pPr>
          </w:p>
        </w:tc>
        <w:tc>
          <w:tcPr>
            <w:tcW w:w="9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46D807D" w14:textId="77777777" w:rsidR="004C3A6C" w:rsidRPr="00314B74" w:rsidRDefault="004C3A6C" w:rsidP="004C3A6C">
            <w:pPr>
              <w:rPr>
                <w:rFonts w:eastAsia="Times New Roman"/>
                <w:i/>
                <w:sz w:val="15"/>
                <w:szCs w:val="15"/>
              </w:rPr>
            </w:pPr>
            <w:r w:rsidRPr="00314B74">
              <w:rPr>
                <w:rFonts w:eastAsia="Times New Roman"/>
                <w:i/>
                <w:color w:val="000000"/>
                <w:sz w:val="15"/>
                <w:szCs w:val="15"/>
              </w:rPr>
              <w:t>6:3:1</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7E6F27B"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18.49%</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1F145EF"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4632.42</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0148EDC"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3762.75</w:t>
            </w:r>
          </w:p>
        </w:tc>
      </w:tr>
      <w:tr w:rsidR="008D730F" w:rsidRPr="004C3A6C" w14:paraId="6C91549C"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120323BD" w14:textId="77777777" w:rsidR="004C3A6C" w:rsidRPr="00314B74" w:rsidRDefault="004C3A6C" w:rsidP="004C3A6C">
            <w:pPr>
              <w:jc w:val="left"/>
              <w:rPr>
                <w:rFonts w:eastAsia="Times New Roman"/>
                <w:b/>
                <w:sz w:val="15"/>
                <w:szCs w:val="15"/>
              </w:rPr>
            </w:pPr>
          </w:p>
        </w:tc>
        <w:tc>
          <w:tcPr>
            <w:tcW w:w="9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D7ED4F7" w14:textId="77777777" w:rsidR="004C3A6C" w:rsidRPr="00314B74" w:rsidRDefault="004C3A6C" w:rsidP="004C3A6C">
            <w:pPr>
              <w:rPr>
                <w:rFonts w:eastAsia="Times New Roman"/>
                <w:i/>
                <w:sz w:val="15"/>
                <w:szCs w:val="15"/>
              </w:rPr>
            </w:pPr>
            <w:r w:rsidRPr="00314B74">
              <w:rPr>
                <w:rFonts w:eastAsia="Times New Roman"/>
                <w:i/>
                <w:color w:val="000000"/>
                <w:sz w:val="15"/>
                <w:szCs w:val="15"/>
              </w:rPr>
              <w:t>8:1:1</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5BCD043"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11.69%</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78E6D96"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2610.57</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E0EE5C4"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2236.11</w:t>
            </w:r>
          </w:p>
        </w:tc>
      </w:tr>
      <w:tr w:rsidR="008D730F" w:rsidRPr="004C3A6C" w14:paraId="46B7A725" w14:textId="77777777" w:rsidTr="00691108">
        <w:trPr>
          <w:trHeight w:val="20"/>
          <w:jc w:val="center"/>
        </w:trPr>
        <w:tc>
          <w:tcPr>
            <w:tcW w:w="1070" w:type="dxa"/>
            <w:vMerge w:val="restart"/>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E67DEA8" w14:textId="77777777" w:rsidR="004C3A6C" w:rsidRPr="00314B74" w:rsidRDefault="004C3A6C" w:rsidP="004C3A6C">
            <w:pPr>
              <w:rPr>
                <w:rFonts w:eastAsia="Times New Roman"/>
                <w:b/>
                <w:sz w:val="15"/>
                <w:szCs w:val="15"/>
              </w:rPr>
            </w:pPr>
            <w:r w:rsidRPr="00314B74">
              <w:rPr>
                <w:rFonts w:eastAsia="Times New Roman"/>
                <w:b/>
                <w:color w:val="000000"/>
                <w:sz w:val="15"/>
                <w:szCs w:val="15"/>
              </w:rPr>
              <w:t>GRU</w:t>
            </w:r>
          </w:p>
        </w:tc>
        <w:tc>
          <w:tcPr>
            <w:tcW w:w="9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1D5A1C9" w14:textId="77777777" w:rsidR="004C3A6C" w:rsidRPr="00314B74" w:rsidRDefault="004C3A6C" w:rsidP="004C3A6C">
            <w:pPr>
              <w:rPr>
                <w:rFonts w:eastAsia="Times New Roman"/>
                <w:i/>
                <w:sz w:val="15"/>
                <w:szCs w:val="15"/>
              </w:rPr>
            </w:pPr>
            <w:r w:rsidRPr="00314B74">
              <w:rPr>
                <w:rFonts w:eastAsia="Times New Roman"/>
                <w:i/>
                <w:color w:val="000000"/>
                <w:sz w:val="15"/>
                <w:szCs w:val="15"/>
              </w:rPr>
              <w:t>7:2:1</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BAC4BD3"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15.93%</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BE5B326"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4182.56</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61675F3"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3418.89</w:t>
            </w:r>
          </w:p>
        </w:tc>
      </w:tr>
      <w:tr w:rsidR="008D730F" w:rsidRPr="004C3A6C" w14:paraId="64178178"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0E94154E" w14:textId="77777777" w:rsidR="004C3A6C" w:rsidRPr="00314B74" w:rsidRDefault="004C3A6C" w:rsidP="004C3A6C">
            <w:pPr>
              <w:jc w:val="left"/>
              <w:rPr>
                <w:rFonts w:eastAsia="Times New Roman"/>
                <w:b/>
                <w:sz w:val="15"/>
                <w:szCs w:val="15"/>
              </w:rPr>
            </w:pPr>
          </w:p>
        </w:tc>
        <w:tc>
          <w:tcPr>
            <w:tcW w:w="9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62020329" w14:textId="77777777" w:rsidR="004C3A6C" w:rsidRPr="00314B74" w:rsidRDefault="004C3A6C" w:rsidP="004C3A6C">
            <w:pPr>
              <w:rPr>
                <w:rFonts w:eastAsia="Times New Roman"/>
                <w:i/>
                <w:sz w:val="15"/>
                <w:szCs w:val="15"/>
              </w:rPr>
            </w:pPr>
            <w:r w:rsidRPr="00314B74">
              <w:rPr>
                <w:rFonts w:eastAsia="Times New Roman"/>
                <w:i/>
                <w:color w:val="000000"/>
                <w:sz w:val="15"/>
                <w:szCs w:val="15"/>
              </w:rPr>
              <w:t>6:3:1</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2403415"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16.61%</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41ACA97"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4384.66</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2DAEF34"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3511.98</w:t>
            </w:r>
          </w:p>
        </w:tc>
      </w:tr>
      <w:tr w:rsidR="008D730F" w:rsidRPr="004C3A6C" w14:paraId="3F628DCB"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4CEC1CA" w14:textId="77777777" w:rsidR="004C3A6C" w:rsidRPr="00314B74" w:rsidRDefault="004C3A6C" w:rsidP="004C3A6C">
            <w:pPr>
              <w:jc w:val="left"/>
              <w:rPr>
                <w:rFonts w:eastAsia="Times New Roman"/>
                <w:b/>
                <w:sz w:val="15"/>
                <w:szCs w:val="15"/>
              </w:rPr>
            </w:pPr>
          </w:p>
        </w:tc>
        <w:tc>
          <w:tcPr>
            <w:tcW w:w="9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3AED637C" w14:textId="77777777" w:rsidR="004C3A6C" w:rsidRPr="00314B74" w:rsidRDefault="004C3A6C" w:rsidP="004C3A6C">
            <w:pPr>
              <w:rPr>
                <w:rFonts w:eastAsia="Times New Roman"/>
                <w:i/>
                <w:sz w:val="15"/>
                <w:szCs w:val="15"/>
              </w:rPr>
            </w:pPr>
            <w:r w:rsidRPr="00314B74">
              <w:rPr>
                <w:rFonts w:eastAsia="Times New Roman"/>
                <w:i/>
                <w:color w:val="000000"/>
                <w:sz w:val="15"/>
                <w:szCs w:val="15"/>
              </w:rPr>
              <w:t>8:1:1</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00E64B0"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13.75%</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3398936"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3111.87</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15184DA"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2655.57</w:t>
            </w:r>
          </w:p>
        </w:tc>
      </w:tr>
      <w:tr w:rsidR="008D730F" w:rsidRPr="004C3A6C" w14:paraId="6C8B5ED2" w14:textId="77777777" w:rsidTr="00691108">
        <w:trPr>
          <w:trHeight w:val="20"/>
          <w:jc w:val="center"/>
        </w:trPr>
        <w:tc>
          <w:tcPr>
            <w:tcW w:w="1070" w:type="dxa"/>
            <w:vMerge w:val="restart"/>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2E6731F" w14:textId="77777777" w:rsidR="004C3A6C" w:rsidRPr="00314B74" w:rsidRDefault="004C3A6C" w:rsidP="004C3A6C">
            <w:pPr>
              <w:rPr>
                <w:rFonts w:eastAsia="Times New Roman"/>
                <w:b/>
                <w:sz w:val="15"/>
                <w:szCs w:val="15"/>
              </w:rPr>
            </w:pPr>
            <w:r w:rsidRPr="00314B74">
              <w:rPr>
                <w:rFonts w:eastAsia="Times New Roman"/>
                <w:b/>
                <w:color w:val="000000"/>
                <w:sz w:val="15"/>
                <w:szCs w:val="15"/>
              </w:rPr>
              <w:t>SARIMAX</w:t>
            </w:r>
          </w:p>
        </w:tc>
        <w:tc>
          <w:tcPr>
            <w:tcW w:w="9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DDB45F4" w14:textId="77777777" w:rsidR="004C3A6C" w:rsidRPr="00314B74" w:rsidRDefault="004C3A6C" w:rsidP="004C3A6C">
            <w:pPr>
              <w:rPr>
                <w:rFonts w:eastAsia="Times New Roman"/>
                <w:i/>
                <w:sz w:val="15"/>
                <w:szCs w:val="15"/>
              </w:rPr>
            </w:pPr>
            <w:r w:rsidRPr="00314B74">
              <w:rPr>
                <w:rFonts w:eastAsia="Times New Roman"/>
                <w:i/>
                <w:color w:val="000000"/>
                <w:sz w:val="15"/>
                <w:szCs w:val="15"/>
              </w:rPr>
              <w:t>7:2:1</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0176561"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1.57%</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C98F582"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470.94</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330F49B4"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319.06</w:t>
            </w:r>
          </w:p>
        </w:tc>
      </w:tr>
      <w:tr w:rsidR="008D730F" w:rsidRPr="004C3A6C" w14:paraId="342C3236"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9C195BA" w14:textId="77777777" w:rsidR="004C3A6C" w:rsidRPr="00314B74" w:rsidRDefault="004C3A6C" w:rsidP="004C3A6C">
            <w:pPr>
              <w:jc w:val="left"/>
              <w:rPr>
                <w:rFonts w:eastAsia="Times New Roman"/>
                <w:b/>
                <w:sz w:val="15"/>
                <w:szCs w:val="15"/>
              </w:rPr>
            </w:pPr>
          </w:p>
        </w:tc>
        <w:tc>
          <w:tcPr>
            <w:tcW w:w="9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299C8BA" w14:textId="77777777" w:rsidR="004C3A6C" w:rsidRPr="00314B74" w:rsidRDefault="004C3A6C" w:rsidP="004C3A6C">
            <w:pPr>
              <w:rPr>
                <w:rFonts w:eastAsia="Times New Roman"/>
                <w:i/>
                <w:sz w:val="15"/>
                <w:szCs w:val="15"/>
              </w:rPr>
            </w:pPr>
            <w:r w:rsidRPr="00314B74">
              <w:rPr>
                <w:rFonts w:eastAsia="Times New Roman"/>
                <w:i/>
                <w:color w:val="000000"/>
                <w:sz w:val="15"/>
                <w:szCs w:val="15"/>
              </w:rPr>
              <w:t>6:3:1</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0B65E56"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1.49%</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F4DF01F"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459.64</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C0197E0"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321.82</w:t>
            </w:r>
          </w:p>
        </w:tc>
      </w:tr>
      <w:tr w:rsidR="008D730F" w:rsidRPr="004C3A6C" w14:paraId="1B6A7424"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1E8F002F" w14:textId="77777777" w:rsidR="004C3A6C" w:rsidRPr="00314B74" w:rsidRDefault="004C3A6C" w:rsidP="004C3A6C">
            <w:pPr>
              <w:jc w:val="left"/>
              <w:rPr>
                <w:rFonts w:eastAsia="Times New Roman"/>
                <w:b/>
                <w:sz w:val="15"/>
                <w:szCs w:val="15"/>
              </w:rPr>
            </w:pPr>
          </w:p>
        </w:tc>
        <w:tc>
          <w:tcPr>
            <w:tcW w:w="9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6F06D83F" w14:textId="77777777" w:rsidR="004C3A6C" w:rsidRPr="00314B74" w:rsidRDefault="004C3A6C" w:rsidP="004C3A6C">
            <w:pPr>
              <w:rPr>
                <w:rFonts w:eastAsia="Times New Roman"/>
                <w:i/>
                <w:sz w:val="15"/>
                <w:szCs w:val="15"/>
              </w:rPr>
            </w:pPr>
            <w:r w:rsidRPr="00314B74">
              <w:rPr>
                <w:rFonts w:eastAsia="Times New Roman"/>
                <w:i/>
                <w:color w:val="000000"/>
                <w:sz w:val="15"/>
                <w:szCs w:val="15"/>
              </w:rPr>
              <w:t>8:1:1</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4A2EC88"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1.82%</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9592328"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452.42</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BA671D9"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322.93</w:t>
            </w:r>
          </w:p>
        </w:tc>
      </w:tr>
      <w:tr w:rsidR="008D730F" w:rsidRPr="004C3A6C" w14:paraId="25381D80" w14:textId="77777777" w:rsidTr="00691108">
        <w:trPr>
          <w:trHeight w:val="20"/>
          <w:jc w:val="center"/>
        </w:trPr>
        <w:tc>
          <w:tcPr>
            <w:tcW w:w="1070" w:type="dxa"/>
            <w:vMerge w:val="restart"/>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DF6488A" w14:textId="77777777" w:rsidR="004C3A6C" w:rsidRPr="00314B74" w:rsidRDefault="004C3A6C" w:rsidP="004C3A6C">
            <w:pPr>
              <w:rPr>
                <w:rFonts w:eastAsia="Times New Roman"/>
                <w:b/>
                <w:sz w:val="15"/>
                <w:szCs w:val="15"/>
              </w:rPr>
            </w:pPr>
            <w:r w:rsidRPr="00314B74">
              <w:rPr>
                <w:rFonts w:eastAsia="Times New Roman"/>
                <w:b/>
                <w:color w:val="000000"/>
                <w:sz w:val="15"/>
                <w:szCs w:val="15"/>
              </w:rPr>
              <w:t>RF</w:t>
            </w:r>
          </w:p>
        </w:tc>
        <w:tc>
          <w:tcPr>
            <w:tcW w:w="9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C49D091" w14:textId="77777777" w:rsidR="004C3A6C" w:rsidRPr="00314B74" w:rsidRDefault="004C3A6C" w:rsidP="004C3A6C">
            <w:pPr>
              <w:rPr>
                <w:rFonts w:eastAsia="Times New Roman"/>
                <w:i/>
                <w:sz w:val="15"/>
                <w:szCs w:val="15"/>
              </w:rPr>
            </w:pPr>
            <w:r w:rsidRPr="00314B74">
              <w:rPr>
                <w:rFonts w:eastAsia="Times New Roman"/>
                <w:i/>
                <w:color w:val="000000"/>
                <w:sz w:val="15"/>
                <w:szCs w:val="15"/>
              </w:rPr>
              <w:t>7:2:1</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6D31CDF"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14.30%</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C077AD1"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3276.38</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35FF7BAB"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2769.42</w:t>
            </w:r>
          </w:p>
        </w:tc>
      </w:tr>
      <w:tr w:rsidR="008D730F" w:rsidRPr="004C3A6C" w14:paraId="1E447A88"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4D06AD3" w14:textId="77777777" w:rsidR="004C3A6C" w:rsidRPr="00314B74" w:rsidRDefault="004C3A6C" w:rsidP="004C3A6C">
            <w:pPr>
              <w:jc w:val="left"/>
              <w:rPr>
                <w:rFonts w:eastAsia="Times New Roman"/>
                <w:b/>
                <w:sz w:val="15"/>
                <w:szCs w:val="15"/>
              </w:rPr>
            </w:pPr>
          </w:p>
        </w:tc>
        <w:tc>
          <w:tcPr>
            <w:tcW w:w="9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A9F0ABF" w14:textId="77777777" w:rsidR="004C3A6C" w:rsidRPr="00314B74" w:rsidRDefault="004C3A6C" w:rsidP="004C3A6C">
            <w:pPr>
              <w:rPr>
                <w:rFonts w:eastAsia="Times New Roman"/>
                <w:i/>
                <w:sz w:val="15"/>
                <w:szCs w:val="15"/>
              </w:rPr>
            </w:pPr>
            <w:r w:rsidRPr="00314B74">
              <w:rPr>
                <w:rFonts w:eastAsia="Times New Roman"/>
                <w:i/>
                <w:color w:val="000000"/>
                <w:sz w:val="15"/>
                <w:szCs w:val="15"/>
              </w:rPr>
              <w:t>6:3:1</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26C4962"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15.63%</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F480227"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3997.27</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8876BEF"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2998.68</w:t>
            </w:r>
          </w:p>
        </w:tc>
      </w:tr>
      <w:tr w:rsidR="008D730F" w:rsidRPr="004C3A6C" w14:paraId="2F50FAA6"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41D6A8E" w14:textId="77777777" w:rsidR="004C3A6C" w:rsidRPr="00314B74" w:rsidRDefault="004C3A6C" w:rsidP="004C3A6C">
            <w:pPr>
              <w:jc w:val="left"/>
              <w:rPr>
                <w:rFonts w:eastAsia="Times New Roman"/>
                <w:b/>
                <w:sz w:val="15"/>
                <w:szCs w:val="15"/>
              </w:rPr>
            </w:pPr>
          </w:p>
        </w:tc>
        <w:tc>
          <w:tcPr>
            <w:tcW w:w="9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378D9770" w14:textId="77777777" w:rsidR="004C3A6C" w:rsidRPr="00314B74" w:rsidRDefault="004C3A6C" w:rsidP="004C3A6C">
            <w:pPr>
              <w:rPr>
                <w:rFonts w:eastAsia="Times New Roman"/>
                <w:i/>
                <w:sz w:val="15"/>
                <w:szCs w:val="15"/>
              </w:rPr>
            </w:pPr>
            <w:r w:rsidRPr="00314B74">
              <w:rPr>
                <w:rFonts w:eastAsia="Times New Roman"/>
                <w:i/>
                <w:color w:val="000000"/>
                <w:sz w:val="15"/>
                <w:szCs w:val="15"/>
              </w:rPr>
              <w:t>8:1:1</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DF772F6"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9.27%</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90227F4"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2036.61</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2C37449"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1581.02</w:t>
            </w:r>
          </w:p>
        </w:tc>
      </w:tr>
      <w:tr w:rsidR="008D730F" w:rsidRPr="004C3A6C" w14:paraId="0B7C2890" w14:textId="77777777" w:rsidTr="00691108">
        <w:trPr>
          <w:trHeight w:val="20"/>
          <w:jc w:val="center"/>
        </w:trPr>
        <w:tc>
          <w:tcPr>
            <w:tcW w:w="1070" w:type="dxa"/>
            <w:vMerge w:val="restart"/>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0AC7BE2" w14:textId="77777777" w:rsidR="004C3A6C" w:rsidRPr="00314B74" w:rsidRDefault="004C3A6C" w:rsidP="004C3A6C">
            <w:pPr>
              <w:rPr>
                <w:rFonts w:eastAsia="Times New Roman"/>
                <w:b/>
                <w:sz w:val="15"/>
                <w:szCs w:val="15"/>
              </w:rPr>
            </w:pPr>
            <w:r w:rsidRPr="00314B74">
              <w:rPr>
                <w:rFonts w:eastAsia="Times New Roman"/>
                <w:b/>
                <w:color w:val="000000"/>
                <w:sz w:val="15"/>
                <w:szCs w:val="15"/>
              </w:rPr>
              <w:t>DLM</w:t>
            </w:r>
          </w:p>
        </w:tc>
        <w:tc>
          <w:tcPr>
            <w:tcW w:w="9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419752E" w14:textId="77777777" w:rsidR="004C3A6C" w:rsidRPr="00314B74" w:rsidRDefault="004C3A6C" w:rsidP="004C3A6C">
            <w:pPr>
              <w:rPr>
                <w:rFonts w:eastAsia="Times New Roman"/>
                <w:i/>
                <w:sz w:val="15"/>
                <w:szCs w:val="15"/>
              </w:rPr>
            </w:pPr>
            <w:r w:rsidRPr="00314B74">
              <w:rPr>
                <w:rFonts w:eastAsia="Times New Roman"/>
                <w:i/>
                <w:color w:val="000000"/>
                <w:sz w:val="15"/>
                <w:szCs w:val="15"/>
              </w:rPr>
              <w:t>7:2:1</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FB124A6"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18.05%</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9D7E453"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3898.94</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A5F0CD5"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3420.63</w:t>
            </w:r>
          </w:p>
        </w:tc>
      </w:tr>
      <w:tr w:rsidR="008D730F" w:rsidRPr="004C3A6C" w14:paraId="25F955DA"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52CE658" w14:textId="77777777" w:rsidR="004C3A6C" w:rsidRPr="00314B74" w:rsidRDefault="004C3A6C" w:rsidP="004C3A6C">
            <w:pPr>
              <w:jc w:val="left"/>
              <w:rPr>
                <w:rFonts w:eastAsia="Times New Roman"/>
                <w:b/>
                <w:sz w:val="15"/>
                <w:szCs w:val="15"/>
              </w:rPr>
            </w:pPr>
          </w:p>
        </w:tc>
        <w:tc>
          <w:tcPr>
            <w:tcW w:w="9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68D8321" w14:textId="77777777" w:rsidR="004C3A6C" w:rsidRPr="00314B74" w:rsidRDefault="004C3A6C" w:rsidP="004C3A6C">
            <w:pPr>
              <w:rPr>
                <w:rFonts w:eastAsia="Times New Roman"/>
                <w:i/>
                <w:sz w:val="15"/>
                <w:szCs w:val="15"/>
              </w:rPr>
            </w:pPr>
            <w:r w:rsidRPr="00314B74">
              <w:rPr>
                <w:rFonts w:eastAsia="Times New Roman"/>
                <w:i/>
                <w:color w:val="000000"/>
                <w:sz w:val="15"/>
                <w:szCs w:val="15"/>
              </w:rPr>
              <w:t>6:3:1</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DEC5591"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20.41%</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E9B6793"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4686.82</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AE172AE"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4071.94</w:t>
            </w:r>
          </w:p>
        </w:tc>
      </w:tr>
      <w:tr w:rsidR="008D730F" w:rsidRPr="004C3A6C" w14:paraId="5C5C160B"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95F6176" w14:textId="77777777" w:rsidR="004C3A6C" w:rsidRPr="00314B74" w:rsidRDefault="004C3A6C" w:rsidP="004C3A6C">
            <w:pPr>
              <w:jc w:val="left"/>
              <w:rPr>
                <w:rFonts w:eastAsia="Times New Roman"/>
                <w:b/>
                <w:sz w:val="15"/>
                <w:szCs w:val="15"/>
              </w:rPr>
            </w:pPr>
          </w:p>
        </w:tc>
        <w:tc>
          <w:tcPr>
            <w:tcW w:w="9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B2AE0D5" w14:textId="77777777" w:rsidR="004C3A6C" w:rsidRPr="00314B74" w:rsidRDefault="004C3A6C" w:rsidP="004C3A6C">
            <w:pPr>
              <w:rPr>
                <w:rFonts w:eastAsia="Times New Roman"/>
                <w:i/>
                <w:sz w:val="15"/>
                <w:szCs w:val="15"/>
              </w:rPr>
            </w:pPr>
            <w:r w:rsidRPr="00314B74">
              <w:rPr>
                <w:rFonts w:eastAsia="Times New Roman"/>
                <w:i/>
                <w:color w:val="000000"/>
                <w:sz w:val="15"/>
                <w:szCs w:val="15"/>
              </w:rPr>
              <w:t>8:1:1</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700139D"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7.81%</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8FD2569"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1705.85</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1290E98A" w14:textId="77777777" w:rsidR="004C3A6C" w:rsidRPr="00314B74" w:rsidRDefault="004C3A6C" w:rsidP="004C3A6C">
            <w:pPr>
              <w:rPr>
                <w:rFonts w:eastAsia="Times New Roman"/>
                <w:i/>
                <w:sz w:val="15"/>
                <w:szCs w:val="15"/>
              </w:rPr>
            </w:pPr>
            <w:r w:rsidRPr="00314B74">
              <w:rPr>
                <w:rFonts w:eastAsia="Times New Roman"/>
                <w:i/>
                <w:color w:val="000000"/>
                <w:sz w:val="15"/>
                <w:szCs w:val="15"/>
                <w:shd w:val="clear" w:color="auto" w:fill="FFFFFF"/>
              </w:rPr>
              <w:t>1314.61</w:t>
            </w:r>
          </w:p>
        </w:tc>
      </w:tr>
      <w:tr w:rsidR="008D730F" w:rsidRPr="004C3A6C" w14:paraId="435F8598" w14:textId="77777777" w:rsidTr="00691108">
        <w:trPr>
          <w:trHeight w:val="20"/>
          <w:jc w:val="center"/>
        </w:trPr>
        <w:tc>
          <w:tcPr>
            <w:tcW w:w="1070" w:type="dxa"/>
            <w:vMerge w:val="restart"/>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53C685B4" w14:textId="77777777" w:rsidR="004C3A6C" w:rsidRPr="00314B74" w:rsidRDefault="004C3A6C" w:rsidP="004C3A6C">
            <w:pPr>
              <w:rPr>
                <w:rFonts w:eastAsia="Times New Roman"/>
                <w:b/>
                <w:sz w:val="15"/>
                <w:szCs w:val="15"/>
              </w:rPr>
            </w:pPr>
            <w:r w:rsidRPr="00314B74">
              <w:rPr>
                <w:rFonts w:eastAsia="Times New Roman"/>
                <w:b/>
                <w:color w:val="000000"/>
                <w:sz w:val="15"/>
                <w:szCs w:val="15"/>
              </w:rPr>
              <w:t>XGBOOST</w:t>
            </w:r>
          </w:p>
        </w:tc>
        <w:tc>
          <w:tcPr>
            <w:tcW w:w="9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2041ED7" w14:textId="77777777" w:rsidR="004C3A6C" w:rsidRPr="00314B74" w:rsidRDefault="004C3A6C" w:rsidP="004C3A6C">
            <w:pPr>
              <w:rPr>
                <w:rFonts w:eastAsia="Times New Roman"/>
                <w:i/>
                <w:sz w:val="15"/>
                <w:szCs w:val="15"/>
              </w:rPr>
            </w:pPr>
            <w:r w:rsidRPr="00314B74">
              <w:rPr>
                <w:rFonts w:eastAsia="Times New Roman"/>
                <w:i/>
                <w:color w:val="000000"/>
                <w:sz w:val="15"/>
                <w:szCs w:val="15"/>
              </w:rPr>
              <w:t>7:2:1</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731FC66A" w14:textId="77777777" w:rsidR="004C3A6C" w:rsidRPr="00314B74" w:rsidRDefault="004C3A6C" w:rsidP="004C3A6C">
            <w:pPr>
              <w:rPr>
                <w:rFonts w:eastAsia="Times New Roman"/>
                <w:i/>
                <w:sz w:val="15"/>
                <w:szCs w:val="15"/>
              </w:rPr>
            </w:pPr>
            <w:r w:rsidRPr="00314B74">
              <w:rPr>
                <w:rFonts w:eastAsia="Times New Roman"/>
                <w:i/>
                <w:color w:val="000000"/>
                <w:sz w:val="15"/>
                <w:szCs w:val="15"/>
              </w:rPr>
              <w:t>13.61%</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50BC613" w14:textId="77777777" w:rsidR="004C3A6C" w:rsidRPr="00314B74" w:rsidRDefault="004C3A6C" w:rsidP="004C3A6C">
            <w:pPr>
              <w:rPr>
                <w:rFonts w:eastAsia="Times New Roman"/>
                <w:i/>
                <w:sz w:val="15"/>
                <w:szCs w:val="15"/>
              </w:rPr>
            </w:pPr>
            <w:r w:rsidRPr="00314B74">
              <w:rPr>
                <w:rFonts w:eastAsia="Times New Roman"/>
                <w:i/>
                <w:color w:val="000000"/>
                <w:sz w:val="15"/>
                <w:szCs w:val="15"/>
              </w:rPr>
              <w:t>3160.35</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4FBA9128" w14:textId="77777777" w:rsidR="004C3A6C" w:rsidRPr="00314B74" w:rsidRDefault="004C3A6C" w:rsidP="004C3A6C">
            <w:pPr>
              <w:rPr>
                <w:rFonts w:eastAsia="Times New Roman"/>
                <w:i/>
                <w:sz w:val="15"/>
                <w:szCs w:val="15"/>
              </w:rPr>
            </w:pPr>
            <w:r w:rsidRPr="00314B74">
              <w:rPr>
                <w:rFonts w:eastAsia="Times New Roman"/>
                <w:i/>
                <w:color w:val="000000"/>
                <w:sz w:val="15"/>
                <w:szCs w:val="15"/>
              </w:rPr>
              <w:t>2693.37</w:t>
            </w:r>
          </w:p>
        </w:tc>
      </w:tr>
      <w:tr w:rsidR="008D730F" w:rsidRPr="004C3A6C" w14:paraId="4C1D7EFC"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294FECC" w14:textId="77777777" w:rsidR="004C3A6C" w:rsidRPr="00314B74" w:rsidRDefault="004C3A6C" w:rsidP="004C3A6C">
            <w:pPr>
              <w:jc w:val="left"/>
              <w:rPr>
                <w:rFonts w:eastAsia="Times New Roman"/>
                <w:b/>
                <w:sz w:val="15"/>
                <w:szCs w:val="15"/>
              </w:rPr>
            </w:pPr>
          </w:p>
        </w:tc>
        <w:tc>
          <w:tcPr>
            <w:tcW w:w="9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68FFA522" w14:textId="77777777" w:rsidR="004C3A6C" w:rsidRPr="00314B74" w:rsidRDefault="004C3A6C" w:rsidP="004C3A6C">
            <w:pPr>
              <w:rPr>
                <w:rFonts w:eastAsia="Times New Roman"/>
                <w:i/>
                <w:sz w:val="15"/>
                <w:szCs w:val="15"/>
              </w:rPr>
            </w:pPr>
            <w:r w:rsidRPr="00314B74">
              <w:rPr>
                <w:rFonts w:eastAsia="Times New Roman"/>
                <w:i/>
                <w:color w:val="000000"/>
                <w:sz w:val="15"/>
                <w:szCs w:val="15"/>
              </w:rPr>
              <w:t>6:3:1</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326EFF11" w14:textId="77777777" w:rsidR="004C3A6C" w:rsidRPr="00314B74" w:rsidRDefault="004C3A6C" w:rsidP="004C3A6C">
            <w:pPr>
              <w:rPr>
                <w:rFonts w:eastAsia="Times New Roman"/>
                <w:i/>
                <w:sz w:val="15"/>
                <w:szCs w:val="15"/>
              </w:rPr>
            </w:pPr>
            <w:r w:rsidRPr="00314B74">
              <w:rPr>
                <w:rFonts w:eastAsia="Times New Roman"/>
                <w:i/>
                <w:color w:val="000000"/>
                <w:sz w:val="15"/>
                <w:szCs w:val="15"/>
              </w:rPr>
              <w:t>14.86%</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673BF05D" w14:textId="77777777" w:rsidR="004C3A6C" w:rsidRPr="00314B74" w:rsidRDefault="004C3A6C" w:rsidP="004C3A6C">
            <w:pPr>
              <w:rPr>
                <w:rFonts w:eastAsia="Times New Roman"/>
                <w:i/>
                <w:sz w:val="15"/>
                <w:szCs w:val="15"/>
              </w:rPr>
            </w:pPr>
            <w:r w:rsidRPr="00314B74">
              <w:rPr>
                <w:rFonts w:eastAsia="Times New Roman"/>
                <w:i/>
                <w:color w:val="000000"/>
                <w:sz w:val="15"/>
                <w:szCs w:val="15"/>
              </w:rPr>
              <w:t>3864.79</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180FAAD" w14:textId="77777777" w:rsidR="004C3A6C" w:rsidRPr="00314B74" w:rsidRDefault="004C3A6C" w:rsidP="004C3A6C">
            <w:pPr>
              <w:rPr>
                <w:rFonts w:eastAsia="Times New Roman"/>
                <w:i/>
                <w:sz w:val="15"/>
                <w:szCs w:val="15"/>
              </w:rPr>
            </w:pPr>
            <w:r w:rsidRPr="00314B74">
              <w:rPr>
                <w:rFonts w:eastAsia="Times New Roman"/>
                <w:i/>
                <w:color w:val="000000"/>
                <w:sz w:val="15"/>
                <w:szCs w:val="15"/>
              </w:rPr>
              <w:t>2808.90</w:t>
            </w:r>
          </w:p>
        </w:tc>
      </w:tr>
      <w:tr w:rsidR="008D730F" w:rsidRPr="004C3A6C" w14:paraId="478933E9" w14:textId="77777777" w:rsidTr="00691108">
        <w:trPr>
          <w:trHeight w:val="20"/>
          <w:jc w:val="center"/>
        </w:trPr>
        <w:tc>
          <w:tcPr>
            <w:tcW w:w="107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29D75F9" w14:textId="77777777" w:rsidR="004C3A6C" w:rsidRPr="00314B74" w:rsidRDefault="004C3A6C" w:rsidP="004C3A6C">
            <w:pPr>
              <w:jc w:val="left"/>
              <w:rPr>
                <w:rFonts w:eastAsia="Times New Roman"/>
                <w:b/>
                <w:sz w:val="15"/>
                <w:szCs w:val="15"/>
              </w:rPr>
            </w:pPr>
          </w:p>
        </w:tc>
        <w:tc>
          <w:tcPr>
            <w:tcW w:w="9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DC38A08" w14:textId="77777777" w:rsidR="004C3A6C" w:rsidRPr="00314B74" w:rsidRDefault="004C3A6C" w:rsidP="004C3A6C">
            <w:pPr>
              <w:rPr>
                <w:rFonts w:eastAsia="Times New Roman"/>
                <w:i/>
                <w:sz w:val="15"/>
                <w:szCs w:val="15"/>
              </w:rPr>
            </w:pPr>
            <w:r w:rsidRPr="00314B74">
              <w:rPr>
                <w:rFonts w:eastAsia="Times New Roman"/>
                <w:i/>
                <w:color w:val="000000"/>
                <w:sz w:val="15"/>
                <w:szCs w:val="15"/>
              </w:rPr>
              <w:t>8:1:1</w:t>
            </w:r>
          </w:p>
        </w:tc>
        <w:tc>
          <w:tcPr>
            <w:tcW w:w="88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1930DB4" w14:textId="77777777" w:rsidR="004C3A6C" w:rsidRPr="00314B74" w:rsidRDefault="004C3A6C" w:rsidP="004C3A6C">
            <w:pPr>
              <w:rPr>
                <w:rFonts w:eastAsia="Times New Roman"/>
                <w:i/>
                <w:sz w:val="15"/>
                <w:szCs w:val="15"/>
              </w:rPr>
            </w:pPr>
            <w:r w:rsidRPr="00314B74">
              <w:rPr>
                <w:rFonts w:eastAsia="Times New Roman"/>
                <w:i/>
                <w:color w:val="000000"/>
                <w:sz w:val="15"/>
                <w:szCs w:val="15"/>
              </w:rPr>
              <w:t>9.86%</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21818018" w14:textId="77777777" w:rsidR="004C3A6C" w:rsidRPr="00314B74" w:rsidRDefault="004C3A6C" w:rsidP="004C3A6C">
            <w:pPr>
              <w:rPr>
                <w:rFonts w:eastAsia="Times New Roman"/>
                <w:i/>
                <w:sz w:val="15"/>
                <w:szCs w:val="15"/>
              </w:rPr>
            </w:pPr>
            <w:r w:rsidRPr="00314B74">
              <w:rPr>
                <w:rFonts w:eastAsia="Times New Roman"/>
                <w:i/>
                <w:color w:val="000000"/>
                <w:sz w:val="15"/>
                <w:szCs w:val="15"/>
              </w:rPr>
              <w:t>2183.07</w:t>
            </w:r>
          </w:p>
        </w:tc>
        <w:tc>
          <w:tcPr>
            <w:tcW w:w="90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vAlign w:val="center"/>
            <w:hideMark/>
          </w:tcPr>
          <w:p w14:paraId="001BDA0F" w14:textId="77777777" w:rsidR="004C3A6C" w:rsidRPr="00314B74" w:rsidRDefault="004C3A6C" w:rsidP="0068507A">
            <w:pPr>
              <w:keepNext/>
              <w:rPr>
                <w:rFonts w:eastAsia="Times New Roman"/>
                <w:i/>
                <w:sz w:val="15"/>
                <w:szCs w:val="15"/>
              </w:rPr>
            </w:pPr>
            <w:r w:rsidRPr="00314B74">
              <w:rPr>
                <w:rFonts w:eastAsia="Times New Roman"/>
                <w:i/>
                <w:color w:val="000000"/>
                <w:sz w:val="15"/>
                <w:szCs w:val="15"/>
              </w:rPr>
              <w:t>1671.03</w:t>
            </w:r>
          </w:p>
        </w:tc>
      </w:tr>
    </w:tbl>
    <w:p w14:paraId="2C7E2CFC" w14:textId="1971EAB8" w:rsidR="00E118F7" w:rsidRDefault="0068507A" w:rsidP="0068507A">
      <w:pPr>
        <w:pStyle w:val="Caption"/>
      </w:pPr>
      <w:r>
        <w:t xml:space="preserve">Table </w:t>
      </w:r>
      <w:fldSimple w:instr=" SEQ Table \* ARABIC ">
        <w:r>
          <w:rPr>
            <w:noProof/>
          </w:rPr>
          <w:t>6</w:t>
        </w:r>
      </w:fldSimple>
      <w:r w:rsidRPr="00C570FA">
        <w:t xml:space="preserve">. Evaluation of </w:t>
      </w:r>
      <w:r>
        <w:t>VPB</w:t>
      </w:r>
    </w:p>
    <w:p w14:paraId="137947D7" w14:textId="6F872088" w:rsidR="00025928" w:rsidRPr="000769C2" w:rsidRDefault="00025928" w:rsidP="00025928">
      <w:pPr>
        <w:jc w:val="left"/>
        <w:rPr>
          <w:b/>
          <w:i/>
        </w:rPr>
      </w:pPr>
      <w:r w:rsidRPr="000769C2">
        <w:rPr>
          <w:b/>
          <w:i/>
        </w:rPr>
        <w:t xml:space="preserve">Predicting </w:t>
      </w:r>
      <w:r w:rsidR="00516231" w:rsidRPr="000769C2">
        <w:rPr>
          <w:b/>
          <w:i/>
        </w:rPr>
        <w:t>Visualiz</w:t>
      </w:r>
      <w:r w:rsidRPr="000769C2">
        <w:rPr>
          <w:b/>
          <w:i/>
        </w:rPr>
        <w:t>ation</w:t>
      </w:r>
      <w:r w:rsidR="00516231" w:rsidRPr="000769C2">
        <w:rPr>
          <w:b/>
          <w:i/>
        </w:rPr>
        <w:t xml:space="preserve">: </w:t>
      </w:r>
    </w:p>
    <w:p w14:paraId="2D80D82C" w14:textId="3490FD83" w:rsidR="00516231" w:rsidRPr="00504ECE" w:rsidRDefault="00025928" w:rsidP="00025928">
      <w:pPr>
        <w:jc w:val="left"/>
        <w:rPr>
          <w:b/>
          <w:i/>
        </w:rPr>
      </w:pPr>
      <w:r w:rsidRPr="00504ECE">
        <w:rPr>
          <w:b/>
          <w:i/>
        </w:rPr>
        <w:t xml:space="preserve">For </w:t>
      </w:r>
      <w:r w:rsidR="00CC3FBA" w:rsidRPr="00504ECE">
        <w:rPr>
          <w:b/>
          <w:i/>
        </w:rPr>
        <w:t>GAS</w:t>
      </w:r>
      <w:r w:rsidR="000769C2" w:rsidRPr="00504ECE">
        <w:rPr>
          <w:b/>
          <w:i/>
        </w:rPr>
        <w:t xml:space="preserve"> dataset</w:t>
      </w:r>
      <w:r w:rsidRPr="00504ECE">
        <w:rPr>
          <w:b/>
          <w:i/>
        </w:rPr>
        <w:t>:</w:t>
      </w:r>
    </w:p>
    <w:p w14:paraId="29926A61" w14:textId="77777777" w:rsidR="00775179" w:rsidRDefault="00861F99" w:rsidP="00775179">
      <w:pPr>
        <w:keepNext/>
      </w:pPr>
      <w:r w:rsidRPr="00861F99">
        <w:rPr>
          <w:noProof/>
        </w:rPr>
        <w:drawing>
          <wp:inline distT="0" distB="0" distL="0" distR="0" wp14:anchorId="69C6DF78" wp14:editId="1EDB5B42">
            <wp:extent cx="2941955" cy="1403884"/>
            <wp:effectExtent l="0" t="0" r="0" b="6350"/>
            <wp:docPr id="1667660687" name="Picture 1667660687"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660687" name="Picture 1" descr="A picture containing text, screenshot, plot, diagram&#10;&#10;Description automatically generated"/>
                    <pic:cNvPicPr/>
                  </pic:nvPicPr>
                  <pic:blipFill>
                    <a:blip r:embed="rId24"/>
                    <a:stretch>
                      <a:fillRect/>
                    </a:stretch>
                  </pic:blipFill>
                  <pic:spPr>
                    <a:xfrm>
                      <a:off x="0" y="0"/>
                      <a:ext cx="2952288" cy="1408815"/>
                    </a:xfrm>
                    <a:prstGeom prst="rect">
                      <a:avLst/>
                    </a:prstGeom>
                  </pic:spPr>
                </pic:pic>
              </a:graphicData>
            </a:graphic>
          </wp:inline>
        </w:drawing>
      </w:r>
    </w:p>
    <w:p w14:paraId="02AAA447" w14:textId="56EDDC31" w:rsidR="00861F99" w:rsidRDefault="00775179" w:rsidP="00775179">
      <w:pPr>
        <w:pStyle w:val="Caption"/>
      </w:pPr>
      <w:r>
        <w:t xml:space="preserve">Figure </w:t>
      </w:r>
      <w:fldSimple w:instr=" SEQ Figure \* ARABIC ">
        <w:r w:rsidR="00A10687">
          <w:rPr>
            <w:noProof/>
          </w:rPr>
          <w:t>7</w:t>
        </w:r>
      </w:fldSimple>
      <w:r>
        <w:t xml:space="preserve">. </w:t>
      </w:r>
      <w:r w:rsidRPr="009235E9">
        <w:t>Predictive results of the Random Forest model with rate of 8-1-1</w:t>
      </w:r>
    </w:p>
    <w:p w14:paraId="32BAF2CF" w14:textId="77777777" w:rsidR="003C283A" w:rsidRDefault="007110D7" w:rsidP="003C283A">
      <w:pPr>
        <w:keepNext/>
      </w:pPr>
      <w:r w:rsidRPr="007110D7">
        <w:rPr>
          <w:noProof/>
        </w:rPr>
        <w:drawing>
          <wp:inline distT="0" distB="0" distL="0" distR="0" wp14:anchorId="0EFCB444" wp14:editId="02260B1A">
            <wp:extent cx="2854358" cy="1404000"/>
            <wp:effectExtent l="0" t="0" r="3175" b="5715"/>
            <wp:docPr id="1287258226" name="Picture 1287258226"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258226" name="Picture 1" descr="A picture containing text, screenshot, plot, diagram&#10;&#10;Description automatically generated"/>
                    <pic:cNvPicPr/>
                  </pic:nvPicPr>
                  <pic:blipFill>
                    <a:blip r:embed="rId25"/>
                    <a:stretch>
                      <a:fillRect/>
                    </a:stretch>
                  </pic:blipFill>
                  <pic:spPr>
                    <a:xfrm>
                      <a:off x="0" y="0"/>
                      <a:ext cx="2854358" cy="1404000"/>
                    </a:xfrm>
                    <a:prstGeom prst="rect">
                      <a:avLst/>
                    </a:prstGeom>
                  </pic:spPr>
                </pic:pic>
              </a:graphicData>
            </a:graphic>
          </wp:inline>
        </w:drawing>
      </w:r>
    </w:p>
    <w:p w14:paraId="430BCD8C" w14:textId="54680E25" w:rsidR="007110D7" w:rsidRDefault="003C283A" w:rsidP="003C283A">
      <w:pPr>
        <w:pStyle w:val="Caption"/>
      </w:pPr>
      <w:r>
        <w:t xml:space="preserve">Figure </w:t>
      </w:r>
      <w:fldSimple w:instr=" SEQ Figure \* ARABIC ">
        <w:r w:rsidR="00A10687">
          <w:rPr>
            <w:noProof/>
          </w:rPr>
          <w:t>8</w:t>
        </w:r>
      </w:fldSimple>
      <w:r>
        <w:t xml:space="preserve">. </w:t>
      </w:r>
      <w:r w:rsidRPr="00A55012">
        <w:t xml:space="preserve">Predictive results of the </w:t>
      </w:r>
      <w:proofErr w:type="spellStart"/>
      <w:r w:rsidRPr="00A55012">
        <w:t>XGBoost</w:t>
      </w:r>
      <w:proofErr w:type="spellEnd"/>
      <w:r w:rsidRPr="00A55012">
        <w:t xml:space="preserve"> model with rate of 7-2-1</w:t>
      </w:r>
    </w:p>
    <w:p w14:paraId="10AF6872" w14:textId="77777777" w:rsidR="00311A29" w:rsidRDefault="00A8794C" w:rsidP="00311A29">
      <w:pPr>
        <w:keepNext/>
      </w:pPr>
      <w:r w:rsidRPr="00A8794C">
        <w:rPr>
          <w:noProof/>
        </w:rPr>
        <w:drawing>
          <wp:inline distT="0" distB="0" distL="0" distR="0" wp14:anchorId="0D65E7EF" wp14:editId="4BCAE834">
            <wp:extent cx="2998767" cy="1404000"/>
            <wp:effectExtent l="0" t="0" r="0" b="5715"/>
            <wp:docPr id="767035986" name="Picture 767035986" descr="A picture containing text, screenshot, fon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035986" name="Picture 1" descr="A picture containing text, screenshot, font, plot&#10;&#10;Description automatically generated"/>
                    <pic:cNvPicPr/>
                  </pic:nvPicPr>
                  <pic:blipFill>
                    <a:blip r:embed="rId26"/>
                    <a:stretch>
                      <a:fillRect/>
                    </a:stretch>
                  </pic:blipFill>
                  <pic:spPr>
                    <a:xfrm>
                      <a:off x="0" y="0"/>
                      <a:ext cx="2998767" cy="1404000"/>
                    </a:xfrm>
                    <a:prstGeom prst="rect">
                      <a:avLst/>
                    </a:prstGeom>
                  </pic:spPr>
                </pic:pic>
              </a:graphicData>
            </a:graphic>
          </wp:inline>
        </w:drawing>
      </w:r>
    </w:p>
    <w:p w14:paraId="6BC21E61" w14:textId="5D8147AC" w:rsidR="00A8794C" w:rsidRDefault="00311A29" w:rsidP="00311A29">
      <w:pPr>
        <w:pStyle w:val="Caption"/>
      </w:pPr>
      <w:r>
        <w:t xml:space="preserve">Figure </w:t>
      </w:r>
      <w:fldSimple w:instr=" SEQ Figure \* ARABIC ">
        <w:r w:rsidR="00A10687">
          <w:rPr>
            <w:noProof/>
          </w:rPr>
          <w:t>9</w:t>
        </w:r>
      </w:fldSimple>
      <w:r>
        <w:t xml:space="preserve">. </w:t>
      </w:r>
      <w:r w:rsidRPr="00FE2676">
        <w:t>Predictive results of the RNN model with rate of 8-1-1</w:t>
      </w:r>
    </w:p>
    <w:p w14:paraId="42AF5BB3" w14:textId="7A776441" w:rsidR="003A3F4D" w:rsidRDefault="003A3F4D" w:rsidP="00311A29">
      <w:pPr>
        <w:pStyle w:val="Caption"/>
        <w:jc w:val="both"/>
      </w:pPr>
    </w:p>
    <w:p w14:paraId="1205E295" w14:textId="77777777" w:rsidR="00A10687" w:rsidRDefault="00785FDD" w:rsidP="00A10687">
      <w:pPr>
        <w:keepNext/>
      </w:pPr>
      <w:r w:rsidRPr="00785FDD">
        <w:rPr>
          <w:noProof/>
        </w:rPr>
        <w:drawing>
          <wp:inline distT="0" distB="0" distL="0" distR="0" wp14:anchorId="179ED0DD" wp14:editId="1EED0772">
            <wp:extent cx="3200829" cy="1404000"/>
            <wp:effectExtent l="0" t="0" r="0" b="5715"/>
            <wp:docPr id="1763199277" name="Picture 1763199277"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199277" name="Picture 1" descr="A picture containing text, screenshot, plot, diagram&#10;&#10;Description automatically generated"/>
                    <pic:cNvPicPr/>
                  </pic:nvPicPr>
                  <pic:blipFill>
                    <a:blip r:embed="rId27"/>
                    <a:stretch>
                      <a:fillRect/>
                    </a:stretch>
                  </pic:blipFill>
                  <pic:spPr>
                    <a:xfrm>
                      <a:off x="0" y="0"/>
                      <a:ext cx="3200829" cy="1404000"/>
                    </a:xfrm>
                    <a:prstGeom prst="rect">
                      <a:avLst/>
                    </a:prstGeom>
                  </pic:spPr>
                </pic:pic>
              </a:graphicData>
            </a:graphic>
          </wp:inline>
        </w:drawing>
      </w:r>
    </w:p>
    <w:p w14:paraId="76831D19" w14:textId="1BE507DB" w:rsidR="0047547B" w:rsidRDefault="00A10687" w:rsidP="00A10687">
      <w:pPr>
        <w:pStyle w:val="Caption"/>
      </w:pPr>
      <w:r>
        <w:t xml:space="preserve">Figure </w:t>
      </w:r>
      <w:fldSimple w:instr=" SEQ Figure \* ARABIC ">
        <w:r>
          <w:rPr>
            <w:noProof/>
          </w:rPr>
          <w:t>10</w:t>
        </w:r>
      </w:fldSimple>
      <w:r>
        <w:t>. Pre</w:t>
      </w:r>
      <w:r w:rsidRPr="00853174">
        <w:t>dictive results of the GRU model with rate of 8-1-1</w:t>
      </w:r>
    </w:p>
    <w:p w14:paraId="7E191959" w14:textId="75FF8C94" w:rsidR="00785FDD" w:rsidRDefault="00785FDD" w:rsidP="0047547B">
      <w:pPr>
        <w:pStyle w:val="Caption"/>
      </w:pPr>
    </w:p>
    <w:p w14:paraId="1E4FF21E" w14:textId="77777777" w:rsidR="0047547B" w:rsidRDefault="0047547B" w:rsidP="0047547B">
      <w:pPr>
        <w:keepNext/>
      </w:pPr>
    </w:p>
    <w:p w14:paraId="5C445B43" w14:textId="77777777" w:rsidR="00A8794C" w:rsidRDefault="00745382" w:rsidP="00504ECE">
      <w:pPr>
        <w:keepNext/>
      </w:pPr>
      <w:r w:rsidRPr="00745382">
        <w:rPr>
          <w:noProof/>
        </w:rPr>
        <w:drawing>
          <wp:inline distT="0" distB="0" distL="0" distR="0" wp14:anchorId="24FBF293" wp14:editId="3AED0B92">
            <wp:extent cx="2861742" cy="1404000"/>
            <wp:effectExtent l="0" t="0" r="0" b="5715"/>
            <wp:docPr id="132545884" name="Picture 132545884" descr="A picture containing text, screenshot,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45884" name="Picture 1" descr="A picture containing text, screenshot, plot, font&#10;&#10;Description automatically generated"/>
                    <pic:cNvPicPr/>
                  </pic:nvPicPr>
                  <pic:blipFill>
                    <a:blip r:embed="rId28"/>
                    <a:stretch>
                      <a:fillRect/>
                    </a:stretch>
                  </pic:blipFill>
                  <pic:spPr>
                    <a:xfrm>
                      <a:off x="0" y="0"/>
                      <a:ext cx="2861742" cy="1404000"/>
                    </a:xfrm>
                    <a:prstGeom prst="rect">
                      <a:avLst/>
                    </a:prstGeom>
                  </pic:spPr>
                </pic:pic>
              </a:graphicData>
            </a:graphic>
          </wp:inline>
        </w:drawing>
      </w:r>
    </w:p>
    <w:p w14:paraId="04C8931A" w14:textId="780156DA" w:rsidR="00037368" w:rsidRDefault="00A8794C" w:rsidP="00F1405B">
      <w:pPr>
        <w:pStyle w:val="Caption"/>
      </w:pPr>
      <w:r>
        <w:t xml:space="preserve">Figure </w:t>
      </w:r>
      <w:fldSimple w:instr=" SEQ Figure \* ARABIC ">
        <w:r w:rsidR="00A10687">
          <w:rPr>
            <w:noProof/>
          </w:rPr>
          <w:t>11</w:t>
        </w:r>
      </w:fldSimple>
      <w:r>
        <w:t xml:space="preserve">. Predictive results of the LSTM model with </w:t>
      </w:r>
      <w:r w:rsidR="008D0AEF">
        <w:t>rate</w:t>
      </w:r>
      <w:r>
        <w:t xml:space="preserve"> of 8-1-1</w:t>
      </w:r>
    </w:p>
    <w:p w14:paraId="49A9C976" w14:textId="299E1E16" w:rsidR="00917D43" w:rsidRPr="00504ECE" w:rsidRDefault="00917D43" w:rsidP="00260C46">
      <w:pPr>
        <w:jc w:val="left"/>
        <w:rPr>
          <w:b/>
          <w:i/>
        </w:rPr>
      </w:pPr>
      <w:r w:rsidRPr="00504ECE">
        <w:rPr>
          <w:b/>
          <w:i/>
        </w:rPr>
        <w:t>For HPG</w:t>
      </w:r>
      <w:r w:rsidR="000769C2" w:rsidRPr="00504ECE">
        <w:rPr>
          <w:b/>
          <w:i/>
        </w:rPr>
        <w:t xml:space="preserve"> dataset</w:t>
      </w:r>
      <w:r w:rsidR="00025928" w:rsidRPr="00504ECE">
        <w:rPr>
          <w:b/>
          <w:i/>
        </w:rPr>
        <w:t>:</w:t>
      </w:r>
      <w:r w:rsidRPr="00504ECE">
        <w:rPr>
          <w:b/>
          <w:i/>
        </w:rPr>
        <w:t xml:space="preserve"> </w:t>
      </w:r>
    </w:p>
    <w:p w14:paraId="606648ED" w14:textId="77777777" w:rsidR="00A8794C" w:rsidRDefault="00723A94" w:rsidP="00504ECE">
      <w:pPr>
        <w:keepNext/>
      </w:pPr>
      <w:r w:rsidRPr="00723A94">
        <w:rPr>
          <w:noProof/>
        </w:rPr>
        <w:drawing>
          <wp:inline distT="0" distB="0" distL="0" distR="0" wp14:anchorId="1B5865C9" wp14:editId="012EB206">
            <wp:extent cx="2652527" cy="1404000"/>
            <wp:effectExtent l="0" t="0" r="0" b="5715"/>
            <wp:docPr id="1569473678" name="Picture 1569473678"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473678" name="Picture 1" descr="A picture containing text, screenshot, plot, diagram&#10;&#10;Description automatically generated"/>
                    <pic:cNvPicPr/>
                  </pic:nvPicPr>
                  <pic:blipFill>
                    <a:blip r:embed="rId29"/>
                    <a:stretch>
                      <a:fillRect/>
                    </a:stretch>
                  </pic:blipFill>
                  <pic:spPr>
                    <a:xfrm>
                      <a:off x="0" y="0"/>
                      <a:ext cx="2652527" cy="1404000"/>
                    </a:xfrm>
                    <a:prstGeom prst="rect">
                      <a:avLst/>
                    </a:prstGeom>
                  </pic:spPr>
                </pic:pic>
              </a:graphicData>
            </a:graphic>
          </wp:inline>
        </w:drawing>
      </w:r>
    </w:p>
    <w:p w14:paraId="33A4B925" w14:textId="2A587E33" w:rsidR="00723A94" w:rsidRDefault="00A8794C" w:rsidP="00A8794C">
      <w:pPr>
        <w:pStyle w:val="Caption"/>
      </w:pPr>
      <w:r>
        <w:t xml:space="preserve">Figure </w:t>
      </w:r>
      <w:fldSimple w:instr=" SEQ Figure \* ARABIC ">
        <w:r w:rsidR="00A10687">
          <w:rPr>
            <w:noProof/>
          </w:rPr>
          <w:t>12</w:t>
        </w:r>
      </w:fldSimple>
      <w:r>
        <w:t xml:space="preserve">. </w:t>
      </w:r>
      <w:r w:rsidRPr="00A149B9">
        <w:t xml:space="preserve">Predictive results of the </w:t>
      </w:r>
      <w:r>
        <w:t>Random Forest</w:t>
      </w:r>
      <w:r w:rsidRPr="00A149B9">
        <w:t xml:space="preserve"> model with rate of </w:t>
      </w:r>
      <w:r>
        <w:t>8</w:t>
      </w:r>
      <w:r w:rsidRPr="00A149B9">
        <w:t>-</w:t>
      </w:r>
      <w:r>
        <w:t>1</w:t>
      </w:r>
      <w:r w:rsidRPr="00A149B9">
        <w:t>-1</w:t>
      </w:r>
    </w:p>
    <w:p w14:paraId="783EBC4F" w14:textId="77777777" w:rsidR="00A8794C" w:rsidRDefault="007F1811" w:rsidP="00504ECE">
      <w:pPr>
        <w:keepNext/>
      </w:pPr>
      <w:r w:rsidRPr="007F1811">
        <w:rPr>
          <w:noProof/>
        </w:rPr>
        <w:drawing>
          <wp:inline distT="0" distB="0" distL="0" distR="0" wp14:anchorId="305B2F6F" wp14:editId="763F8C82">
            <wp:extent cx="2989141" cy="1404000"/>
            <wp:effectExtent l="0" t="0" r="1905" b="5715"/>
            <wp:docPr id="1863206574" name="Picture 1863206574" descr="A picture containing screenshot, tex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206574" name="Picture 1" descr="A picture containing screenshot, text, plot, line&#10;&#10;Description automatically generated"/>
                    <pic:cNvPicPr/>
                  </pic:nvPicPr>
                  <pic:blipFill>
                    <a:blip r:embed="rId30"/>
                    <a:stretch>
                      <a:fillRect/>
                    </a:stretch>
                  </pic:blipFill>
                  <pic:spPr>
                    <a:xfrm>
                      <a:off x="0" y="0"/>
                      <a:ext cx="2989141" cy="1404000"/>
                    </a:xfrm>
                    <a:prstGeom prst="rect">
                      <a:avLst/>
                    </a:prstGeom>
                  </pic:spPr>
                </pic:pic>
              </a:graphicData>
            </a:graphic>
          </wp:inline>
        </w:drawing>
      </w:r>
    </w:p>
    <w:p w14:paraId="65F2B459" w14:textId="755CDF85" w:rsidR="007F1811" w:rsidRDefault="00A8794C" w:rsidP="00A8794C">
      <w:pPr>
        <w:pStyle w:val="Caption"/>
      </w:pPr>
      <w:r>
        <w:t xml:space="preserve">Figure </w:t>
      </w:r>
      <w:fldSimple w:instr=" SEQ Figure \* ARABIC ">
        <w:r w:rsidR="00A10687">
          <w:rPr>
            <w:noProof/>
          </w:rPr>
          <w:t>13</w:t>
        </w:r>
      </w:fldSimple>
      <w:r>
        <w:t xml:space="preserve">. </w:t>
      </w:r>
      <w:r w:rsidRPr="001F0BCF">
        <w:t xml:space="preserve">Predictive results of the </w:t>
      </w:r>
      <w:proofErr w:type="spellStart"/>
      <w:r w:rsidRPr="001F0BCF">
        <w:t>XGBoost</w:t>
      </w:r>
      <w:proofErr w:type="spellEnd"/>
      <w:r w:rsidRPr="001F0BCF">
        <w:t xml:space="preserve"> model with rate of </w:t>
      </w:r>
      <w:r>
        <w:t>8</w:t>
      </w:r>
      <w:r w:rsidRPr="001F0BCF">
        <w:t>-</w:t>
      </w:r>
      <w:r>
        <w:t>1</w:t>
      </w:r>
      <w:r w:rsidRPr="001F0BCF">
        <w:t>-1</w:t>
      </w:r>
    </w:p>
    <w:p w14:paraId="72F5C8CD" w14:textId="77777777" w:rsidR="00A8794C" w:rsidRDefault="00AB6D05" w:rsidP="00504ECE">
      <w:pPr>
        <w:keepNext/>
      </w:pPr>
      <w:r w:rsidRPr="00AB6D05">
        <w:rPr>
          <w:noProof/>
        </w:rPr>
        <w:drawing>
          <wp:inline distT="0" distB="0" distL="0" distR="0" wp14:anchorId="509A4B2B" wp14:editId="2DB1D636">
            <wp:extent cx="3093188" cy="1404000"/>
            <wp:effectExtent l="0" t="0" r="0" b="5715"/>
            <wp:docPr id="1878290183" name="Picture 1878290183"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290183" name="Picture 1" descr="A picture containing text, screenshot, plot, diagram&#10;&#10;Description automatically generated"/>
                    <pic:cNvPicPr/>
                  </pic:nvPicPr>
                  <pic:blipFill>
                    <a:blip r:embed="rId31"/>
                    <a:stretch>
                      <a:fillRect/>
                    </a:stretch>
                  </pic:blipFill>
                  <pic:spPr>
                    <a:xfrm>
                      <a:off x="0" y="0"/>
                      <a:ext cx="3093188" cy="1404000"/>
                    </a:xfrm>
                    <a:prstGeom prst="rect">
                      <a:avLst/>
                    </a:prstGeom>
                  </pic:spPr>
                </pic:pic>
              </a:graphicData>
            </a:graphic>
          </wp:inline>
        </w:drawing>
      </w:r>
    </w:p>
    <w:p w14:paraId="3EFDEF96" w14:textId="62AD3C33" w:rsidR="00AB6D05" w:rsidRDefault="00A8794C" w:rsidP="00A8794C">
      <w:pPr>
        <w:pStyle w:val="Caption"/>
      </w:pPr>
      <w:r>
        <w:t xml:space="preserve">Figure </w:t>
      </w:r>
      <w:fldSimple w:instr=" SEQ Figure \* ARABIC ">
        <w:r w:rsidR="00A10687">
          <w:rPr>
            <w:noProof/>
          </w:rPr>
          <w:t>14</w:t>
        </w:r>
      </w:fldSimple>
      <w:r>
        <w:t>.</w:t>
      </w:r>
      <w:r w:rsidRPr="00A8794C">
        <w:t xml:space="preserve"> </w:t>
      </w:r>
      <w:r>
        <w:t>Predictive results of the RNN model with rate of 7-2-1</w:t>
      </w:r>
    </w:p>
    <w:p w14:paraId="3EC73382" w14:textId="77777777" w:rsidR="00A8794C" w:rsidRDefault="005D58DB" w:rsidP="00A8794C">
      <w:pPr>
        <w:keepNext/>
      </w:pPr>
      <w:r w:rsidRPr="005D58DB">
        <w:rPr>
          <w:noProof/>
        </w:rPr>
        <w:drawing>
          <wp:inline distT="0" distB="0" distL="0" distR="0" wp14:anchorId="6A2ABB0F" wp14:editId="052F9CB5">
            <wp:extent cx="3008571" cy="1404000"/>
            <wp:effectExtent l="0" t="0" r="1905" b="5715"/>
            <wp:docPr id="148316441" name="Picture 148316441"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16441" name="Picture 1" descr="A picture containing text, screenshot, diagram, plot&#10;&#10;Description automatically generated"/>
                    <pic:cNvPicPr/>
                  </pic:nvPicPr>
                  <pic:blipFill>
                    <a:blip r:embed="rId32"/>
                    <a:stretch>
                      <a:fillRect/>
                    </a:stretch>
                  </pic:blipFill>
                  <pic:spPr>
                    <a:xfrm>
                      <a:off x="0" y="0"/>
                      <a:ext cx="3008571" cy="1404000"/>
                    </a:xfrm>
                    <a:prstGeom prst="rect">
                      <a:avLst/>
                    </a:prstGeom>
                  </pic:spPr>
                </pic:pic>
              </a:graphicData>
            </a:graphic>
          </wp:inline>
        </w:drawing>
      </w:r>
    </w:p>
    <w:p w14:paraId="6CC09647" w14:textId="23A03F52" w:rsidR="005D58DB" w:rsidRDefault="00A8794C" w:rsidP="00A8794C">
      <w:pPr>
        <w:pStyle w:val="Caption"/>
      </w:pPr>
      <w:r>
        <w:t xml:space="preserve">Figure </w:t>
      </w:r>
      <w:fldSimple w:instr=" SEQ Figure \* ARABIC ">
        <w:r w:rsidR="00A10687">
          <w:rPr>
            <w:noProof/>
          </w:rPr>
          <w:t>15</w:t>
        </w:r>
      </w:fldSimple>
      <w:r>
        <w:t xml:space="preserve">. </w:t>
      </w:r>
      <w:r w:rsidRPr="00B0222A">
        <w:t xml:space="preserve">Predictive results of the </w:t>
      </w:r>
      <w:r>
        <w:t>GRU</w:t>
      </w:r>
      <w:r w:rsidRPr="00B0222A">
        <w:t xml:space="preserve"> model with rate of </w:t>
      </w:r>
      <w:r>
        <w:t>8</w:t>
      </w:r>
      <w:r w:rsidRPr="00B0222A">
        <w:t>-</w:t>
      </w:r>
      <w:r>
        <w:t>1</w:t>
      </w:r>
      <w:r w:rsidRPr="00B0222A">
        <w:t>-1</w:t>
      </w:r>
    </w:p>
    <w:p w14:paraId="5F980DC2" w14:textId="77777777" w:rsidR="00A8794C" w:rsidRDefault="00CA1B06" w:rsidP="00504ECE">
      <w:pPr>
        <w:keepNext/>
      </w:pPr>
      <w:r w:rsidRPr="00CA1B06">
        <w:rPr>
          <w:noProof/>
        </w:rPr>
        <w:drawing>
          <wp:inline distT="0" distB="0" distL="0" distR="0" wp14:anchorId="2F24A85D" wp14:editId="00429FFA">
            <wp:extent cx="2953960" cy="1404000"/>
            <wp:effectExtent l="0" t="0" r="0" b="5715"/>
            <wp:docPr id="2087795946" name="Picture 2087795946"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795946" name="Picture 1" descr="A picture containing text, screenshot, plot, diagram&#10;&#10;Description automatically generated"/>
                    <pic:cNvPicPr/>
                  </pic:nvPicPr>
                  <pic:blipFill>
                    <a:blip r:embed="rId33"/>
                    <a:stretch>
                      <a:fillRect/>
                    </a:stretch>
                  </pic:blipFill>
                  <pic:spPr>
                    <a:xfrm>
                      <a:off x="0" y="0"/>
                      <a:ext cx="2953960" cy="1404000"/>
                    </a:xfrm>
                    <a:prstGeom prst="rect">
                      <a:avLst/>
                    </a:prstGeom>
                  </pic:spPr>
                </pic:pic>
              </a:graphicData>
            </a:graphic>
          </wp:inline>
        </w:drawing>
      </w:r>
    </w:p>
    <w:p w14:paraId="67D95752" w14:textId="1D7EEC59" w:rsidR="004E13F0" w:rsidRDefault="00A8794C" w:rsidP="00E609D6">
      <w:pPr>
        <w:pStyle w:val="Caption"/>
      </w:pPr>
      <w:r>
        <w:t xml:space="preserve">Figure </w:t>
      </w:r>
      <w:fldSimple w:instr=" SEQ Figure \* ARABIC ">
        <w:r w:rsidR="00A10687">
          <w:rPr>
            <w:noProof/>
          </w:rPr>
          <w:t>16</w:t>
        </w:r>
      </w:fldSimple>
      <w:r>
        <w:t xml:space="preserve">. </w:t>
      </w:r>
      <w:r w:rsidRPr="006F28EF">
        <w:t xml:space="preserve">Predictive results of the </w:t>
      </w:r>
      <w:r>
        <w:t xml:space="preserve">LSTM </w:t>
      </w:r>
      <w:r w:rsidRPr="006F28EF">
        <w:t>model with rate of 7-2-1</w:t>
      </w:r>
    </w:p>
    <w:p w14:paraId="65130F17" w14:textId="12416DEE" w:rsidR="00D150F4" w:rsidRPr="00504ECE" w:rsidRDefault="00CA1B06" w:rsidP="00CA1B06">
      <w:pPr>
        <w:jc w:val="left"/>
        <w:rPr>
          <w:b/>
          <w:i/>
        </w:rPr>
      </w:pPr>
      <w:r w:rsidRPr="00504ECE">
        <w:rPr>
          <w:b/>
          <w:i/>
        </w:rPr>
        <w:t xml:space="preserve">For </w:t>
      </w:r>
      <w:r w:rsidR="00004721" w:rsidRPr="00504ECE">
        <w:rPr>
          <w:b/>
          <w:i/>
        </w:rPr>
        <w:t>VPB</w:t>
      </w:r>
      <w:r w:rsidR="000769C2" w:rsidRPr="00504ECE">
        <w:rPr>
          <w:b/>
          <w:i/>
        </w:rPr>
        <w:t xml:space="preserve"> dataset</w:t>
      </w:r>
      <w:r w:rsidR="00025928" w:rsidRPr="00504ECE">
        <w:rPr>
          <w:b/>
          <w:i/>
        </w:rPr>
        <w:t>:</w:t>
      </w:r>
    </w:p>
    <w:p w14:paraId="2773FB9F" w14:textId="77777777" w:rsidR="00A04F1B" w:rsidRDefault="00AC018C" w:rsidP="00504ECE">
      <w:pPr>
        <w:keepNext/>
      </w:pPr>
      <w:r w:rsidRPr="00AC018C">
        <w:rPr>
          <w:noProof/>
        </w:rPr>
        <w:drawing>
          <wp:inline distT="0" distB="0" distL="0" distR="0" wp14:anchorId="549CF917" wp14:editId="25340908">
            <wp:extent cx="2817517" cy="1404000"/>
            <wp:effectExtent l="0" t="0" r="1905" b="5715"/>
            <wp:docPr id="516538785" name="Picture 516538785"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538785" name="Picture 1" descr="A picture containing text, screenshot, plot, diagram&#10;&#10;Description automatically generated"/>
                    <pic:cNvPicPr/>
                  </pic:nvPicPr>
                  <pic:blipFill>
                    <a:blip r:embed="rId34"/>
                    <a:stretch>
                      <a:fillRect/>
                    </a:stretch>
                  </pic:blipFill>
                  <pic:spPr>
                    <a:xfrm>
                      <a:off x="0" y="0"/>
                      <a:ext cx="2817517" cy="1404000"/>
                    </a:xfrm>
                    <a:prstGeom prst="rect">
                      <a:avLst/>
                    </a:prstGeom>
                  </pic:spPr>
                </pic:pic>
              </a:graphicData>
            </a:graphic>
          </wp:inline>
        </w:drawing>
      </w:r>
    </w:p>
    <w:p w14:paraId="1A2C8942" w14:textId="4EA1D48A" w:rsidR="009E691C" w:rsidRDefault="00A04F1B" w:rsidP="00A04F1B">
      <w:pPr>
        <w:pStyle w:val="Caption"/>
      </w:pPr>
      <w:r>
        <w:t xml:space="preserve">Figure </w:t>
      </w:r>
      <w:fldSimple w:instr=" SEQ Figure \* ARABIC ">
        <w:r w:rsidR="00A10687">
          <w:rPr>
            <w:noProof/>
          </w:rPr>
          <w:t>17</w:t>
        </w:r>
      </w:fldSimple>
      <w:r>
        <w:t xml:space="preserve">. </w:t>
      </w:r>
      <w:r w:rsidRPr="005E43D9">
        <w:t xml:space="preserve">Predictive results of the </w:t>
      </w:r>
      <w:r>
        <w:t>Random Forest</w:t>
      </w:r>
      <w:r w:rsidRPr="005E43D9">
        <w:t xml:space="preserve"> model with rate of </w:t>
      </w:r>
      <w:r>
        <w:t>8</w:t>
      </w:r>
      <w:r w:rsidRPr="005E43D9">
        <w:t>-</w:t>
      </w:r>
      <w:r>
        <w:t>1</w:t>
      </w:r>
      <w:r w:rsidRPr="005E43D9">
        <w:t>-1</w:t>
      </w:r>
    </w:p>
    <w:p w14:paraId="372651BC" w14:textId="77777777" w:rsidR="00E609D6" w:rsidRDefault="004445B6" w:rsidP="00504ECE">
      <w:pPr>
        <w:keepNext/>
      </w:pPr>
      <w:r w:rsidRPr="004445B6">
        <w:rPr>
          <w:noProof/>
        </w:rPr>
        <w:drawing>
          <wp:inline distT="0" distB="0" distL="0" distR="0" wp14:anchorId="26CE2750" wp14:editId="013D55DC">
            <wp:extent cx="2814530" cy="1404000"/>
            <wp:effectExtent l="0" t="0" r="5080" b="5715"/>
            <wp:docPr id="1959820888" name="Picture 1959820888"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820888" name="Picture 1" descr="A picture containing text, screenshot, plot, diagram&#10;&#10;Description automatically generated"/>
                    <pic:cNvPicPr/>
                  </pic:nvPicPr>
                  <pic:blipFill>
                    <a:blip r:embed="rId35"/>
                    <a:stretch>
                      <a:fillRect/>
                    </a:stretch>
                  </pic:blipFill>
                  <pic:spPr>
                    <a:xfrm>
                      <a:off x="0" y="0"/>
                      <a:ext cx="2814530" cy="1404000"/>
                    </a:xfrm>
                    <a:prstGeom prst="rect">
                      <a:avLst/>
                    </a:prstGeom>
                  </pic:spPr>
                </pic:pic>
              </a:graphicData>
            </a:graphic>
          </wp:inline>
        </w:drawing>
      </w:r>
    </w:p>
    <w:p w14:paraId="529E5036" w14:textId="47188CF7" w:rsidR="00004721" w:rsidRDefault="00E609D6" w:rsidP="00E609D6">
      <w:pPr>
        <w:pStyle w:val="Caption"/>
      </w:pPr>
      <w:r>
        <w:t xml:space="preserve">Figure </w:t>
      </w:r>
      <w:fldSimple w:instr=" SEQ Figure \* ARABIC ">
        <w:r w:rsidR="00A10687">
          <w:rPr>
            <w:noProof/>
          </w:rPr>
          <w:t>18</w:t>
        </w:r>
      </w:fldSimple>
      <w:r>
        <w:t xml:space="preserve">. </w:t>
      </w:r>
      <w:r w:rsidRPr="00213D5C">
        <w:t>Predictive results of the</w:t>
      </w:r>
      <w:r>
        <w:t xml:space="preserve"> </w:t>
      </w:r>
      <w:proofErr w:type="spellStart"/>
      <w:r>
        <w:t>XGBoost</w:t>
      </w:r>
      <w:proofErr w:type="spellEnd"/>
      <w:r>
        <w:t xml:space="preserve"> </w:t>
      </w:r>
      <w:r w:rsidRPr="00213D5C">
        <w:t>model with rate of 8-1-1</w:t>
      </w:r>
    </w:p>
    <w:p w14:paraId="25F1DCA5" w14:textId="3F8E0106" w:rsidR="004445B6" w:rsidRDefault="0080046E" w:rsidP="00504ECE">
      <w:pPr>
        <w:keepNext/>
      </w:pPr>
      <w:r w:rsidRPr="0080046E">
        <w:rPr>
          <w:noProof/>
        </w:rPr>
        <w:lastRenderedPageBreak/>
        <w:drawing>
          <wp:inline distT="0" distB="0" distL="0" distR="0" wp14:anchorId="02390A98" wp14:editId="3CBE01D8">
            <wp:extent cx="3212293" cy="1404000"/>
            <wp:effectExtent l="0" t="0" r="7620" b="5715"/>
            <wp:docPr id="1495590064" name="Picture 1495590064"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590064" name="Picture 1" descr="A picture containing text, screenshot, plot, line&#10;&#10;Description automatically generated"/>
                    <pic:cNvPicPr/>
                  </pic:nvPicPr>
                  <pic:blipFill>
                    <a:blip r:embed="rId36"/>
                    <a:stretch>
                      <a:fillRect/>
                    </a:stretch>
                  </pic:blipFill>
                  <pic:spPr>
                    <a:xfrm>
                      <a:off x="0" y="0"/>
                      <a:ext cx="3212293" cy="1404000"/>
                    </a:xfrm>
                    <a:prstGeom prst="rect">
                      <a:avLst/>
                    </a:prstGeom>
                  </pic:spPr>
                </pic:pic>
              </a:graphicData>
            </a:graphic>
          </wp:inline>
        </w:drawing>
      </w:r>
    </w:p>
    <w:p w14:paraId="4A09C461" w14:textId="2101B45C" w:rsidR="00004721" w:rsidRDefault="00E609D6" w:rsidP="00E609D6">
      <w:pPr>
        <w:pStyle w:val="Caption"/>
      </w:pPr>
      <w:r>
        <w:t xml:space="preserve">Figure </w:t>
      </w:r>
      <w:fldSimple w:instr=" SEQ Figure \* ARABIC ">
        <w:r w:rsidR="00A10687">
          <w:rPr>
            <w:noProof/>
          </w:rPr>
          <w:t>19</w:t>
        </w:r>
      </w:fldSimple>
      <w:r>
        <w:t xml:space="preserve">. </w:t>
      </w:r>
      <w:r w:rsidRPr="00A3429A">
        <w:t>Predictive results of the</w:t>
      </w:r>
      <w:r>
        <w:t xml:space="preserve"> RNN </w:t>
      </w:r>
      <w:r w:rsidRPr="00A3429A">
        <w:t xml:space="preserve">model with rate of 8-1-1 </w:t>
      </w:r>
    </w:p>
    <w:p w14:paraId="2264A170" w14:textId="61163FE5" w:rsidR="0080046E" w:rsidRDefault="00F14A15" w:rsidP="00504ECE">
      <w:pPr>
        <w:keepNext/>
      </w:pPr>
      <w:r w:rsidRPr="00F14A15">
        <w:rPr>
          <w:noProof/>
        </w:rPr>
        <w:drawing>
          <wp:inline distT="0" distB="0" distL="0" distR="0" wp14:anchorId="24D89AD4" wp14:editId="27EB136E">
            <wp:extent cx="3177540" cy="1403969"/>
            <wp:effectExtent l="0" t="0" r="3810" b="6350"/>
            <wp:docPr id="1862276839" name="Picture 186227683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276839" name="Picture 1" descr="A picture containing text, screenshot, plot, diagram&#10;&#10;Description automatically generated"/>
                    <pic:cNvPicPr/>
                  </pic:nvPicPr>
                  <pic:blipFill>
                    <a:blip r:embed="rId37"/>
                    <a:stretch>
                      <a:fillRect/>
                    </a:stretch>
                  </pic:blipFill>
                  <pic:spPr>
                    <a:xfrm>
                      <a:off x="0" y="0"/>
                      <a:ext cx="3186029" cy="1407720"/>
                    </a:xfrm>
                    <a:prstGeom prst="rect">
                      <a:avLst/>
                    </a:prstGeom>
                  </pic:spPr>
                </pic:pic>
              </a:graphicData>
            </a:graphic>
          </wp:inline>
        </w:drawing>
      </w:r>
    </w:p>
    <w:p w14:paraId="60CCED0E" w14:textId="65EE5BA3" w:rsidR="00004721" w:rsidRDefault="00E609D6" w:rsidP="00E609D6">
      <w:pPr>
        <w:pStyle w:val="Caption"/>
      </w:pPr>
      <w:r>
        <w:t xml:space="preserve">Figure </w:t>
      </w:r>
      <w:fldSimple w:instr=" SEQ Figure \* ARABIC ">
        <w:r w:rsidR="00A10687">
          <w:rPr>
            <w:noProof/>
          </w:rPr>
          <w:t>20</w:t>
        </w:r>
      </w:fldSimple>
      <w:r>
        <w:t xml:space="preserve">. </w:t>
      </w:r>
      <w:r w:rsidRPr="001F4AE7">
        <w:t xml:space="preserve">Predictive results of the </w:t>
      </w:r>
      <w:r>
        <w:t xml:space="preserve">GRU </w:t>
      </w:r>
      <w:r w:rsidRPr="001F4AE7">
        <w:t>model with rate of 8-1-1</w:t>
      </w:r>
    </w:p>
    <w:p w14:paraId="47F17D0E" w14:textId="6E9B5574" w:rsidR="00513FD2" w:rsidRDefault="00436027" w:rsidP="00504ECE">
      <w:pPr>
        <w:keepNext/>
      </w:pPr>
      <w:r w:rsidRPr="00436027">
        <w:rPr>
          <w:noProof/>
        </w:rPr>
        <w:drawing>
          <wp:inline distT="0" distB="0" distL="0" distR="0" wp14:anchorId="582A358E" wp14:editId="16C376BE">
            <wp:extent cx="3066448" cy="1404000"/>
            <wp:effectExtent l="0" t="0" r="635" b="5715"/>
            <wp:docPr id="197143630" name="Picture 197143630" descr="A picture containing text, screenshot,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43630" name="Picture 197143630" descr="A picture containing text, screenshot, plot, font&#10;&#10;Description automatically generated"/>
                    <pic:cNvPicPr/>
                  </pic:nvPicPr>
                  <pic:blipFill>
                    <a:blip r:embed="rId38"/>
                    <a:stretch>
                      <a:fillRect/>
                    </a:stretch>
                  </pic:blipFill>
                  <pic:spPr>
                    <a:xfrm>
                      <a:off x="0" y="0"/>
                      <a:ext cx="3066448" cy="1404000"/>
                    </a:xfrm>
                    <a:prstGeom prst="rect">
                      <a:avLst/>
                    </a:prstGeom>
                  </pic:spPr>
                </pic:pic>
              </a:graphicData>
            </a:graphic>
          </wp:inline>
        </w:drawing>
      </w:r>
    </w:p>
    <w:p w14:paraId="533CB455" w14:textId="6B75ABAF" w:rsidR="00FB10FB" w:rsidRPr="00EB7092" w:rsidRDefault="00E609D6" w:rsidP="00E609D6">
      <w:pPr>
        <w:pStyle w:val="Caption"/>
      </w:pPr>
      <w:r>
        <w:t xml:space="preserve">Figure </w:t>
      </w:r>
      <w:fldSimple w:instr=" SEQ Figure \* ARABIC ">
        <w:r w:rsidR="00A10687">
          <w:rPr>
            <w:noProof/>
          </w:rPr>
          <w:t>21</w:t>
        </w:r>
      </w:fldSimple>
      <w:r>
        <w:t xml:space="preserve">. </w:t>
      </w:r>
      <w:r w:rsidRPr="00187A97">
        <w:t xml:space="preserve">Predictive results of the </w:t>
      </w:r>
      <w:r>
        <w:t xml:space="preserve">LSTM </w:t>
      </w:r>
      <w:r w:rsidRPr="00187A97">
        <w:t>model with rate of 8-1-1</w:t>
      </w:r>
    </w:p>
    <w:p w14:paraId="0624033A" w14:textId="1E76A2F0" w:rsidR="001C5C36" w:rsidRDefault="001C5C36" w:rsidP="002F3202">
      <w:pPr>
        <w:pStyle w:val="Heading1"/>
      </w:pPr>
      <w:r>
        <w:t>Conclusion</w:t>
      </w:r>
    </w:p>
    <w:p w14:paraId="7288A048" w14:textId="203041C9" w:rsidR="006B11DA" w:rsidRPr="00311A29" w:rsidRDefault="00775179" w:rsidP="006B11DA">
      <w:pPr>
        <w:jc w:val="both"/>
        <w:rPr>
          <w:color w:val="000000" w:themeColor="text1"/>
        </w:rPr>
      </w:pPr>
      <w:r w:rsidRPr="00311A29" w:rsidDel="00775179">
        <w:rPr>
          <w:color w:val="000000" w:themeColor="text1"/>
        </w:rPr>
        <w:t>In this study, we have employed various learning algorithms and machine learning techniques, accompanied by three different types of train-test splits, to train our models and assess their accuracy. The results reveal that</w:t>
      </w:r>
      <w:r w:rsidR="004452F8" w:rsidRPr="00311A29">
        <w:rPr>
          <w:color w:val="000000" w:themeColor="text1"/>
        </w:rPr>
        <w:t xml:space="preserve"> </w:t>
      </w:r>
      <w:r w:rsidR="004A47E2" w:rsidRPr="00311A29">
        <w:rPr>
          <w:color w:val="000000" w:themeColor="text1"/>
        </w:rPr>
        <w:t>ARIMA</w:t>
      </w:r>
      <w:r w:rsidR="004452F8" w:rsidRPr="00311A29">
        <w:rPr>
          <w:color w:val="000000" w:themeColor="text1"/>
        </w:rPr>
        <w:t xml:space="preserve">, </w:t>
      </w:r>
      <w:r w:rsidRPr="00311A29" w:rsidDel="00775179">
        <w:rPr>
          <w:color w:val="000000" w:themeColor="text1"/>
        </w:rPr>
        <w:t>Linear Regression models exhibit relatively high errors</w:t>
      </w:r>
      <w:r w:rsidR="00037EC5" w:rsidRPr="00311A29">
        <w:rPr>
          <w:color w:val="000000" w:themeColor="text1"/>
        </w:rPr>
        <w:t xml:space="preserve"> because the dataset is not suitable for these models</w:t>
      </w:r>
      <w:r w:rsidR="004A47E2" w:rsidRPr="00311A29">
        <w:rPr>
          <w:color w:val="000000" w:themeColor="text1"/>
        </w:rPr>
        <w:t xml:space="preserve">. On the other hand, </w:t>
      </w:r>
      <w:r w:rsidR="00A061D5" w:rsidRPr="00311A29">
        <w:rPr>
          <w:color w:val="000000" w:themeColor="text1"/>
        </w:rPr>
        <w:t>GRU, SARIMAX and Random Forest</w:t>
      </w:r>
      <w:r w:rsidR="006650B4" w:rsidRPr="00311A29">
        <w:rPr>
          <w:color w:val="000000" w:themeColor="text1"/>
        </w:rPr>
        <w:t xml:space="preserve"> </w:t>
      </w:r>
      <w:r w:rsidR="00041F67" w:rsidRPr="00311A29" w:rsidDel="00775179">
        <w:rPr>
          <w:color w:val="000000" w:themeColor="text1"/>
        </w:rPr>
        <w:t xml:space="preserve">outperforms </w:t>
      </w:r>
      <w:r w:rsidR="00041F67" w:rsidRPr="00311A29">
        <w:rPr>
          <w:color w:val="000000" w:themeColor="text1"/>
        </w:rPr>
        <w:t>other models</w:t>
      </w:r>
      <w:r w:rsidR="00041F67" w:rsidRPr="00311A29" w:rsidDel="00775179">
        <w:rPr>
          <w:color w:val="000000" w:themeColor="text1"/>
        </w:rPr>
        <w:t xml:space="preserve"> in terms of MAPE and RSME measures.</w:t>
      </w:r>
      <w:r w:rsidR="00041F67" w:rsidRPr="00311A29">
        <w:rPr>
          <w:color w:val="000000" w:themeColor="text1"/>
        </w:rPr>
        <w:t xml:space="preserve"> However, the result </w:t>
      </w:r>
      <w:r w:rsidR="00842D4A" w:rsidRPr="00311A29">
        <w:rPr>
          <w:color w:val="000000" w:themeColor="text1"/>
        </w:rPr>
        <w:t xml:space="preserve">of SARIMAX model </w:t>
      </w:r>
      <w:r w:rsidR="00CD34F4" w:rsidRPr="00311A29">
        <w:rPr>
          <w:color w:val="000000" w:themeColor="text1"/>
        </w:rPr>
        <w:t xml:space="preserve">is </w:t>
      </w:r>
      <w:r w:rsidR="00792524" w:rsidRPr="00311A29">
        <w:rPr>
          <w:color w:val="000000" w:themeColor="text1"/>
        </w:rPr>
        <w:t>excellent</w:t>
      </w:r>
      <w:r w:rsidR="00CD34F4" w:rsidRPr="00311A29">
        <w:rPr>
          <w:color w:val="000000" w:themeColor="text1"/>
        </w:rPr>
        <w:t xml:space="preserve"> </w:t>
      </w:r>
      <w:r w:rsidR="00CA0F4B" w:rsidRPr="00311A29">
        <w:rPr>
          <w:color w:val="000000" w:themeColor="text1"/>
        </w:rPr>
        <w:t>because of</w:t>
      </w:r>
      <w:r w:rsidR="00CD34F4" w:rsidRPr="00311A29">
        <w:rPr>
          <w:color w:val="000000" w:themeColor="text1"/>
        </w:rPr>
        <w:t xml:space="preserve"> the </w:t>
      </w:r>
      <w:r w:rsidR="00792524" w:rsidRPr="00311A29">
        <w:rPr>
          <w:color w:val="000000" w:themeColor="text1"/>
        </w:rPr>
        <w:t xml:space="preserve">exogenous. </w:t>
      </w:r>
      <w:r w:rsidRPr="00311A29" w:rsidDel="00775179">
        <w:rPr>
          <w:color w:val="000000" w:themeColor="text1"/>
        </w:rPr>
        <w:t xml:space="preserve">Finally, the </w:t>
      </w:r>
      <w:proofErr w:type="spellStart"/>
      <w:r w:rsidR="00CA0F4B" w:rsidRPr="00311A29">
        <w:rPr>
          <w:color w:val="000000" w:themeColor="text1"/>
        </w:rPr>
        <w:t>XGBoost</w:t>
      </w:r>
      <w:proofErr w:type="spellEnd"/>
      <w:r w:rsidRPr="00311A29" w:rsidDel="00775179">
        <w:rPr>
          <w:color w:val="000000" w:themeColor="text1"/>
        </w:rPr>
        <w:t xml:space="preserve"> model emerges as the most effective among the </w:t>
      </w:r>
      <w:r w:rsidDel="00775179">
        <w:t>mentioned</w:t>
      </w:r>
      <w:r w:rsidRPr="00311A29" w:rsidDel="00775179">
        <w:rPr>
          <w:color w:val="000000" w:themeColor="text1"/>
        </w:rPr>
        <w:t xml:space="preserve"> models, displaying the lowest MAPE and RSME values in predictive performance.</w:t>
      </w:r>
    </w:p>
    <w:p w14:paraId="64601D8E" w14:textId="12284D4B" w:rsidR="00732085" w:rsidRDefault="003E657C" w:rsidP="00B438B0">
      <w:pPr>
        <w:jc w:val="both"/>
      </w:pPr>
      <w:r w:rsidRPr="00311A29">
        <w:rPr>
          <w:color w:val="000000" w:themeColor="text1"/>
        </w:rPr>
        <w:t>Moving forward, our future research endeavors will be dedicated to the development of increasingly refined models</w:t>
      </w:r>
      <w:r w:rsidRPr="00523859">
        <w:t>, with the overarching objective of attaining heightened precision and accuracy in the prediction of stock prices.</w:t>
      </w:r>
    </w:p>
    <w:p w14:paraId="20D98278" w14:textId="77777777" w:rsidR="00732085" w:rsidRDefault="00732085" w:rsidP="00732085">
      <w:pPr>
        <w:pStyle w:val="Heading5"/>
      </w:pPr>
      <w:r w:rsidRPr="005B520E">
        <w:t>Acknowledgment</w:t>
      </w:r>
    </w:p>
    <w:p w14:paraId="184DB245" w14:textId="483D13D9" w:rsidR="00732085" w:rsidRPr="00D737D6" w:rsidRDefault="00732085" w:rsidP="00732085">
      <w:pPr>
        <w:pStyle w:val="BodyText"/>
      </w:pPr>
      <w:r>
        <w:rPr>
          <w:lang w:val="en-US"/>
        </w:rPr>
        <w:t xml:space="preserve">Our team </w:t>
      </w:r>
      <w:r>
        <w:t xml:space="preserve">want to express </w:t>
      </w:r>
      <w:r>
        <w:rPr>
          <w:lang w:val="en-US"/>
        </w:rPr>
        <w:t>our</w:t>
      </w:r>
      <w:r>
        <w:t xml:space="preserve"> deepest gratitude to </w:t>
      </w:r>
      <w:r w:rsidRPr="006D0B36">
        <w:rPr>
          <w:b/>
          <w:i/>
        </w:rPr>
        <w:t xml:space="preserve">Assoc. Prof. Dr. Nguyen </w:t>
      </w:r>
      <w:proofErr w:type="spellStart"/>
      <w:r w:rsidRPr="006D0B36">
        <w:rPr>
          <w:b/>
          <w:i/>
        </w:rPr>
        <w:t>Dinh</w:t>
      </w:r>
      <w:proofErr w:type="spellEnd"/>
      <w:r w:rsidRPr="006D0B36">
        <w:rPr>
          <w:b/>
          <w:i/>
        </w:rPr>
        <w:t xml:space="preserve"> </w:t>
      </w:r>
      <w:proofErr w:type="spellStart"/>
      <w:r w:rsidRPr="006D0B36">
        <w:rPr>
          <w:b/>
          <w:i/>
        </w:rPr>
        <w:t>Thuan</w:t>
      </w:r>
      <w:proofErr w:type="spellEnd"/>
      <w:r>
        <w:rPr>
          <w:b/>
          <w:i/>
          <w:lang w:val="en-US"/>
        </w:rPr>
        <w:t>,</w:t>
      </w:r>
      <w:r w:rsidRPr="006D0B36">
        <w:rPr>
          <w:b/>
          <w:i/>
        </w:rPr>
        <w:t xml:space="preserve"> Mr. Nguyen Minh </w:t>
      </w:r>
      <w:proofErr w:type="spellStart"/>
      <w:r w:rsidRPr="006D0B36">
        <w:rPr>
          <w:b/>
          <w:i/>
        </w:rPr>
        <w:t>Nhut</w:t>
      </w:r>
      <w:proofErr w:type="spellEnd"/>
      <w:r>
        <w:rPr>
          <w:b/>
          <w:i/>
          <w:lang w:val="en-US"/>
        </w:rPr>
        <w:t>, Ms.</w:t>
      </w:r>
      <w:r w:rsidRPr="00124B52">
        <w:rPr>
          <w:b/>
          <w:i/>
          <w:lang w:val="en-US"/>
        </w:rPr>
        <w:t xml:space="preserve"> </w:t>
      </w:r>
      <w:r w:rsidRPr="00124B52">
        <w:rPr>
          <w:b/>
          <w:bCs/>
          <w:i/>
          <w:iCs/>
          <w:lang w:val="en-US"/>
        </w:rPr>
        <w:t xml:space="preserve">Nguyen </w:t>
      </w:r>
      <w:proofErr w:type="spellStart"/>
      <w:r w:rsidRPr="00124B52">
        <w:rPr>
          <w:b/>
          <w:bCs/>
          <w:i/>
          <w:iCs/>
          <w:lang w:val="en-US"/>
        </w:rPr>
        <w:t>Thi</w:t>
      </w:r>
      <w:proofErr w:type="spellEnd"/>
      <w:r w:rsidRPr="00124B52">
        <w:rPr>
          <w:b/>
          <w:bCs/>
          <w:i/>
          <w:iCs/>
          <w:lang w:val="en-US"/>
        </w:rPr>
        <w:t xml:space="preserve"> Viet Huong</w:t>
      </w:r>
      <w:r>
        <w:rPr>
          <w:lang w:val="en-US"/>
        </w:rPr>
        <w:t xml:space="preserve"> </w:t>
      </w:r>
      <w:r>
        <w:t>for their unwavering care and support throughout this course. Your presence has meant the world to our team, and we are truly grateful for your assistance and the sharing of your valuable experience. Your guidance will undoubtedly help us achieve great things with our project.</w:t>
      </w:r>
    </w:p>
    <w:p w14:paraId="76D1DAF5" w14:textId="17237A1C" w:rsidR="0067529B" w:rsidRPr="0067529B" w:rsidRDefault="009303D9" w:rsidP="008723C7">
      <w:pPr>
        <w:pStyle w:val="Heading5"/>
      </w:pPr>
      <w:r w:rsidRPr="005B520E">
        <w:t>References</w:t>
      </w:r>
    </w:p>
    <w:p w14:paraId="4765B7FF" w14:textId="77777777" w:rsidR="000A1856" w:rsidRPr="000A1856" w:rsidRDefault="004460A0" w:rsidP="000A1856">
      <w:pPr>
        <w:pStyle w:val="Bibliography"/>
        <w:jc w:val="left"/>
        <w:rPr>
          <w:sz w:val="16"/>
        </w:rPr>
      </w:pPr>
      <w:r w:rsidRPr="004460A0">
        <w:rPr>
          <w:rFonts w:eastAsia="MS Mincho"/>
          <w:noProof/>
          <w:sz w:val="16"/>
          <w:szCs w:val="16"/>
        </w:rPr>
        <w:fldChar w:fldCharType="begin"/>
      </w:r>
      <w:r w:rsidRPr="004460A0">
        <w:rPr>
          <w:rFonts w:eastAsia="MS Mincho"/>
          <w:noProof/>
          <w:sz w:val="16"/>
          <w:szCs w:val="16"/>
        </w:rPr>
        <w:instrText xml:space="preserve"> ADDIN ZOTERO_BIBL {"uncited":[],"omitted":[],"custom":[]} CSL_BIBLIOGRAPHY </w:instrText>
      </w:r>
      <w:r w:rsidRPr="004460A0">
        <w:rPr>
          <w:rFonts w:eastAsia="MS Mincho"/>
          <w:noProof/>
          <w:sz w:val="16"/>
          <w:szCs w:val="16"/>
        </w:rPr>
        <w:fldChar w:fldCharType="separate"/>
      </w:r>
      <w:r w:rsidR="000A1856" w:rsidRPr="000A1856">
        <w:rPr>
          <w:sz w:val="16"/>
        </w:rPr>
        <w:t>[1]</w:t>
      </w:r>
      <w:r w:rsidR="000A1856" w:rsidRPr="000A1856">
        <w:rPr>
          <w:sz w:val="16"/>
        </w:rPr>
        <w:tab/>
        <w:t xml:space="preserve">D. Satria, “PREDICTING BANKING STOCK PRICES USING RNN, LSTM, AND GRU APPROACH,” </w:t>
      </w:r>
      <w:r w:rsidR="000A1856" w:rsidRPr="000A1856">
        <w:rPr>
          <w:i/>
          <w:iCs/>
          <w:sz w:val="16"/>
        </w:rPr>
        <w:t>Appl. Comput. Sci.</w:t>
      </w:r>
      <w:r w:rsidR="000A1856" w:rsidRPr="000A1856">
        <w:rPr>
          <w:sz w:val="16"/>
        </w:rPr>
        <w:t>, vol. 19, pp. 82–94, Mar. 2023, doi: 10.35784/acs-2023-06.</w:t>
      </w:r>
    </w:p>
    <w:p w14:paraId="245090FC" w14:textId="77777777" w:rsidR="000A1856" w:rsidRPr="000A1856" w:rsidRDefault="000A1856" w:rsidP="000A1856">
      <w:pPr>
        <w:pStyle w:val="Bibliography"/>
        <w:jc w:val="left"/>
        <w:rPr>
          <w:sz w:val="16"/>
        </w:rPr>
      </w:pPr>
      <w:r w:rsidRPr="000A1856">
        <w:rPr>
          <w:sz w:val="16"/>
        </w:rPr>
        <w:t>[2]</w:t>
      </w:r>
      <w:r w:rsidRPr="000A1856">
        <w:rPr>
          <w:sz w:val="16"/>
        </w:rPr>
        <w:tab/>
        <w:t>X. Jin and C. Yi, “The Comparison of Stock Price Prediction Based on Linear Regression Model and Machine Learning Scenarios,” presented at the 2022 International Conference on Bigdata Blockchain and Economy Management (ICBBEM 2022), Atlantis Press, Dec. 2022, pp. 837–842. doi: 10.2991/978-94-6463-030-5_82.</w:t>
      </w:r>
    </w:p>
    <w:p w14:paraId="41D6DF86" w14:textId="77777777" w:rsidR="000A1856" w:rsidRPr="000A1856" w:rsidRDefault="000A1856" w:rsidP="000A1856">
      <w:pPr>
        <w:pStyle w:val="Bibliography"/>
        <w:jc w:val="left"/>
        <w:rPr>
          <w:sz w:val="16"/>
        </w:rPr>
      </w:pPr>
      <w:r w:rsidRPr="000A1856">
        <w:rPr>
          <w:sz w:val="16"/>
        </w:rPr>
        <w:t>[3]</w:t>
      </w:r>
      <w:r w:rsidRPr="000A1856">
        <w:rPr>
          <w:sz w:val="16"/>
        </w:rPr>
        <w:tab/>
        <w:t xml:space="preserve">J. Ruan, W. Wu, and J. Luo, “Stock Price Prediction Under Anomalous Circumstances,” in </w:t>
      </w:r>
      <w:r w:rsidRPr="000A1856">
        <w:rPr>
          <w:i/>
          <w:iCs/>
          <w:sz w:val="16"/>
        </w:rPr>
        <w:t>2020 IEEE International Conference on Big Data (Big Data)</w:t>
      </w:r>
      <w:r w:rsidRPr="000A1856">
        <w:rPr>
          <w:sz w:val="16"/>
        </w:rPr>
        <w:t>, Atlanta, GA, USA: IEEE, Dec. 2020, pp. 4787–4794. doi: 10.1109/BigData50022.2020.9378030.</w:t>
      </w:r>
    </w:p>
    <w:p w14:paraId="6B49F88F" w14:textId="77777777" w:rsidR="000A1856" w:rsidRPr="000A1856" w:rsidRDefault="000A1856" w:rsidP="000A1856">
      <w:pPr>
        <w:pStyle w:val="Bibliography"/>
        <w:jc w:val="left"/>
        <w:rPr>
          <w:sz w:val="16"/>
        </w:rPr>
      </w:pPr>
      <w:r w:rsidRPr="000A1856">
        <w:rPr>
          <w:sz w:val="16"/>
        </w:rPr>
        <w:t>[4]</w:t>
      </w:r>
      <w:r w:rsidRPr="000A1856">
        <w:rPr>
          <w:sz w:val="16"/>
        </w:rPr>
        <w:tab/>
        <w:t>M. Tranmer, J. Murphy, M. Elliot, and M. Pampaka, “Multiple Linear Regression (2nd Edition)”.</w:t>
      </w:r>
    </w:p>
    <w:p w14:paraId="0FD180D6" w14:textId="77777777" w:rsidR="000A1856" w:rsidRPr="000A1856" w:rsidRDefault="000A1856" w:rsidP="000A1856">
      <w:pPr>
        <w:pStyle w:val="Bibliography"/>
        <w:jc w:val="left"/>
        <w:rPr>
          <w:sz w:val="16"/>
        </w:rPr>
      </w:pPr>
      <w:r w:rsidRPr="000A1856">
        <w:rPr>
          <w:sz w:val="16"/>
        </w:rPr>
        <w:t>[5]</w:t>
      </w:r>
      <w:r w:rsidRPr="000A1856">
        <w:rPr>
          <w:sz w:val="16"/>
        </w:rPr>
        <w:tab/>
        <w:t xml:space="preserve">V. Ş. Ediger and S. Akar, “ARIMA forecasting of primary energy demand by fuel in Turkey,” </w:t>
      </w:r>
      <w:r w:rsidRPr="000A1856">
        <w:rPr>
          <w:i/>
          <w:iCs/>
          <w:sz w:val="16"/>
        </w:rPr>
        <w:t>Energy Policy</w:t>
      </w:r>
      <w:r w:rsidRPr="000A1856">
        <w:rPr>
          <w:sz w:val="16"/>
        </w:rPr>
        <w:t>, vol. 35, no. 3, pp. 1701–1708, Mar. 2007, doi: 10.1016/j.enpol.2006.05.009.</w:t>
      </w:r>
    </w:p>
    <w:p w14:paraId="73484105" w14:textId="77777777" w:rsidR="000A1856" w:rsidRPr="000A1856" w:rsidRDefault="000A1856" w:rsidP="000A1856">
      <w:pPr>
        <w:pStyle w:val="Bibliography"/>
        <w:jc w:val="left"/>
        <w:rPr>
          <w:sz w:val="16"/>
        </w:rPr>
      </w:pPr>
      <w:r w:rsidRPr="000A1856">
        <w:rPr>
          <w:sz w:val="16"/>
        </w:rPr>
        <w:t>[6]</w:t>
      </w:r>
      <w:r w:rsidRPr="000A1856">
        <w:rPr>
          <w:sz w:val="16"/>
        </w:rPr>
        <w:tab/>
        <w:t xml:space="preserve">B. Dey, B. Roy, S. Datta, and T. S. Ustun, “Forecasting ethanol demand in India to meet future blending targets: A comparison of ARIMA and various regression models,” </w:t>
      </w:r>
      <w:r w:rsidRPr="000A1856">
        <w:rPr>
          <w:i/>
          <w:iCs/>
          <w:sz w:val="16"/>
        </w:rPr>
        <w:t>Energy Rep.</w:t>
      </w:r>
      <w:r w:rsidRPr="000A1856">
        <w:rPr>
          <w:sz w:val="16"/>
        </w:rPr>
        <w:t>, vol. 9, pp. 411–418, Mar. 2023, doi: 10.1016/j.egyr.2022.11.038.</w:t>
      </w:r>
    </w:p>
    <w:p w14:paraId="35F34E42" w14:textId="77777777" w:rsidR="000A1856" w:rsidRPr="000A1856" w:rsidRDefault="000A1856" w:rsidP="000A1856">
      <w:pPr>
        <w:pStyle w:val="Bibliography"/>
        <w:jc w:val="left"/>
        <w:rPr>
          <w:sz w:val="16"/>
        </w:rPr>
      </w:pPr>
      <w:r w:rsidRPr="000A1856">
        <w:rPr>
          <w:sz w:val="16"/>
        </w:rPr>
        <w:t>[7]</w:t>
      </w:r>
      <w:r w:rsidRPr="000A1856">
        <w:rPr>
          <w:sz w:val="16"/>
        </w:rPr>
        <w:tab/>
        <w:t>S. Kumar, A. Gupta, K. Arora, and K. Vatta, “Effect of Rainfall in Predicting Tomato Prices in India: An Application of SARIMAX and NARX Model,” vol. 32, pp. 159–164, Dec. 2022.</w:t>
      </w:r>
    </w:p>
    <w:p w14:paraId="520E141D" w14:textId="77777777" w:rsidR="000A1856" w:rsidRPr="000A1856" w:rsidRDefault="000A1856" w:rsidP="000A1856">
      <w:pPr>
        <w:pStyle w:val="Bibliography"/>
        <w:jc w:val="left"/>
        <w:rPr>
          <w:sz w:val="16"/>
        </w:rPr>
      </w:pPr>
      <w:r w:rsidRPr="000A1856">
        <w:rPr>
          <w:sz w:val="16"/>
        </w:rPr>
        <w:t>[8]</w:t>
      </w:r>
      <w:r w:rsidRPr="000A1856">
        <w:rPr>
          <w:sz w:val="16"/>
        </w:rPr>
        <w:tab/>
        <w:t>“randomforest.pdf.” Accessed: Jun. 17, 2023. [Online]. Available: https://www.math.mcgill.ca/yyang/resources/doc/randomforest.pdf?fbclid=IwAR1hi5MSrcuWRBq2zcpM79yZzyWgPZKmgoA5U7RVhQ9_dnre3p6BHlZa1WQ</w:t>
      </w:r>
    </w:p>
    <w:p w14:paraId="01268A16" w14:textId="77777777" w:rsidR="000A1856" w:rsidRPr="000A1856" w:rsidRDefault="000A1856" w:rsidP="000A1856">
      <w:pPr>
        <w:pStyle w:val="Bibliography"/>
        <w:jc w:val="left"/>
        <w:rPr>
          <w:sz w:val="16"/>
        </w:rPr>
      </w:pPr>
      <w:r w:rsidRPr="000A1856">
        <w:rPr>
          <w:sz w:val="16"/>
        </w:rPr>
        <w:t>[9]</w:t>
      </w:r>
      <w:r w:rsidRPr="000A1856">
        <w:rPr>
          <w:sz w:val="16"/>
        </w:rPr>
        <w:tab/>
        <w:t>M. Laine, “Introduction to Dynamic Linear Models for Time Series Analysis,” 2020, pp. 139–156. doi: 10.1007/978-3-030-21718-1_4.</w:t>
      </w:r>
    </w:p>
    <w:p w14:paraId="3E8C1089" w14:textId="77777777" w:rsidR="000A1856" w:rsidRPr="000A1856" w:rsidRDefault="000A1856" w:rsidP="000A1856">
      <w:pPr>
        <w:pStyle w:val="Bibliography"/>
        <w:jc w:val="left"/>
        <w:rPr>
          <w:sz w:val="16"/>
        </w:rPr>
      </w:pPr>
      <w:r w:rsidRPr="000A1856">
        <w:rPr>
          <w:sz w:val="16"/>
        </w:rPr>
        <w:t>[10]</w:t>
      </w:r>
      <w:r w:rsidRPr="000A1856">
        <w:rPr>
          <w:sz w:val="16"/>
        </w:rPr>
        <w:tab/>
        <w:t>“dlmodeler.pdf.” Accessed: Jun. 17, 2023. [Online]. Available: http://cran.nexr.com/web/packages/dlmodeler/dlmodeler.pdf</w:t>
      </w:r>
    </w:p>
    <w:p w14:paraId="1E63277F" w14:textId="77777777" w:rsidR="000A1856" w:rsidRPr="000A1856" w:rsidRDefault="000A1856" w:rsidP="000A1856">
      <w:pPr>
        <w:pStyle w:val="Bibliography"/>
        <w:jc w:val="left"/>
        <w:rPr>
          <w:sz w:val="16"/>
        </w:rPr>
      </w:pPr>
      <w:r w:rsidRPr="000A1856">
        <w:rPr>
          <w:sz w:val="16"/>
        </w:rPr>
        <w:t>[11]</w:t>
      </w:r>
      <w:r w:rsidRPr="000A1856">
        <w:rPr>
          <w:sz w:val="16"/>
        </w:rPr>
        <w:tab/>
        <w:t xml:space="preserve">L. Lin, “Stock Prediction and Analysis based on RNN Neural Network,” </w:t>
      </w:r>
      <w:r w:rsidRPr="000A1856">
        <w:rPr>
          <w:i/>
          <w:iCs/>
          <w:sz w:val="16"/>
        </w:rPr>
        <w:t>SHS Web Conf.</w:t>
      </w:r>
      <w:r w:rsidRPr="000A1856">
        <w:rPr>
          <w:sz w:val="16"/>
        </w:rPr>
        <w:t>, vol. 151, p. 01002, Dec. 2022, doi: 10.1051/shsconf/202215101002.</w:t>
      </w:r>
    </w:p>
    <w:p w14:paraId="5CEEFC44" w14:textId="77777777" w:rsidR="000A1856" w:rsidRPr="000A1856" w:rsidRDefault="000A1856" w:rsidP="000A1856">
      <w:pPr>
        <w:pStyle w:val="Bibliography"/>
        <w:jc w:val="left"/>
        <w:rPr>
          <w:sz w:val="16"/>
        </w:rPr>
      </w:pPr>
      <w:r w:rsidRPr="000A1856">
        <w:rPr>
          <w:sz w:val="16"/>
        </w:rPr>
        <w:t>[12]</w:t>
      </w:r>
      <w:r w:rsidRPr="000A1856">
        <w:rPr>
          <w:sz w:val="16"/>
        </w:rPr>
        <w:tab/>
        <w:t xml:space="preserve">J. Qiu, B. Wang, and C. Zhou, “Forecasting stock prices with long-short term memory neural network based on attention mechanism,” </w:t>
      </w:r>
      <w:r w:rsidRPr="000A1856">
        <w:rPr>
          <w:i/>
          <w:iCs/>
          <w:sz w:val="16"/>
        </w:rPr>
        <w:t>PLOS ONE</w:t>
      </w:r>
      <w:r w:rsidRPr="000A1856">
        <w:rPr>
          <w:sz w:val="16"/>
        </w:rPr>
        <w:t>, vol. 15, p. e0227222, Jan. 2020, doi: 10.1371/journal.pone.0227222.</w:t>
      </w:r>
    </w:p>
    <w:p w14:paraId="5750A155" w14:textId="77777777" w:rsidR="000A1856" w:rsidRPr="000A1856" w:rsidRDefault="000A1856" w:rsidP="000A1856">
      <w:pPr>
        <w:pStyle w:val="Bibliography"/>
        <w:jc w:val="left"/>
        <w:rPr>
          <w:sz w:val="16"/>
        </w:rPr>
      </w:pPr>
      <w:r w:rsidRPr="000A1856">
        <w:rPr>
          <w:sz w:val="16"/>
        </w:rPr>
        <w:t>[13]</w:t>
      </w:r>
      <w:r w:rsidRPr="000A1856">
        <w:rPr>
          <w:sz w:val="16"/>
        </w:rPr>
        <w:tab/>
        <w:t xml:space="preserve">G. Ding and L. Qin, “Study on the prediction of stock price based on the associated network model of LSTM,” </w:t>
      </w:r>
      <w:r w:rsidRPr="000A1856">
        <w:rPr>
          <w:i/>
          <w:iCs/>
          <w:sz w:val="16"/>
        </w:rPr>
        <w:t>Int. J. Mach. Learn. Cybern.</w:t>
      </w:r>
      <w:r w:rsidRPr="000A1856">
        <w:rPr>
          <w:sz w:val="16"/>
        </w:rPr>
        <w:t>, vol. 11, Jun. 2020, doi: 10.1007/s13042-019-01041-1.</w:t>
      </w:r>
    </w:p>
    <w:p w14:paraId="4B4A118B" w14:textId="77777777" w:rsidR="000A1856" w:rsidRPr="000A1856" w:rsidRDefault="000A1856" w:rsidP="000A1856">
      <w:pPr>
        <w:pStyle w:val="Bibliography"/>
        <w:jc w:val="left"/>
        <w:rPr>
          <w:sz w:val="16"/>
        </w:rPr>
      </w:pPr>
      <w:r w:rsidRPr="000A1856">
        <w:rPr>
          <w:sz w:val="16"/>
        </w:rPr>
        <w:t>[14]</w:t>
      </w:r>
      <w:r w:rsidRPr="000A1856">
        <w:rPr>
          <w:sz w:val="16"/>
        </w:rPr>
        <w:tab/>
        <w:t xml:space="preserve">C.-J. Chen, F.-I. Chou, and J.-H. Chou, “Temperature Prediction for Reheating Furnace by Gated Recurrent Unit Approach,” </w:t>
      </w:r>
      <w:r w:rsidRPr="000A1856">
        <w:rPr>
          <w:i/>
          <w:iCs/>
          <w:sz w:val="16"/>
        </w:rPr>
        <w:t>IEEE Access</w:t>
      </w:r>
      <w:r w:rsidRPr="000A1856">
        <w:rPr>
          <w:sz w:val="16"/>
        </w:rPr>
        <w:t>, vol. 10, pp. 33362–33369, 2022, doi: 10.1109/ACCESS.2022.3162424.</w:t>
      </w:r>
    </w:p>
    <w:p w14:paraId="738FEF43" w14:textId="77777777" w:rsidR="000A1856" w:rsidRPr="000A1856" w:rsidRDefault="000A1856" w:rsidP="000A1856">
      <w:pPr>
        <w:pStyle w:val="Bibliography"/>
        <w:jc w:val="left"/>
        <w:rPr>
          <w:sz w:val="16"/>
        </w:rPr>
      </w:pPr>
      <w:r w:rsidRPr="000A1856">
        <w:rPr>
          <w:sz w:val="16"/>
        </w:rPr>
        <w:t>[15]</w:t>
      </w:r>
      <w:r w:rsidRPr="000A1856">
        <w:rPr>
          <w:sz w:val="16"/>
        </w:rPr>
        <w:tab/>
        <w:t>T. Chen, “XGBoost: A Scalable Tree Boosting System”.</w:t>
      </w:r>
    </w:p>
    <w:p w14:paraId="73DAE183" w14:textId="77777777" w:rsidR="000A1856" w:rsidRPr="000A1856" w:rsidRDefault="000A1856" w:rsidP="000A1856">
      <w:pPr>
        <w:pStyle w:val="Bibliography"/>
        <w:jc w:val="left"/>
        <w:rPr>
          <w:sz w:val="16"/>
        </w:rPr>
      </w:pPr>
      <w:r w:rsidRPr="000A1856">
        <w:rPr>
          <w:sz w:val="16"/>
        </w:rPr>
        <w:t>[16]</w:t>
      </w:r>
      <w:r w:rsidRPr="000A1856">
        <w:rPr>
          <w:sz w:val="16"/>
        </w:rPr>
        <w:tab/>
        <w:t xml:space="preserve">T. Chen and C. Guestrin, “XGBoost: A Scalable Tree Boosting System,” in </w:t>
      </w:r>
      <w:r w:rsidRPr="000A1856">
        <w:rPr>
          <w:i/>
          <w:iCs/>
          <w:sz w:val="16"/>
        </w:rPr>
        <w:t>Proceedings of the 22nd ACM SIGKDD International Conference on Knowledge Discovery and Data Mining</w:t>
      </w:r>
      <w:r w:rsidRPr="000A1856">
        <w:rPr>
          <w:sz w:val="16"/>
        </w:rPr>
        <w:t>, Aug. 2016, pp. 785–794. doi: 10.1145/2939672.2939785.</w:t>
      </w:r>
    </w:p>
    <w:p w14:paraId="7E13803F" w14:textId="11991AA1" w:rsidR="009303D9" w:rsidRPr="004460A0" w:rsidRDefault="004460A0" w:rsidP="000A1856">
      <w:pPr>
        <w:jc w:val="left"/>
        <w:sectPr w:rsidR="009303D9" w:rsidRPr="004460A0" w:rsidSect="00C919A4">
          <w:type w:val="continuous"/>
          <w:pgSz w:w="12240" w:h="15840" w:code="1"/>
          <w:pgMar w:top="1080" w:right="907" w:bottom="1440" w:left="907" w:header="720" w:footer="720" w:gutter="0"/>
          <w:cols w:num="2" w:space="360"/>
          <w:docGrid w:linePitch="360"/>
        </w:sectPr>
      </w:pPr>
      <w:r w:rsidRPr="004460A0">
        <w:rPr>
          <w:rFonts w:eastAsia="MS Mincho"/>
          <w:noProof/>
          <w:sz w:val="16"/>
          <w:szCs w:val="16"/>
        </w:rPr>
        <w:fldChar w:fldCharType="end"/>
      </w:r>
    </w:p>
    <w:p w14:paraId="4D2BEEB1" w14:textId="77777777" w:rsidR="009303D9" w:rsidRPr="00F96569" w:rsidRDefault="009303D9" w:rsidP="00311A29">
      <w:pPr>
        <w:pStyle w:val="Caption"/>
        <w:jc w:val="both"/>
      </w:pPr>
    </w:p>
    <w:sectPr w:rsidR="009303D9" w:rsidRPr="00F96569">
      <w:type w:val="continuous"/>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8E1AE8" w14:textId="77777777" w:rsidR="00C41526" w:rsidRDefault="00C41526" w:rsidP="001A3B3D">
      <w:r>
        <w:separator/>
      </w:r>
    </w:p>
  </w:endnote>
  <w:endnote w:type="continuationSeparator" w:id="0">
    <w:p w14:paraId="646DB1B9" w14:textId="77777777" w:rsidR="00C41526" w:rsidRDefault="00C41526" w:rsidP="001A3B3D">
      <w:r>
        <w:continuationSeparator/>
      </w:r>
    </w:p>
  </w:endnote>
  <w:endnote w:type="continuationNotice" w:id="1">
    <w:p w14:paraId="658D2575" w14:textId="77777777" w:rsidR="00C41526" w:rsidRDefault="00C4152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271F88" w14:textId="0A14E23A" w:rsidR="001A3B3D" w:rsidRPr="006F6D3D" w:rsidRDefault="001A3B3D"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8C9CCD" w14:textId="77777777" w:rsidR="00C41526" w:rsidRDefault="00C41526" w:rsidP="001A3B3D">
      <w:r>
        <w:separator/>
      </w:r>
    </w:p>
  </w:footnote>
  <w:footnote w:type="continuationSeparator" w:id="0">
    <w:p w14:paraId="50191086" w14:textId="77777777" w:rsidR="00C41526" w:rsidRDefault="00C41526" w:rsidP="001A3B3D">
      <w:r>
        <w:continuationSeparator/>
      </w:r>
    </w:p>
  </w:footnote>
  <w:footnote w:type="continuationNotice" w:id="1">
    <w:p w14:paraId="3080C81E" w14:textId="77777777" w:rsidR="00C41526" w:rsidRDefault="00C4152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68F5871"/>
    <w:multiLevelType w:val="hybridMultilevel"/>
    <w:tmpl w:val="0F60374C"/>
    <w:lvl w:ilvl="0" w:tplc="D72A20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0C86C64"/>
    <w:multiLevelType w:val="hybridMultilevel"/>
    <w:tmpl w:val="232A7F72"/>
    <w:lvl w:ilvl="0" w:tplc="FFFFFFFF">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5A92678"/>
    <w:multiLevelType w:val="hybridMultilevel"/>
    <w:tmpl w:val="2C1457A8"/>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4"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5"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22EA14C0"/>
    <w:multiLevelType w:val="hybridMultilevel"/>
    <w:tmpl w:val="2D22E94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8" w15:restartNumberingAfterBreak="0">
    <w:nsid w:val="27034E36"/>
    <w:multiLevelType w:val="hybridMultilevel"/>
    <w:tmpl w:val="A5D69C44"/>
    <w:lvl w:ilvl="0" w:tplc="6DA02D36">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2BAA5D16"/>
    <w:multiLevelType w:val="hybridMultilevel"/>
    <w:tmpl w:val="CD5483F8"/>
    <w:lvl w:ilvl="0" w:tplc="FFFFFFFF">
      <w:start w:val="1"/>
      <w:numFmt w:val="bullet"/>
      <w:lvlText w:val=""/>
      <w:lvlJc w:val="left"/>
      <w:pPr>
        <w:ind w:left="144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22"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3"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5" w15:restartNumberingAfterBreak="0">
    <w:nsid w:val="53787789"/>
    <w:multiLevelType w:val="hybridMultilevel"/>
    <w:tmpl w:val="552AC766"/>
    <w:lvl w:ilvl="0" w:tplc="FFFFFFFF">
      <w:start w:val="1"/>
      <w:numFmt w:val="lowerRoman"/>
      <w:lvlText w:val="%1."/>
      <w:lvlJc w:val="left"/>
      <w:pPr>
        <w:ind w:left="720" w:hanging="360"/>
      </w:pPr>
      <w:rPr>
        <w:rFonts w:hint="default"/>
      </w:rPr>
    </w:lvl>
    <w:lvl w:ilvl="1" w:tplc="3BF6B162">
      <w:start w:val="1"/>
      <w:numFmt w:val="lowerRoman"/>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6B3C2C9E"/>
    <w:multiLevelType w:val="hybridMultilevel"/>
    <w:tmpl w:val="DDCA230E"/>
    <w:lvl w:ilvl="0" w:tplc="3BF6B162">
      <w:start w:val="1"/>
      <w:numFmt w:val="lowerRoman"/>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9" w15:restartNumberingAfterBreak="0">
    <w:nsid w:val="7A3F0F78"/>
    <w:multiLevelType w:val="hybridMultilevel"/>
    <w:tmpl w:val="5B042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24071685">
    <w:abstractNumId w:val="20"/>
  </w:num>
  <w:num w:numId="2" w16cid:durableId="8215468">
    <w:abstractNumId w:val="27"/>
  </w:num>
  <w:num w:numId="3" w16cid:durableId="1205097821">
    <w:abstractNumId w:val="17"/>
  </w:num>
  <w:num w:numId="4" w16cid:durableId="1467240811">
    <w:abstractNumId w:val="22"/>
  </w:num>
  <w:num w:numId="5" w16cid:durableId="1280070361">
    <w:abstractNumId w:val="22"/>
  </w:num>
  <w:num w:numId="6" w16cid:durableId="1891500471">
    <w:abstractNumId w:val="22"/>
  </w:num>
  <w:num w:numId="7" w16cid:durableId="503595487">
    <w:abstractNumId w:val="22"/>
  </w:num>
  <w:num w:numId="8" w16cid:durableId="1966504426">
    <w:abstractNumId w:val="24"/>
  </w:num>
  <w:num w:numId="9" w16cid:durableId="1292898558">
    <w:abstractNumId w:val="28"/>
  </w:num>
  <w:num w:numId="10" w16cid:durableId="1166242601">
    <w:abstractNumId w:val="21"/>
  </w:num>
  <w:num w:numId="11" w16cid:durableId="927731721">
    <w:abstractNumId w:val="15"/>
  </w:num>
  <w:num w:numId="12" w16cid:durableId="242296371">
    <w:abstractNumId w:val="14"/>
  </w:num>
  <w:num w:numId="13" w16cid:durableId="854153241">
    <w:abstractNumId w:val="0"/>
  </w:num>
  <w:num w:numId="14" w16cid:durableId="153765137">
    <w:abstractNumId w:val="10"/>
  </w:num>
  <w:num w:numId="15" w16cid:durableId="357974783">
    <w:abstractNumId w:val="8"/>
  </w:num>
  <w:num w:numId="16" w16cid:durableId="967125981">
    <w:abstractNumId w:val="7"/>
  </w:num>
  <w:num w:numId="17" w16cid:durableId="1233392111">
    <w:abstractNumId w:val="6"/>
  </w:num>
  <w:num w:numId="18" w16cid:durableId="705986178">
    <w:abstractNumId w:val="5"/>
  </w:num>
  <w:num w:numId="19" w16cid:durableId="307519184">
    <w:abstractNumId w:val="9"/>
  </w:num>
  <w:num w:numId="20" w16cid:durableId="334310574">
    <w:abstractNumId w:val="4"/>
  </w:num>
  <w:num w:numId="21" w16cid:durableId="1559439387">
    <w:abstractNumId w:val="3"/>
  </w:num>
  <w:num w:numId="22" w16cid:durableId="624699193">
    <w:abstractNumId w:val="2"/>
  </w:num>
  <w:num w:numId="23" w16cid:durableId="1694187530">
    <w:abstractNumId w:val="1"/>
  </w:num>
  <w:num w:numId="24" w16cid:durableId="1770346187">
    <w:abstractNumId w:val="23"/>
  </w:num>
  <w:num w:numId="25" w16cid:durableId="1711610436">
    <w:abstractNumId w:val="19"/>
  </w:num>
  <w:num w:numId="26" w16cid:durableId="1275595323">
    <w:abstractNumId w:val="26"/>
  </w:num>
  <w:num w:numId="27" w16cid:durableId="809054280">
    <w:abstractNumId w:val="25"/>
  </w:num>
  <w:num w:numId="28" w16cid:durableId="571695787">
    <w:abstractNumId w:val="18"/>
  </w:num>
  <w:num w:numId="29" w16cid:durableId="165676309">
    <w:abstractNumId w:val="13"/>
  </w:num>
  <w:num w:numId="30" w16cid:durableId="936015300">
    <w:abstractNumId w:val="24"/>
  </w:num>
  <w:num w:numId="31" w16cid:durableId="27920380">
    <w:abstractNumId w:val="29"/>
  </w:num>
  <w:num w:numId="32" w16cid:durableId="248388218">
    <w:abstractNumId w:val="16"/>
  </w:num>
  <w:num w:numId="33" w16cid:durableId="2013023901">
    <w:abstractNumId w:val="12"/>
  </w:num>
  <w:num w:numId="34" w16cid:durableId="709064352">
    <w:abstractNumId w:val="11"/>
  </w:num>
  <w:num w:numId="35" w16cid:durableId="350305995">
    <w:abstractNumId w:val="1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embedSystemFonts/>
  <w:proofState w:spelling="clean" w:grammar="clean"/>
  <w:defaultTabStop w:val="720"/>
  <w:doNotHyphenateCaps/>
  <w:characterSpacingControl w:val="doNotCompress"/>
  <w:doNotValidateAgainstSchema/>
  <w:doNotDemarcateInvalidXml/>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041F"/>
    <w:rsid w:val="000013A8"/>
    <w:rsid w:val="00001490"/>
    <w:rsid w:val="00001CD8"/>
    <w:rsid w:val="00003789"/>
    <w:rsid w:val="00004721"/>
    <w:rsid w:val="00006161"/>
    <w:rsid w:val="00007B26"/>
    <w:rsid w:val="00010003"/>
    <w:rsid w:val="00012C45"/>
    <w:rsid w:val="00012DBE"/>
    <w:rsid w:val="000138F5"/>
    <w:rsid w:val="00016684"/>
    <w:rsid w:val="00017AC9"/>
    <w:rsid w:val="00021C2E"/>
    <w:rsid w:val="00021FC4"/>
    <w:rsid w:val="00025928"/>
    <w:rsid w:val="00025BBF"/>
    <w:rsid w:val="00031D15"/>
    <w:rsid w:val="000355E7"/>
    <w:rsid w:val="0003606F"/>
    <w:rsid w:val="00037368"/>
    <w:rsid w:val="00037EC5"/>
    <w:rsid w:val="00041AD7"/>
    <w:rsid w:val="00041B09"/>
    <w:rsid w:val="00041F67"/>
    <w:rsid w:val="00042BAF"/>
    <w:rsid w:val="00046DF4"/>
    <w:rsid w:val="0004781E"/>
    <w:rsid w:val="00052994"/>
    <w:rsid w:val="00052F59"/>
    <w:rsid w:val="00053435"/>
    <w:rsid w:val="0005444E"/>
    <w:rsid w:val="00054AAF"/>
    <w:rsid w:val="00054CF7"/>
    <w:rsid w:val="000550D7"/>
    <w:rsid w:val="00055702"/>
    <w:rsid w:val="0005594D"/>
    <w:rsid w:val="0005599C"/>
    <w:rsid w:val="000571AB"/>
    <w:rsid w:val="00061C33"/>
    <w:rsid w:val="00064A2F"/>
    <w:rsid w:val="00070522"/>
    <w:rsid w:val="00070D01"/>
    <w:rsid w:val="00071748"/>
    <w:rsid w:val="00073364"/>
    <w:rsid w:val="00073888"/>
    <w:rsid w:val="0007527D"/>
    <w:rsid w:val="000756D3"/>
    <w:rsid w:val="00075765"/>
    <w:rsid w:val="000769C2"/>
    <w:rsid w:val="000806C8"/>
    <w:rsid w:val="000807F7"/>
    <w:rsid w:val="0008328B"/>
    <w:rsid w:val="00083E85"/>
    <w:rsid w:val="000851DE"/>
    <w:rsid w:val="0008533E"/>
    <w:rsid w:val="00086383"/>
    <w:rsid w:val="0008758A"/>
    <w:rsid w:val="000878F3"/>
    <w:rsid w:val="00090630"/>
    <w:rsid w:val="000908A5"/>
    <w:rsid w:val="00090BD5"/>
    <w:rsid w:val="00091A35"/>
    <w:rsid w:val="00092EC2"/>
    <w:rsid w:val="00093061"/>
    <w:rsid w:val="00095800"/>
    <w:rsid w:val="00096B1C"/>
    <w:rsid w:val="0009786F"/>
    <w:rsid w:val="00097FE6"/>
    <w:rsid w:val="000A06B1"/>
    <w:rsid w:val="000A1856"/>
    <w:rsid w:val="000A1DF3"/>
    <w:rsid w:val="000A29E0"/>
    <w:rsid w:val="000A57F8"/>
    <w:rsid w:val="000A7BEA"/>
    <w:rsid w:val="000A7D05"/>
    <w:rsid w:val="000B0415"/>
    <w:rsid w:val="000B19BC"/>
    <w:rsid w:val="000B25A2"/>
    <w:rsid w:val="000B6412"/>
    <w:rsid w:val="000B6DBB"/>
    <w:rsid w:val="000B6E17"/>
    <w:rsid w:val="000B71C1"/>
    <w:rsid w:val="000C094D"/>
    <w:rsid w:val="000C1E68"/>
    <w:rsid w:val="000C5863"/>
    <w:rsid w:val="000C5E19"/>
    <w:rsid w:val="000D01FD"/>
    <w:rsid w:val="000D0817"/>
    <w:rsid w:val="000D0EE1"/>
    <w:rsid w:val="000D1665"/>
    <w:rsid w:val="000D19B2"/>
    <w:rsid w:val="000D25FA"/>
    <w:rsid w:val="000D2799"/>
    <w:rsid w:val="000D3DB2"/>
    <w:rsid w:val="000D591A"/>
    <w:rsid w:val="000D6550"/>
    <w:rsid w:val="000E30BE"/>
    <w:rsid w:val="000E43D9"/>
    <w:rsid w:val="000E4CCD"/>
    <w:rsid w:val="000F1D73"/>
    <w:rsid w:val="000F3A45"/>
    <w:rsid w:val="000F3A52"/>
    <w:rsid w:val="000F62DF"/>
    <w:rsid w:val="000F723B"/>
    <w:rsid w:val="000F753A"/>
    <w:rsid w:val="000F7704"/>
    <w:rsid w:val="000F7CA2"/>
    <w:rsid w:val="00102CBA"/>
    <w:rsid w:val="00103B67"/>
    <w:rsid w:val="00104352"/>
    <w:rsid w:val="00107C0E"/>
    <w:rsid w:val="00111D76"/>
    <w:rsid w:val="0011415B"/>
    <w:rsid w:val="00116310"/>
    <w:rsid w:val="00120B90"/>
    <w:rsid w:val="00121772"/>
    <w:rsid w:val="001218F3"/>
    <w:rsid w:val="00121AF2"/>
    <w:rsid w:val="001233F1"/>
    <w:rsid w:val="00124B52"/>
    <w:rsid w:val="001250AC"/>
    <w:rsid w:val="0012555D"/>
    <w:rsid w:val="00125CEE"/>
    <w:rsid w:val="0012638F"/>
    <w:rsid w:val="00127CA2"/>
    <w:rsid w:val="00133A5A"/>
    <w:rsid w:val="001345C0"/>
    <w:rsid w:val="00134B49"/>
    <w:rsid w:val="00134D4F"/>
    <w:rsid w:val="00135F7E"/>
    <w:rsid w:val="00144BB4"/>
    <w:rsid w:val="00146DB5"/>
    <w:rsid w:val="0014701B"/>
    <w:rsid w:val="0015079E"/>
    <w:rsid w:val="001507F4"/>
    <w:rsid w:val="00152B36"/>
    <w:rsid w:val="00152CD3"/>
    <w:rsid w:val="0016074D"/>
    <w:rsid w:val="001620A6"/>
    <w:rsid w:val="00162EF2"/>
    <w:rsid w:val="00163F37"/>
    <w:rsid w:val="0016496C"/>
    <w:rsid w:val="00165B88"/>
    <w:rsid w:val="0016613A"/>
    <w:rsid w:val="001679E8"/>
    <w:rsid w:val="001707D1"/>
    <w:rsid w:val="00173B99"/>
    <w:rsid w:val="00175732"/>
    <w:rsid w:val="00176A78"/>
    <w:rsid w:val="001809CD"/>
    <w:rsid w:val="00180A59"/>
    <w:rsid w:val="00183A27"/>
    <w:rsid w:val="0018453B"/>
    <w:rsid w:val="001854C1"/>
    <w:rsid w:val="00191BBB"/>
    <w:rsid w:val="00192B86"/>
    <w:rsid w:val="00193A34"/>
    <w:rsid w:val="00194458"/>
    <w:rsid w:val="001A0960"/>
    <w:rsid w:val="001A2EFD"/>
    <w:rsid w:val="001A3B3D"/>
    <w:rsid w:val="001A42EA"/>
    <w:rsid w:val="001A67AF"/>
    <w:rsid w:val="001A7029"/>
    <w:rsid w:val="001A7906"/>
    <w:rsid w:val="001B0413"/>
    <w:rsid w:val="001B1B3A"/>
    <w:rsid w:val="001B4045"/>
    <w:rsid w:val="001B4080"/>
    <w:rsid w:val="001B5200"/>
    <w:rsid w:val="001B67DC"/>
    <w:rsid w:val="001C080C"/>
    <w:rsid w:val="001C09CB"/>
    <w:rsid w:val="001C1324"/>
    <w:rsid w:val="001C29AB"/>
    <w:rsid w:val="001C309B"/>
    <w:rsid w:val="001C40CC"/>
    <w:rsid w:val="001C47E5"/>
    <w:rsid w:val="001C5C36"/>
    <w:rsid w:val="001C5F2E"/>
    <w:rsid w:val="001C606D"/>
    <w:rsid w:val="001C68DA"/>
    <w:rsid w:val="001C7CE2"/>
    <w:rsid w:val="001D11AD"/>
    <w:rsid w:val="001D1E6D"/>
    <w:rsid w:val="001D2465"/>
    <w:rsid w:val="001D2E81"/>
    <w:rsid w:val="001D38DC"/>
    <w:rsid w:val="001D3E11"/>
    <w:rsid w:val="001D446F"/>
    <w:rsid w:val="001D6073"/>
    <w:rsid w:val="001D7BCF"/>
    <w:rsid w:val="001D7BD8"/>
    <w:rsid w:val="001D7FEE"/>
    <w:rsid w:val="001E1DB8"/>
    <w:rsid w:val="001E1FA3"/>
    <w:rsid w:val="001E2A5B"/>
    <w:rsid w:val="001E4530"/>
    <w:rsid w:val="001E46B8"/>
    <w:rsid w:val="001E4776"/>
    <w:rsid w:val="001E5690"/>
    <w:rsid w:val="001F1D2C"/>
    <w:rsid w:val="001F2151"/>
    <w:rsid w:val="001F2ECD"/>
    <w:rsid w:val="001F3159"/>
    <w:rsid w:val="001F3DB4"/>
    <w:rsid w:val="001F50DE"/>
    <w:rsid w:val="001F6591"/>
    <w:rsid w:val="0020065D"/>
    <w:rsid w:val="00200857"/>
    <w:rsid w:val="00200BEF"/>
    <w:rsid w:val="00200C16"/>
    <w:rsid w:val="0020290F"/>
    <w:rsid w:val="002039E0"/>
    <w:rsid w:val="00205DDC"/>
    <w:rsid w:val="002102AF"/>
    <w:rsid w:val="00211E26"/>
    <w:rsid w:val="00212038"/>
    <w:rsid w:val="002126C5"/>
    <w:rsid w:val="0021272D"/>
    <w:rsid w:val="002137B7"/>
    <w:rsid w:val="00214AD4"/>
    <w:rsid w:val="00215853"/>
    <w:rsid w:val="00215B82"/>
    <w:rsid w:val="00223EEA"/>
    <w:rsid w:val="0022471F"/>
    <w:rsid w:val="002254A9"/>
    <w:rsid w:val="0022654F"/>
    <w:rsid w:val="002275CD"/>
    <w:rsid w:val="00227A99"/>
    <w:rsid w:val="00227CC1"/>
    <w:rsid w:val="00227F63"/>
    <w:rsid w:val="0023093B"/>
    <w:rsid w:val="00231390"/>
    <w:rsid w:val="00231B98"/>
    <w:rsid w:val="0023297B"/>
    <w:rsid w:val="00233D97"/>
    <w:rsid w:val="00233EAF"/>
    <w:rsid w:val="0023491A"/>
    <w:rsid w:val="00235430"/>
    <w:rsid w:val="00237CF8"/>
    <w:rsid w:val="00240514"/>
    <w:rsid w:val="00240F11"/>
    <w:rsid w:val="00247322"/>
    <w:rsid w:val="00250519"/>
    <w:rsid w:val="00250830"/>
    <w:rsid w:val="00250C4E"/>
    <w:rsid w:val="00255695"/>
    <w:rsid w:val="00255747"/>
    <w:rsid w:val="00256C44"/>
    <w:rsid w:val="00256FAD"/>
    <w:rsid w:val="00260401"/>
    <w:rsid w:val="00260520"/>
    <w:rsid w:val="00260C46"/>
    <w:rsid w:val="00260DA3"/>
    <w:rsid w:val="002611C5"/>
    <w:rsid w:val="00261DC8"/>
    <w:rsid w:val="002623BA"/>
    <w:rsid w:val="00264EF6"/>
    <w:rsid w:val="00265BD4"/>
    <w:rsid w:val="0027040D"/>
    <w:rsid w:val="002709A7"/>
    <w:rsid w:val="002718D7"/>
    <w:rsid w:val="00273998"/>
    <w:rsid w:val="00276787"/>
    <w:rsid w:val="00276AFB"/>
    <w:rsid w:val="00280186"/>
    <w:rsid w:val="0028092E"/>
    <w:rsid w:val="00280C46"/>
    <w:rsid w:val="00281812"/>
    <w:rsid w:val="002842C7"/>
    <w:rsid w:val="002850E3"/>
    <w:rsid w:val="0028684C"/>
    <w:rsid w:val="00290781"/>
    <w:rsid w:val="002946E5"/>
    <w:rsid w:val="0029511D"/>
    <w:rsid w:val="00296F97"/>
    <w:rsid w:val="00297113"/>
    <w:rsid w:val="0029795E"/>
    <w:rsid w:val="00297FF1"/>
    <w:rsid w:val="002A00A5"/>
    <w:rsid w:val="002A071A"/>
    <w:rsid w:val="002A0F9D"/>
    <w:rsid w:val="002A3A38"/>
    <w:rsid w:val="002A5908"/>
    <w:rsid w:val="002A6340"/>
    <w:rsid w:val="002B0EB9"/>
    <w:rsid w:val="002B298E"/>
    <w:rsid w:val="002B35B3"/>
    <w:rsid w:val="002B7C19"/>
    <w:rsid w:val="002C0F3E"/>
    <w:rsid w:val="002C1806"/>
    <w:rsid w:val="002C2989"/>
    <w:rsid w:val="002C588B"/>
    <w:rsid w:val="002C6088"/>
    <w:rsid w:val="002C62D5"/>
    <w:rsid w:val="002C7008"/>
    <w:rsid w:val="002C77A8"/>
    <w:rsid w:val="002C7C8F"/>
    <w:rsid w:val="002D417D"/>
    <w:rsid w:val="002D79FD"/>
    <w:rsid w:val="002E17A8"/>
    <w:rsid w:val="002E2ABB"/>
    <w:rsid w:val="002E2CC3"/>
    <w:rsid w:val="002E558F"/>
    <w:rsid w:val="002E560D"/>
    <w:rsid w:val="002E5D7D"/>
    <w:rsid w:val="002E6E5F"/>
    <w:rsid w:val="002E7CFB"/>
    <w:rsid w:val="002F109E"/>
    <w:rsid w:val="002F1469"/>
    <w:rsid w:val="002F3202"/>
    <w:rsid w:val="002F32CE"/>
    <w:rsid w:val="002F79F8"/>
    <w:rsid w:val="00300657"/>
    <w:rsid w:val="00300B6A"/>
    <w:rsid w:val="0030266E"/>
    <w:rsid w:val="00302F7E"/>
    <w:rsid w:val="003041E4"/>
    <w:rsid w:val="00304376"/>
    <w:rsid w:val="00306705"/>
    <w:rsid w:val="0031010A"/>
    <w:rsid w:val="0031025A"/>
    <w:rsid w:val="0031072C"/>
    <w:rsid w:val="00311A29"/>
    <w:rsid w:val="00311EDD"/>
    <w:rsid w:val="00314B74"/>
    <w:rsid w:val="00314E6D"/>
    <w:rsid w:val="0031737A"/>
    <w:rsid w:val="00317458"/>
    <w:rsid w:val="00321533"/>
    <w:rsid w:val="003221E0"/>
    <w:rsid w:val="0032265E"/>
    <w:rsid w:val="003233A8"/>
    <w:rsid w:val="00326F3B"/>
    <w:rsid w:val="0032793C"/>
    <w:rsid w:val="00327A5E"/>
    <w:rsid w:val="00330C02"/>
    <w:rsid w:val="00331505"/>
    <w:rsid w:val="003317F7"/>
    <w:rsid w:val="003329BB"/>
    <w:rsid w:val="0033631B"/>
    <w:rsid w:val="00341929"/>
    <w:rsid w:val="003432C0"/>
    <w:rsid w:val="0034402A"/>
    <w:rsid w:val="003452A0"/>
    <w:rsid w:val="003460E0"/>
    <w:rsid w:val="0034730F"/>
    <w:rsid w:val="00354FCF"/>
    <w:rsid w:val="00355894"/>
    <w:rsid w:val="00355E4E"/>
    <w:rsid w:val="00361358"/>
    <w:rsid w:val="00364AEF"/>
    <w:rsid w:val="0036505D"/>
    <w:rsid w:val="0036652B"/>
    <w:rsid w:val="00372AA3"/>
    <w:rsid w:val="00381DD1"/>
    <w:rsid w:val="003862D0"/>
    <w:rsid w:val="00387AD1"/>
    <w:rsid w:val="0039052E"/>
    <w:rsid w:val="003906EE"/>
    <w:rsid w:val="003939BC"/>
    <w:rsid w:val="003940E4"/>
    <w:rsid w:val="003952C6"/>
    <w:rsid w:val="0039772B"/>
    <w:rsid w:val="003A00C6"/>
    <w:rsid w:val="003A19E2"/>
    <w:rsid w:val="003A1A75"/>
    <w:rsid w:val="003A2866"/>
    <w:rsid w:val="003A2A58"/>
    <w:rsid w:val="003A3F4D"/>
    <w:rsid w:val="003A4C27"/>
    <w:rsid w:val="003A50D5"/>
    <w:rsid w:val="003A7FC9"/>
    <w:rsid w:val="003B0277"/>
    <w:rsid w:val="003B08C8"/>
    <w:rsid w:val="003B18C5"/>
    <w:rsid w:val="003B4A11"/>
    <w:rsid w:val="003B5427"/>
    <w:rsid w:val="003B6FE3"/>
    <w:rsid w:val="003B7E04"/>
    <w:rsid w:val="003C1065"/>
    <w:rsid w:val="003C1189"/>
    <w:rsid w:val="003C1293"/>
    <w:rsid w:val="003C283A"/>
    <w:rsid w:val="003C6AD4"/>
    <w:rsid w:val="003D4168"/>
    <w:rsid w:val="003D78BB"/>
    <w:rsid w:val="003D7C84"/>
    <w:rsid w:val="003D7CD5"/>
    <w:rsid w:val="003E0231"/>
    <w:rsid w:val="003E04DD"/>
    <w:rsid w:val="003E139E"/>
    <w:rsid w:val="003E3E0C"/>
    <w:rsid w:val="003E5223"/>
    <w:rsid w:val="003E657C"/>
    <w:rsid w:val="003E6C92"/>
    <w:rsid w:val="003F0038"/>
    <w:rsid w:val="003F1711"/>
    <w:rsid w:val="003F3642"/>
    <w:rsid w:val="003F3661"/>
    <w:rsid w:val="003F3683"/>
    <w:rsid w:val="003F5DDE"/>
    <w:rsid w:val="003F6211"/>
    <w:rsid w:val="003F7C5B"/>
    <w:rsid w:val="0040316C"/>
    <w:rsid w:val="00406BAE"/>
    <w:rsid w:val="00407509"/>
    <w:rsid w:val="0041222F"/>
    <w:rsid w:val="00412618"/>
    <w:rsid w:val="00414DBA"/>
    <w:rsid w:val="004159A6"/>
    <w:rsid w:val="00417ABF"/>
    <w:rsid w:val="00420CA5"/>
    <w:rsid w:val="00421D68"/>
    <w:rsid w:val="00421EC6"/>
    <w:rsid w:val="0042302D"/>
    <w:rsid w:val="00423BA8"/>
    <w:rsid w:val="0042479C"/>
    <w:rsid w:val="00424D86"/>
    <w:rsid w:val="004258D5"/>
    <w:rsid w:val="00427776"/>
    <w:rsid w:val="00430A7F"/>
    <w:rsid w:val="0043138A"/>
    <w:rsid w:val="00431472"/>
    <w:rsid w:val="0043161D"/>
    <w:rsid w:val="00431B8F"/>
    <w:rsid w:val="004320B0"/>
    <w:rsid w:val="00432225"/>
    <w:rsid w:val="004325FB"/>
    <w:rsid w:val="004339B9"/>
    <w:rsid w:val="00433CB5"/>
    <w:rsid w:val="00436027"/>
    <w:rsid w:val="00436F57"/>
    <w:rsid w:val="00441701"/>
    <w:rsid w:val="00442636"/>
    <w:rsid w:val="004426D1"/>
    <w:rsid w:val="004432BA"/>
    <w:rsid w:val="00443BB5"/>
    <w:rsid w:val="0044407E"/>
    <w:rsid w:val="004445B6"/>
    <w:rsid w:val="004452F8"/>
    <w:rsid w:val="0044573A"/>
    <w:rsid w:val="004457E9"/>
    <w:rsid w:val="004460A0"/>
    <w:rsid w:val="004478BB"/>
    <w:rsid w:val="00451ACB"/>
    <w:rsid w:val="00454F43"/>
    <w:rsid w:val="004561E7"/>
    <w:rsid w:val="004601ED"/>
    <w:rsid w:val="0046238F"/>
    <w:rsid w:val="00464589"/>
    <w:rsid w:val="004647CD"/>
    <w:rsid w:val="0046625F"/>
    <w:rsid w:val="00466633"/>
    <w:rsid w:val="00467A2F"/>
    <w:rsid w:val="004716C9"/>
    <w:rsid w:val="0047547B"/>
    <w:rsid w:val="0047580F"/>
    <w:rsid w:val="00475DE7"/>
    <w:rsid w:val="00476A16"/>
    <w:rsid w:val="00476B05"/>
    <w:rsid w:val="00482B7B"/>
    <w:rsid w:val="004836D2"/>
    <w:rsid w:val="00490E5C"/>
    <w:rsid w:val="0049192A"/>
    <w:rsid w:val="0049286D"/>
    <w:rsid w:val="00496D5F"/>
    <w:rsid w:val="00497361"/>
    <w:rsid w:val="004A0041"/>
    <w:rsid w:val="004A1134"/>
    <w:rsid w:val="004A1D9B"/>
    <w:rsid w:val="004A3E6A"/>
    <w:rsid w:val="004A4392"/>
    <w:rsid w:val="004A47E2"/>
    <w:rsid w:val="004A7335"/>
    <w:rsid w:val="004A79D5"/>
    <w:rsid w:val="004A7FE9"/>
    <w:rsid w:val="004B02C5"/>
    <w:rsid w:val="004B2FF0"/>
    <w:rsid w:val="004B4915"/>
    <w:rsid w:val="004B5DE9"/>
    <w:rsid w:val="004B6CDC"/>
    <w:rsid w:val="004B76BC"/>
    <w:rsid w:val="004B7FE7"/>
    <w:rsid w:val="004C0202"/>
    <w:rsid w:val="004C1AEF"/>
    <w:rsid w:val="004C202C"/>
    <w:rsid w:val="004C2BB0"/>
    <w:rsid w:val="004C2D5C"/>
    <w:rsid w:val="004C313E"/>
    <w:rsid w:val="004C33CC"/>
    <w:rsid w:val="004C3A6C"/>
    <w:rsid w:val="004C3B22"/>
    <w:rsid w:val="004C3BDE"/>
    <w:rsid w:val="004D0368"/>
    <w:rsid w:val="004D0D96"/>
    <w:rsid w:val="004D0F11"/>
    <w:rsid w:val="004D20E1"/>
    <w:rsid w:val="004D3015"/>
    <w:rsid w:val="004D374A"/>
    <w:rsid w:val="004D72B5"/>
    <w:rsid w:val="004E0ACA"/>
    <w:rsid w:val="004E137A"/>
    <w:rsid w:val="004E13F0"/>
    <w:rsid w:val="004E1770"/>
    <w:rsid w:val="004E3473"/>
    <w:rsid w:val="004E46F8"/>
    <w:rsid w:val="004E5252"/>
    <w:rsid w:val="004E6CD6"/>
    <w:rsid w:val="004F2748"/>
    <w:rsid w:val="004F2EFA"/>
    <w:rsid w:val="004F35D8"/>
    <w:rsid w:val="004F4BDF"/>
    <w:rsid w:val="004F6C26"/>
    <w:rsid w:val="004F7179"/>
    <w:rsid w:val="004F7D64"/>
    <w:rsid w:val="0050045E"/>
    <w:rsid w:val="005011D3"/>
    <w:rsid w:val="00504545"/>
    <w:rsid w:val="00504ECE"/>
    <w:rsid w:val="00505706"/>
    <w:rsid w:val="00507F97"/>
    <w:rsid w:val="00510844"/>
    <w:rsid w:val="00510B6C"/>
    <w:rsid w:val="00511C66"/>
    <w:rsid w:val="005136FC"/>
    <w:rsid w:val="00513FD2"/>
    <w:rsid w:val="00515386"/>
    <w:rsid w:val="00515973"/>
    <w:rsid w:val="00516231"/>
    <w:rsid w:val="005165CB"/>
    <w:rsid w:val="00517004"/>
    <w:rsid w:val="0051724B"/>
    <w:rsid w:val="00517C7D"/>
    <w:rsid w:val="0052077F"/>
    <w:rsid w:val="00523859"/>
    <w:rsid w:val="00523CC7"/>
    <w:rsid w:val="00523F51"/>
    <w:rsid w:val="005241BF"/>
    <w:rsid w:val="00525D22"/>
    <w:rsid w:val="00531A0C"/>
    <w:rsid w:val="00531CA6"/>
    <w:rsid w:val="00534EB8"/>
    <w:rsid w:val="00540A5A"/>
    <w:rsid w:val="00542049"/>
    <w:rsid w:val="0054213B"/>
    <w:rsid w:val="00543A63"/>
    <w:rsid w:val="00546DA0"/>
    <w:rsid w:val="00547E73"/>
    <w:rsid w:val="0055048B"/>
    <w:rsid w:val="00550D86"/>
    <w:rsid w:val="00551B7F"/>
    <w:rsid w:val="0055233C"/>
    <w:rsid w:val="00554504"/>
    <w:rsid w:val="005546E2"/>
    <w:rsid w:val="005636A2"/>
    <w:rsid w:val="00563AEF"/>
    <w:rsid w:val="00564239"/>
    <w:rsid w:val="00564F1F"/>
    <w:rsid w:val="005651CB"/>
    <w:rsid w:val="00565F6E"/>
    <w:rsid w:val="0056610F"/>
    <w:rsid w:val="005709AE"/>
    <w:rsid w:val="005735B5"/>
    <w:rsid w:val="00573794"/>
    <w:rsid w:val="00575BCA"/>
    <w:rsid w:val="005767B1"/>
    <w:rsid w:val="00576E8D"/>
    <w:rsid w:val="005813E9"/>
    <w:rsid w:val="0058376B"/>
    <w:rsid w:val="005878D9"/>
    <w:rsid w:val="005939C2"/>
    <w:rsid w:val="00593A96"/>
    <w:rsid w:val="00594FCE"/>
    <w:rsid w:val="00596645"/>
    <w:rsid w:val="00597BE2"/>
    <w:rsid w:val="005A0AF1"/>
    <w:rsid w:val="005A14BA"/>
    <w:rsid w:val="005A1B2A"/>
    <w:rsid w:val="005A2487"/>
    <w:rsid w:val="005A3F61"/>
    <w:rsid w:val="005A41D1"/>
    <w:rsid w:val="005A6E82"/>
    <w:rsid w:val="005B0344"/>
    <w:rsid w:val="005B0B14"/>
    <w:rsid w:val="005B323A"/>
    <w:rsid w:val="005B520E"/>
    <w:rsid w:val="005B6214"/>
    <w:rsid w:val="005B7DB2"/>
    <w:rsid w:val="005B7E60"/>
    <w:rsid w:val="005C116D"/>
    <w:rsid w:val="005C151C"/>
    <w:rsid w:val="005C32C7"/>
    <w:rsid w:val="005C541A"/>
    <w:rsid w:val="005C5EDA"/>
    <w:rsid w:val="005D1DEA"/>
    <w:rsid w:val="005D245C"/>
    <w:rsid w:val="005D2798"/>
    <w:rsid w:val="005D2CBE"/>
    <w:rsid w:val="005D58DB"/>
    <w:rsid w:val="005D60E6"/>
    <w:rsid w:val="005D6908"/>
    <w:rsid w:val="005D71E9"/>
    <w:rsid w:val="005D7497"/>
    <w:rsid w:val="005D7CBC"/>
    <w:rsid w:val="005E170D"/>
    <w:rsid w:val="005E215D"/>
    <w:rsid w:val="005E2351"/>
    <w:rsid w:val="005E2800"/>
    <w:rsid w:val="005E3981"/>
    <w:rsid w:val="005E3A15"/>
    <w:rsid w:val="005E3D3E"/>
    <w:rsid w:val="005E5B8E"/>
    <w:rsid w:val="005F03C8"/>
    <w:rsid w:val="005F0A69"/>
    <w:rsid w:val="005F1DF3"/>
    <w:rsid w:val="005F4A3C"/>
    <w:rsid w:val="005F7C36"/>
    <w:rsid w:val="00602CC6"/>
    <w:rsid w:val="00603BEA"/>
    <w:rsid w:val="00605154"/>
    <w:rsid w:val="0060558F"/>
    <w:rsid w:val="0060595F"/>
    <w:rsid w:val="006066A6"/>
    <w:rsid w:val="00607E55"/>
    <w:rsid w:val="00612E27"/>
    <w:rsid w:val="0061396A"/>
    <w:rsid w:val="006160C1"/>
    <w:rsid w:val="006201AA"/>
    <w:rsid w:val="00620FFA"/>
    <w:rsid w:val="00621380"/>
    <w:rsid w:val="00625100"/>
    <w:rsid w:val="00625926"/>
    <w:rsid w:val="00630CFC"/>
    <w:rsid w:val="00632117"/>
    <w:rsid w:val="00632EDA"/>
    <w:rsid w:val="006330E7"/>
    <w:rsid w:val="006347CF"/>
    <w:rsid w:val="00634F0A"/>
    <w:rsid w:val="006358FE"/>
    <w:rsid w:val="0063794F"/>
    <w:rsid w:val="006411AC"/>
    <w:rsid w:val="00645D22"/>
    <w:rsid w:val="006467B1"/>
    <w:rsid w:val="00647768"/>
    <w:rsid w:val="00650D08"/>
    <w:rsid w:val="00651A08"/>
    <w:rsid w:val="00654204"/>
    <w:rsid w:val="0065448D"/>
    <w:rsid w:val="006560D0"/>
    <w:rsid w:val="00656748"/>
    <w:rsid w:val="006613A4"/>
    <w:rsid w:val="00662AB8"/>
    <w:rsid w:val="00662BB6"/>
    <w:rsid w:val="006630C2"/>
    <w:rsid w:val="006630DF"/>
    <w:rsid w:val="006650B4"/>
    <w:rsid w:val="00667C8B"/>
    <w:rsid w:val="00670110"/>
    <w:rsid w:val="00670434"/>
    <w:rsid w:val="006709DE"/>
    <w:rsid w:val="00672180"/>
    <w:rsid w:val="0067401B"/>
    <w:rsid w:val="00674D32"/>
    <w:rsid w:val="0067529B"/>
    <w:rsid w:val="00676011"/>
    <w:rsid w:val="0068079A"/>
    <w:rsid w:val="00680C9E"/>
    <w:rsid w:val="00683F63"/>
    <w:rsid w:val="0068507A"/>
    <w:rsid w:val="00687562"/>
    <w:rsid w:val="00687F2B"/>
    <w:rsid w:val="00690724"/>
    <w:rsid w:val="00691108"/>
    <w:rsid w:val="00691C1D"/>
    <w:rsid w:val="00692328"/>
    <w:rsid w:val="006923DB"/>
    <w:rsid w:val="0069356D"/>
    <w:rsid w:val="006A11AA"/>
    <w:rsid w:val="006A291F"/>
    <w:rsid w:val="006A2D6B"/>
    <w:rsid w:val="006A4C27"/>
    <w:rsid w:val="006A5F37"/>
    <w:rsid w:val="006B0641"/>
    <w:rsid w:val="006B11DA"/>
    <w:rsid w:val="006B13AC"/>
    <w:rsid w:val="006B25C2"/>
    <w:rsid w:val="006B30B6"/>
    <w:rsid w:val="006B3A07"/>
    <w:rsid w:val="006B3DDA"/>
    <w:rsid w:val="006B6B66"/>
    <w:rsid w:val="006B7E2D"/>
    <w:rsid w:val="006C00B6"/>
    <w:rsid w:val="006C0733"/>
    <w:rsid w:val="006C0FF9"/>
    <w:rsid w:val="006C12D8"/>
    <w:rsid w:val="006C2D33"/>
    <w:rsid w:val="006C3F51"/>
    <w:rsid w:val="006C58D7"/>
    <w:rsid w:val="006D0B36"/>
    <w:rsid w:val="006D0C1F"/>
    <w:rsid w:val="006D27FB"/>
    <w:rsid w:val="006D6258"/>
    <w:rsid w:val="006D69E2"/>
    <w:rsid w:val="006D713D"/>
    <w:rsid w:val="006D737F"/>
    <w:rsid w:val="006E67B0"/>
    <w:rsid w:val="006E755B"/>
    <w:rsid w:val="006E7FA2"/>
    <w:rsid w:val="006F01CC"/>
    <w:rsid w:val="006F0CE6"/>
    <w:rsid w:val="006F41C1"/>
    <w:rsid w:val="006F4757"/>
    <w:rsid w:val="006F55F4"/>
    <w:rsid w:val="006F6269"/>
    <w:rsid w:val="006F6D3D"/>
    <w:rsid w:val="007010D7"/>
    <w:rsid w:val="00702228"/>
    <w:rsid w:val="00704134"/>
    <w:rsid w:val="00705CDE"/>
    <w:rsid w:val="00706275"/>
    <w:rsid w:val="007071AB"/>
    <w:rsid w:val="00707A1F"/>
    <w:rsid w:val="00710115"/>
    <w:rsid w:val="00710344"/>
    <w:rsid w:val="007110D7"/>
    <w:rsid w:val="00712EDA"/>
    <w:rsid w:val="007130C6"/>
    <w:rsid w:val="0071325C"/>
    <w:rsid w:val="00714CB3"/>
    <w:rsid w:val="00714E71"/>
    <w:rsid w:val="00715815"/>
    <w:rsid w:val="00715BEA"/>
    <w:rsid w:val="007202C3"/>
    <w:rsid w:val="00722EAB"/>
    <w:rsid w:val="00723A94"/>
    <w:rsid w:val="0072501E"/>
    <w:rsid w:val="007306E4"/>
    <w:rsid w:val="00732085"/>
    <w:rsid w:val="007323CA"/>
    <w:rsid w:val="00733082"/>
    <w:rsid w:val="0073337B"/>
    <w:rsid w:val="007339CD"/>
    <w:rsid w:val="0073423F"/>
    <w:rsid w:val="00735435"/>
    <w:rsid w:val="00736BB4"/>
    <w:rsid w:val="007400A2"/>
    <w:rsid w:val="007408EB"/>
    <w:rsid w:val="00740EEA"/>
    <w:rsid w:val="00742033"/>
    <w:rsid w:val="00742287"/>
    <w:rsid w:val="00744D41"/>
    <w:rsid w:val="0074521A"/>
    <w:rsid w:val="00745382"/>
    <w:rsid w:val="007472B2"/>
    <w:rsid w:val="00751D3D"/>
    <w:rsid w:val="00753855"/>
    <w:rsid w:val="007623E8"/>
    <w:rsid w:val="00765F11"/>
    <w:rsid w:val="00767B48"/>
    <w:rsid w:val="00767E78"/>
    <w:rsid w:val="00771384"/>
    <w:rsid w:val="00775179"/>
    <w:rsid w:val="007771C0"/>
    <w:rsid w:val="00780EF4"/>
    <w:rsid w:val="00785578"/>
    <w:rsid w:val="00785FDD"/>
    <w:rsid w:val="00786303"/>
    <w:rsid w:val="00787F07"/>
    <w:rsid w:val="0079079E"/>
    <w:rsid w:val="00791D35"/>
    <w:rsid w:val="0079236A"/>
    <w:rsid w:val="0079250D"/>
    <w:rsid w:val="00792524"/>
    <w:rsid w:val="00792A5F"/>
    <w:rsid w:val="007941C1"/>
    <w:rsid w:val="0079424A"/>
    <w:rsid w:val="00794804"/>
    <w:rsid w:val="007971C9"/>
    <w:rsid w:val="00797512"/>
    <w:rsid w:val="007A0327"/>
    <w:rsid w:val="007A06AE"/>
    <w:rsid w:val="007A0CF2"/>
    <w:rsid w:val="007A50EB"/>
    <w:rsid w:val="007A55F4"/>
    <w:rsid w:val="007A58AA"/>
    <w:rsid w:val="007A5D9E"/>
    <w:rsid w:val="007A5DF5"/>
    <w:rsid w:val="007A76C0"/>
    <w:rsid w:val="007B00EF"/>
    <w:rsid w:val="007B0D4B"/>
    <w:rsid w:val="007B33F1"/>
    <w:rsid w:val="007B5C5B"/>
    <w:rsid w:val="007C0308"/>
    <w:rsid w:val="007C1481"/>
    <w:rsid w:val="007C1E21"/>
    <w:rsid w:val="007C2FF2"/>
    <w:rsid w:val="007C698D"/>
    <w:rsid w:val="007D197A"/>
    <w:rsid w:val="007D23A9"/>
    <w:rsid w:val="007D25BE"/>
    <w:rsid w:val="007D2FB3"/>
    <w:rsid w:val="007D3071"/>
    <w:rsid w:val="007D3403"/>
    <w:rsid w:val="007D4044"/>
    <w:rsid w:val="007D50A9"/>
    <w:rsid w:val="007D6232"/>
    <w:rsid w:val="007D626E"/>
    <w:rsid w:val="007E0B9F"/>
    <w:rsid w:val="007E0FB8"/>
    <w:rsid w:val="007E2EA6"/>
    <w:rsid w:val="007E5081"/>
    <w:rsid w:val="007E6D92"/>
    <w:rsid w:val="007E763E"/>
    <w:rsid w:val="007F0247"/>
    <w:rsid w:val="007F1811"/>
    <w:rsid w:val="007F1F99"/>
    <w:rsid w:val="007F4787"/>
    <w:rsid w:val="007F5046"/>
    <w:rsid w:val="007F5BDE"/>
    <w:rsid w:val="007F67D1"/>
    <w:rsid w:val="007F768F"/>
    <w:rsid w:val="007F7DF3"/>
    <w:rsid w:val="0080046E"/>
    <w:rsid w:val="00800F38"/>
    <w:rsid w:val="008017B0"/>
    <w:rsid w:val="00804AAE"/>
    <w:rsid w:val="00804E8F"/>
    <w:rsid w:val="00805BCD"/>
    <w:rsid w:val="0080791D"/>
    <w:rsid w:val="008126F2"/>
    <w:rsid w:val="00820522"/>
    <w:rsid w:val="00821F21"/>
    <w:rsid w:val="00823912"/>
    <w:rsid w:val="00824E57"/>
    <w:rsid w:val="00830413"/>
    <w:rsid w:val="00830983"/>
    <w:rsid w:val="00831C66"/>
    <w:rsid w:val="00836A82"/>
    <w:rsid w:val="00841348"/>
    <w:rsid w:val="00841B8E"/>
    <w:rsid w:val="00842D4A"/>
    <w:rsid w:val="008433F3"/>
    <w:rsid w:val="00846319"/>
    <w:rsid w:val="008464CA"/>
    <w:rsid w:val="008464DE"/>
    <w:rsid w:val="008472E4"/>
    <w:rsid w:val="0085096D"/>
    <w:rsid w:val="00851A8A"/>
    <w:rsid w:val="00853881"/>
    <w:rsid w:val="00855BBD"/>
    <w:rsid w:val="00856037"/>
    <w:rsid w:val="00856F5E"/>
    <w:rsid w:val="00860712"/>
    <w:rsid w:val="00861F99"/>
    <w:rsid w:val="00864537"/>
    <w:rsid w:val="00867709"/>
    <w:rsid w:val="00867D83"/>
    <w:rsid w:val="008703BA"/>
    <w:rsid w:val="008723C7"/>
    <w:rsid w:val="008728A9"/>
    <w:rsid w:val="00872B1B"/>
    <w:rsid w:val="00873603"/>
    <w:rsid w:val="00874BCD"/>
    <w:rsid w:val="00874CF7"/>
    <w:rsid w:val="00875F14"/>
    <w:rsid w:val="00877045"/>
    <w:rsid w:val="00877C15"/>
    <w:rsid w:val="00880DC1"/>
    <w:rsid w:val="00881832"/>
    <w:rsid w:val="008846BB"/>
    <w:rsid w:val="00884778"/>
    <w:rsid w:val="00885663"/>
    <w:rsid w:val="0089097A"/>
    <w:rsid w:val="00890B93"/>
    <w:rsid w:val="0089132A"/>
    <w:rsid w:val="008936E8"/>
    <w:rsid w:val="008939BD"/>
    <w:rsid w:val="00896340"/>
    <w:rsid w:val="00896D80"/>
    <w:rsid w:val="008A06FF"/>
    <w:rsid w:val="008A1FA8"/>
    <w:rsid w:val="008A2C7D"/>
    <w:rsid w:val="008A420D"/>
    <w:rsid w:val="008A52DE"/>
    <w:rsid w:val="008A62F0"/>
    <w:rsid w:val="008A784A"/>
    <w:rsid w:val="008B1C2D"/>
    <w:rsid w:val="008B3732"/>
    <w:rsid w:val="008B47EB"/>
    <w:rsid w:val="008B5D12"/>
    <w:rsid w:val="008C0F8F"/>
    <w:rsid w:val="008C1CA9"/>
    <w:rsid w:val="008C2401"/>
    <w:rsid w:val="008C3905"/>
    <w:rsid w:val="008C3D65"/>
    <w:rsid w:val="008C4B23"/>
    <w:rsid w:val="008C5456"/>
    <w:rsid w:val="008C67EA"/>
    <w:rsid w:val="008D0AEF"/>
    <w:rsid w:val="008D2DA0"/>
    <w:rsid w:val="008D45A1"/>
    <w:rsid w:val="008D4E68"/>
    <w:rsid w:val="008D5622"/>
    <w:rsid w:val="008D5A03"/>
    <w:rsid w:val="008D730F"/>
    <w:rsid w:val="008D74A2"/>
    <w:rsid w:val="008D7D74"/>
    <w:rsid w:val="008E1604"/>
    <w:rsid w:val="008E17CC"/>
    <w:rsid w:val="008E5558"/>
    <w:rsid w:val="008E661B"/>
    <w:rsid w:val="008E7BA0"/>
    <w:rsid w:val="008F240A"/>
    <w:rsid w:val="008F6535"/>
    <w:rsid w:val="008F6E2C"/>
    <w:rsid w:val="00900B28"/>
    <w:rsid w:val="00901CB5"/>
    <w:rsid w:val="00901D9B"/>
    <w:rsid w:val="00902944"/>
    <w:rsid w:val="00903286"/>
    <w:rsid w:val="009047B0"/>
    <w:rsid w:val="009067C8"/>
    <w:rsid w:val="00910447"/>
    <w:rsid w:val="00911E9C"/>
    <w:rsid w:val="00911EB3"/>
    <w:rsid w:val="00915CE3"/>
    <w:rsid w:val="00917C05"/>
    <w:rsid w:val="00917CF6"/>
    <w:rsid w:val="00917D43"/>
    <w:rsid w:val="00923194"/>
    <w:rsid w:val="00923EE6"/>
    <w:rsid w:val="0092642E"/>
    <w:rsid w:val="00927800"/>
    <w:rsid w:val="009303D9"/>
    <w:rsid w:val="00931862"/>
    <w:rsid w:val="00933C64"/>
    <w:rsid w:val="00934364"/>
    <w:rsid w:val="00934A2B"/>
    <w:rsid w:val="00935778"/>
    <w:rsid w:val="009379A9"/>
    <w:rsid w:val="0094079C"/>
    <w:rsid w:val="009430C5"/>
    <w:rsid w:val="009445E5"/>
    <w:rsid w:val="00944E1D"/>
    <w:rsid w:val="00945B07"/>
    <w:rsid w:val="0094628F"/>
    <w:rsid w:val="009478E5"/>
    <w:rsid w:val="00950C71"/>
    <w:rsid w:val="009528BC"/>
    <w:rsid w:val="00952F48"/>
    <w:rsid w:val="00952F8A"/>
    <w:rsid w:val="0095623E"/>
    <w:rsid w:val="009562B7"/>
    <w:rsid w:val="009562DE"/>
    <w:rsid w:val="00956C53"/>
    <w:rsid w:val="00960834"/>
    <w:rsid w:val="00961FA5"/>
    <w:rsid w:val="009626F1"/>
    <w:rsid w:val="00963480"/>
    <w:rsid w:val="009662F9"/>
    <w:rsid w:val="009702B7"/>
    <w:rsid w:val="00972203"/>
    <w:rsid w:val="0097353C"/>
    <w:rsid w:val="00973A9A"/>
    <w:rsid w:val="009741B0"/>
    <w:rsid w:val="00977888"/>
    <w:rsid w:val="0098063A"/>
    <w:rsid w:val="00982BD8"/>
    <w:rsid w:val="00982C5D"/>
    <w:rsid w:val="00983269"/>
    <w:rsid w:val="00987D62"/>
    <w:rsid w:val="009900E2"/>
    <w:rsid w:val="00991BF5"/>
    <w:rsid w:val="0099262B"/>
    <w:rsid w:val="00992AB2"/>
    <w:rsid w:val="00992CF3"/>
    <w:rsid w:val="00993D48"/>
    <w:rsid w:val="00997518"/>
    <w:rsid w:val="009A04A1"/>
    <w:rsid w:val="009A19B7"/>
    <w:rsid w:val="009A3108"/>
    <w:rsid w:val="009A4470"/>
    <w:rsid w:val="009A4CBE"/>
    <w:rsid w:val="009A63DA"/>
    <w:rsid w:val="009A69AB"/>
    <w:rsid w:val="009A6F50"/>
    <w:rsid w:val="009A7298"/>
    <w:rsid w:val="009A7C75"/>
    <w:rsid w:val="009B08B0"/>
    <w:rsid w:val="009B7532"/>
    <w:rsid w:val="009C1211"/>
    <w:rsid w:val="009C3FC0"/>
    <w:rsid w:val="009C42AE"/>
    <w:rsid w:val="009D1164"/>
    <w:rsid w:val="009D1AF9"/>
    <w:rsid w:val="009D4B8C"/>
    <w:rsid w:val="009D4EE8"/>
    <w:rsid w:val="009D7139"/>
    <w:rsid w:val="009D7A5B"/>
    <w:rsid w:val="009E039D"/>
    <w:rsid w:val="009E2275"/>
    <w:rsid w:val="009E638D"/>
    <w:rsid w:val="009E691C"/>
    <w:rsid w:val="009F0142"/>
    <w:rsid w:val="009F0679"/>
    <w:rsid w:val="009F1719"/>
    <w:rsid w:val="00A009AC"/>
    <w:rsid w:val="00A00C8F"/>
    <w:rsid w:val="00A00CCC"/>
    <w:rsid w:val="00A012DF"/>
    <w:rsid w:val="00A01754"/>
    <w:rsid w:val="00A01F19"/>
    <w:rsid w:val="00A036E8"/>
    <w:rsid w:val="00A046B8"/>
    <w:rsid w:val="00A04F1B"/>
    <w:rsid w:val="00A059B3"/>
    <w:rsid w:val="00A05FE3"/>
    <w:rsid w:val="00A061D5"/>
    <w:rsid w:val="00A06A24"/>
    <w:rsid w:val="00A10687"/>
    <w:rsid w:val="00A1084E"/>
    <w:rsid w:val="00A10E06"/>
    <w:rsid w:val="00A10EF3"/>
    <w:rsid w:val="00A15411"/>
    <w:rsid w:val="00A1570A"/>
    <w:rsid w:val="00A15B63"/>
    <w:rsid w:val="00A20BBE"/>
    <w:rsid w:val="00A22D33"/>
    <w:rsid w:val="00A23F75"/>
    <w:rsid w:val="00A244C5"/>
    <w:rsid w:val="00A25227"/>
    <w:rsid w:val="00A30C08"/>
    <w:rsid w:val="00A31109"/>
    <w:rsid w:val="00A31755"/>
    <w:rsid w:val="00A32630"/>
    <w:rsid w:val="00A3360F"/>
    <w:rsid w:val="00A34239"/>
    <w:rsid w:val="00A357F4"/>
    <w:rsid w:val="00A365D6"/>
    <w:rsid w:val="00A36652"/>
    <w:rsid w:val="00A37022"/>
    <w:rsid w:val="00A37B12"/>
    <w:rsid w:val="00A4059B"/>
    <w:rsid w:val="00A406C2"/>
    <w:rsid w:val="00A423EE"/>
    <w:rsid w:val="00A424A9"/>
    <w:rsid w:val="00A44C20"/>
    <w:rsid w:val="00A45167"/>
    <w:rsid w:val="00A4546D"/>
    <w:rsid w:val="00A45D4E"/>
    <w:rsid w:val="00A45DB8"/>
    <w:rsid w:val="00A45E9A"/>
    <w:rsid w:val="00A524D7"/>
    <w:rsid w:val="00A52E6E"/>
    <w:rsid w:val="00A54CBB"/>
    <w:rsid w:val="00A55322"/>
    <w:rsid w:val="00A56B7C"/>
    <w:rsid w:val="00A57C8F"/>
    <w:rsid w:val="00A60AC2"/>
    <w:rsid w:val="00A61087"/>
    <w:rsid w:val="00A61BEE"/>
    <w:rsid w:val="00A61ECE"/>
    <w:rsid w:val="00A62945"/>
    <w:rsid w:val="00A62A4C"/>
    <w:rsid w:val="00A63996"/>
    <w:rsid w:val="00A639C7"/>
    <w:rsid w:val="00A63DC4"/>
    <w:rsid w:val="00A65048"/>
    <w:rsid w:val="00A657BC"/>
    <w:rsid w:val="00A67363"/>
    <w:rsid w:val="00A67E94"/>
    <w:rsid w:val="00A721C5"/>
    <w:rsid w:val="00A76822"/>
    <w:rsid w:val="00A76C31"/>
    <w:rsid w:val="00A8024C"/>
    <w:rsid w:val="00A81EC1"/>
    <w:rsid w:val="00A8248F"/>
    <w:rsid w:val="00A83751"/>
    <w:rsid w:val="00A850ED"/>
    <w:rsid w:val="00A8794C"/>
    <w:rsid w:val="00A91835"/>
    <w:rsid w:val="00A92E02"/>
    <w:rsid w:val="00A93C57"/>
    <w:rsid w:val="00A95116"/>
    <w:rsid w:val="00A956A3"/>
    <w:rsid w:val="00A96D8E"/>
    <w:rsid w:val="00AA102F"/>
    <w:rsid w:val="00AA27E4"/>
    <w:rsid w:val="00AA2D43"/>
    <w:rsid w:val="00AA40DA"/>
    <w:rsid w:val="00AA5155"/>
    <w:rsid w:val="00AA6955"/>
    <w:rsid w:val="00AA6B90"/>
    <w:rsid w:val="00AA7EA8"/>
    <w:rsid w:val="00AB18CB"/>
    <w:rsid w:val="00AB305F"/>
    <w:rsid w:val="00AB580C"/>
    <w:rsid w:val="00AB6CCA"/>
    <w:rsid w:val="00AB6D05"/>
    <w:rsid w:val="00AB7715"/>
    <w:rsid w:val="00AB780A"/>
    <w:rsid w:val="00AB7BA1"/>
    <w:rsid w:val="00AC018C"/>
    <w:rsid w:val="00AC03A2"/>
    <w:rsid w:val="00AC1540"/>
    <w:rsid w:val="00AC3D79"/>
    <w:rsid w:val="00AC5C43"/>
    <w:rsid w:val="00AC6806"/>
    <w:rsid w:val="00AC7799"/>
    <w:rsid w:val="00AC799B"/>
    <w:rsid w:val="00AD1F22"/>
    <w:rsid w:val="00AD242E"/>
    <w:rsid w:val="00AD3FD5"/>
    <w:rsid w:val="00AD45D8"/>
    <w:rsid w:val="00AD54BB"/>
    <w:rsid w:val="00AD6ED5"/>
    <w:rsid w:val="00AE12D0"/>
    <w:rsid w:val="00AE2C25"/>
    <w:rsid w:val="00AE2E41"/>
    <w:rsid w:val="00AE2ED3"/>
    <w:rsid w:val="00AE3409"/>
    <w:rsid w:val="00AE3C69"/>
    <w:rsid w:val="00AF0661"/>
    <w:rsid w:val="00AF1888"/>
    <w:rsid w:val="00AF1E35"/>
    <w:rsid w:val="00AF24D7"/>
    <w:rsid w:val="00B024D0"/>
    <w:rsid w:val="00B04073"/>
    <w:rsid w:val="00B05781"/>
    <w:rsid w:val="00B06B33"/>
    <w:rsid w:val="00B06C0F"/>
    <w:rsid w:val="00B07777"/>
    <w:rsid w:val="00B07D67"/>
    <w:rsid w:val="00B07FE2"/>
    <w:rsid w:val="00B11766"/>
    <w:rsid w:val="00B11A60"/>
    <w:rsid w:val="00B1270D"/>
    <w:rsid w:val="00B12AEA"/>
    <w:rsid w:val="00B14AC0"/>
    <w:rsid w:val="00B15AC1"/>
    <w:rsid w:val="00B20C06"/>
    <w:rsid w:val="00B2112D"/>
    <w:rsid w:val="00B21DA1"/>
    <w:rsid w:val="00B22399"/>
    <w:rsid w:val="00B22613"/>
    <w:rsid w:val="00B22DCC"/>
    <w:rsid w:val="00B22F03"/>
    <w:rsid w:val="00B2797B"/>
    <w:rsid w:val="00B27BE3"/>
    <w:rsid w:val="00B27E7D"/>
    <w:rsid w:val="00B34740"/>
    <w:rsid w:val="00B352B0"/>
    <w:rsid w:val="00B379CB"/>
    <w:rsid w:val="00B438B0"/>
    <w:rsid w:val="00B46449"/>
    <w:rsid w:val="00B47F5E"/>
    <w:rsid w:val="00B51A69"/>
    <w:rsid w:val="00B547E0"/>
    <w:rsid w:val="00B5523C"/>
    <w:rsid w:val="00B5550D"/>
    <w:rsid w:val="00B55586"/>
    <w:rsid w:val="00B56178"/>
    <w:rsid w:val="00B56D82"/>
    <w:rsid w:val="00B60C7F"/>
    <w:rsid w:val="00B6371E"/>
    <w:rsid w:val="00B70CBD"/>
    <w:rsid w:val="00B716D6"/>
    <w:rsid w:val="00B734A2"/>
    <w:rsid w:val="00B734D6"/>
    <w:rsid w:val="00B73B81"/>
    <w:rsid w:val="00B73BCC"/>
    <w:rsid w:val="00B746EA"/>
    <w:rsid w:val="00B75965"/>
    <w:rsid w:val="00B76ECA"/>
    <w:rsid w:val="00B7756E"/>
    <w:rsid w:val="00B77C68"/>
    <w:rsid w:val="00B82C92"/>
    <w:rsid w:val="00B8391F"/>
    <w:rsid w:val="00B8395B"/>
    <w:rsid w:val="00B843B6"/>
    <w:rsid w:val="00B85726"/>
    <w:rsid w:val="00B87154"/>
    <w:rsid w:val="00B93576"/>
    <w:rsid w:val="00B94DF1"/>
    <w:rsid w:val="00BA1025"/>
    <w:rsid w:val="00BA3329"/>
    <w:rsid w:val="00BA387E"/>
    <w:rsid w:val="00BA3AE1"/>
    <w:rsid w:val="00BA6418"/>
    <w:rsid w:val="00BA74BA"/>
    <w:rsid w:val="00BB0FF4"/>
    <w:rsid w:val="00BB170F"/>
    <w:rsid w:val="00BB5D8F"/>
    <w:rsid w:val="00BC176A"/>
    <w:rsid w:val="00BC25A7"/>
    <w:rsid w:val="00BC3420"/>
    <w:rsid w:val="00BC49C0"/>
    <w:rsid w:val="00BC5606"/>
    <w:rsid w:val="00BC5CE9"/>
    <w:rsid w:val="00BC7C42"/>
    <w:rsid w:val="00BD0D4D"/>
    <w:rsid w:val="00BD23E0"/>
    <w:rsid w:val="00BD2B4B"/>
    <w:rsid w:val="00BD2C90"/>
    <w:rsid w:val="00BD3CBE"/>
    <w:rsid w:val="00BD5DD2"/>
    <w:rsid w:val="00BE52F4"/>
    <w:rsid w:val="00BE5C41"/>
    <w:rsid w:val="00BE7D3C"/>
    <w:rsid w:val="00BF0085"/>
    <w:rsid w:val="00BF1931"/>
    <w:rsid w:val="00BF5FF6"/>
    <w:rsid w:val="00C008EF"/>
    <w:rsid w:val="00C00B07"/>
    <w:rsid w:val="00C0207F"/>
    <w:rsid w:val="00C02FA6"/>
    <w:rsid w:val="00C035B8"/>
    <w:rsid w:val="00C03BE5"/>
    <w:rsid w:val="00C06978"/>
    <w:rsid w:val="00C06F37"/>
    <w:rsid w:val="00C10940"/>
    <w:rsid w:val="00C11E9A"/>
    <w:rsid w:val="00C1269B"/>
    <w:rsid w:val="00C13E84"/>
    <w:rsid w:val="00C15D5C"/>
    <w:rsid w:val="00C16117"/>
    <w:rsid w:val="00C161F1"/>
    <w:rsid w:val="00C16C0F"/>
    <w:rsid w:val="00C2165F"/>
    <w:rsid w:val="00C22408"/>
    <w:rsid w:val="00C261E3"/>
    <w:rsid w:val="00C3075A"/>
    <w:rsid w:val="00C30E5E"/>
    <w:rsid w:val="00C32BD8"/>
    <w:rsid w:val="00C34098"/>
    <w:rsid w:val="00C340B8"/>
    <w:rsid w:val="00C349BE"/>
    <w:rsid w:val="00C35ED5"/>
    <w:rsid w:val="00C37BEE"/>
    <w:rsid w:val="00C37F20"/>
    <w:rsid w:val="00C41526"/>
    <w:rsid w:val="00C42955"/>
    <w:rsid w:val="00C438D3"/>
    <w:rsid w:val="00C4442D"/>
    <w:rsid w:val="00C473DE"/>
    <w:rsid w:val="00C518E9"/>
    <w:rsid w:val="00C51CB5"/>
    <w:rsid w:val="00C52101"/>
    <w:rsid w:val="00C52C14"/>
    <w:rsid w:val="00C614ED"/>
    <w:rsid w:val="00C61A03"/>
    <w:rsid w:val="00C621CF"/>
    <w:rsid w:val="00C647CF"/>
    <w:rsid w:val="00C6554B"/>
    <w:rsid w:val="00C65B6B"/>
    <w:rsid w:val="00C65D7F"/>
    <w:rsid w:val="00C65E28"/>
    <w:rsid w:val="00C70B63"/>
    <w:rsid w:val="00C71724"/>
    <w:rsid w:val="00C7246D"/>
    <w:rsid w:val="00C762A1"/>
    <w:rsid w:val="00C76D0C"/>
    <w:rsid w:val="00C76FFC"/>
    <w:rsid w:val="00C7713D"/>
    <w:rsid w:val="00C771C8"/>
    <w:rsid w:val="00C80828"/>
    <w:rsid w:val="00C81224"/>
    <w:rsid w:val="00C81DE6"/>
    <w:rsid w:val="00C83CA9"/>
    <w:rsid w:val="00C8444C"/>
    <w:rsid w:val="00C85DF2"/>
    <w:rsid w:val="00C87272"/>
    <w:rsid w:val="00C8785E"/>
    <w:rsid w:val="00C919A4"/>
    <w:rsid w:val="00C91F2F"/>
    <w:rsid w:val="00C92E4C"/>
    <w:rsid w:val="00CA0594"/>
    <w:rsid w:val="00CA0F4B"/>
    <w:rsid w:val="00CA14FD"/>
    <w:rsid w:val="00CA1B06"/>
    <w:rsid w:val="00CA36D1"/>
    <w:rsid w:val="00CA4392"/>
    <w:rsid w:val="00CA4471"/>
    <w:rsid w:val="00CA6871"/>
    <w:rsid w:val="00CA6893"/>
    <w:rsid w:val="00CA72AC"/>
    <w:rsid w:val="00CB180C"/>
    <w:rsid w:val="00CB511E"/>
    <w:rsid w:val="00CB6461"/>
    <w:rsid w:val="00CB7245"/>
    <w:rsid w:val="00CB7424"/>
    <w:rsid w:val="00CC393F"/>
    <w:rsid w:val="00CC3B63"/>
    <w:rsid w:val="00CC3FBA"/>
    <w:rsid w:val="00CC4F83"/>
    <w:rsid w:val="00CC521E"/>
    <w:rsid w:val="00CC60BC"/>
    <w:rsid w:val="00CD2EB2"/>
    <w:rsid w:val="00CD34F4"/>
    <w:rsid w:val="00CD3F9E"/>
    <w:rsid w:val="00CD76C8"/>
    <w:rsid w:val="00CD7B50"/>
    <w:rsid w:val="00CE0B40"/>
    <w:rsid w:val="00CE0E1F"/>
    <w:rsid w:val="00CE1485"/>
    <w:rsid w:val="00CE2791"/>
    <w:rsid w:val="00CE3319"/>
    <w:rsid w:val="00CE373F"/>
    <w:rsid w:val="00CE6775"/>
    <w:rsid w:val="00CF0CF3"/>
    <w:rsid w:val="00CF1F83"/>
    <w:rsid w:val="00CF3AA9"/>
    <w:rsid w:val="00CF74CE"/>
    <w:rsid w:val="00D00BBD"/>
    <w:rsid w:val="00D04521"/>
    <w:rsid w:val="00D046A8"/>
    <w:rsid w:val="00D04E9D"/>
    <w:rsid w:val="00D1029F"/>
    <w:rsid w:val="00D10B7D"/>
    <w:rsid w:val="00D11E4A"/>
    <w:rsid w:val="00D1220F"/>
    <w:rsid w:val="00D13749"/>
    <w:rsid w:val="00D13C4E"/>
    <w:rsid w:val="00D150F4"/>
    <w:rsid w:val="00D20259"/>
    <w:rsid w:val="00D20B9F"/>
    <w:rsid w:val="00D2176E"/>
    <w:rsid w:val="00D227D4"/>
    <w:rsid w:val="00D22F2C"/>
    <w:rsid w:val="00D232C2"/>
    <w:rsid w:val="00D24447"/>
    <w:rsid w:val="00D3069C"/>
    <w:rsid w:val="00D31DCC"/>
    <w:rsid w:val="00D3238A"/>
    <w:rsid w:val="00D339CB"/>
    <w:rsid w:val="00D33BB7"/>
    <w:rsid w:val="00D343C2"/>
    <w:rsid w:val="00D414D1"/>
    <w:rsid w:val="00D41D0F"/>
    <w:rsid w:val="00D42F70"/>
    <w:rsid w:val="00D43705"/>
    <w:rsid w:val="00D44EED"/>
    <w:rsid w:val="00D50883"/>
    <w:rsid w:val="00D52204"/>
    <w:rsid w:val="00D53415"/>
    <w:rsid w:val="00D570E6"/>
    <w:rsid w:val="00D60429"/>
    <w:rsid w:val="00D62ECA"/>
    <w:rsid w:val="00D632BE"/>
    <w:rsid w:val="00D63B12"/>
    <w:rsid w:val="00D641A0"/>
    <w:rsid w:val="00D64783"/>
    <w:rsid w:val="00D66B51"/>
    <w:rsid w:val="00D67F92"/>
    <w:rsid w:val="00D708F5"/>
    <w:rsid w:val="00D72A84"/>
    <w:rsid w:val="00D72D06"/>
    <w:rsid w:val="00D72E8D"/>
    <w:rsid w:val="00D737D6"/>
    <w:rsid w:val="00D73B8D"/>
    <w:rsid w:val="00D7522C"/>
    <w:rsid w:val="00D7536F"/>
    <w:rsid w:val="00D76668"/>
    <w:rsid w:val="00D7671E"/>
    <w:rsid w:val="00D813BC"/>
    <w:rsid w:val="00D8352A"/>
    <w:rsid w:val="00D83954"/>
    <w:rsid w:val="00D8704E"/>
    <w:rsid w:val="00D874CE"/>
    <w:rsid w:val="00D87DE0"/>
    <w:rsid w:val="00D937AC"/>
    <w:rsid w:val="00D93F6E"/>
    <w:rsid w:val="00D96B9B"/>
    <w:rsid w:val="00DA0178"/>
    <w:rsid w:val="00DA31D3"/>
    <w:rsid w:val="00DA33EB"/>
    <w:rsid w:val="00DA3DC8"/>
    <w:rsid w:val="00DA3EC1"/>
    <w:rsid w:val="00DA5690"/>
    <w:rsid w:val="00DB16CC"/>
    <w:rsid w:val="00DB1717"/>
    <w:rsid w:val="00DB1BA7"/>
    <w:rsid w:val="00DB45D2"/>
    <w:rsid w:val="00DC0033"/>
    <w:rsid w:val="00DC0BFB"/>
    <w:rsid w:val="00DC183C"/>
    <w:rsid w:val="00DC2E55"/>
    <w:rsid w:val="00DC6317"/>
    <w:rsid w:val="00DC71AC"/>
    <w:rsid w:val="00DC773F"/>
    <w:rsid w:val="00DC7DA0"/>
    <w:rsid w:val="00DD0C11"/>
    <w:rsid w:val="00DD1645"/>
    <w:rsid w:val="00DD2CB5"/>
    <w:rsid w:val="00DD316C"/>
    <w:rsid w:val="00DD5383"/>
    <w:rsid w:val="00DD7EB2"/>
    <w:rsid w:val="00DE0A49"/>
    <w:rsid w:val="00DE4D33"/>
    <w:rsid w:val="00DE7D39"/>
    <w:rsid w:val="00DF11EA"/>
    <w:rsid w:val="00DF1336"/>
    <w:rsid w:val="00DF213A"/>
    <w:rsid w:val="00DF3F85"/>
    <w:rsid w:val="00DF4259"/>
    <w:rsid w:val="00DF4F8B"/>
    <w:rsid w:val="00DF5967"/>
    <w:rsid w:val="00E01856"/>
    <w:rsid w:val="00E03890"/>
    <w:rsid w:val="00E04F03"/>
    <w:rsid w:val="00E05751"/>
    <w:rsid w:val="00E057BE"/>
    <w:rsid w:val="00E06CD8"/>
    <w:rsid w:val="00E072D7"/>
    <w:rsid w:val="00E112BB"/>
    <w:rsid w:val="00E118F7"/>
    <w:rsid w:val="00E12242"/>
    <w:rsid w:val="00E1478D"/>
    <w:rsid w:val="00E15AAD"/>
    <w:rsid w:val="00E15ADD"/>
    <w:rsid w:val="00E16989"/>
    <w:rsid w:val="00E20746"/>
    <w:rsid w:val="00E20759"/>
    <w:rsid w:val="00E212AE"/>
    <w:rsid w:val="00E21F77"/>
    <w:rsid w:val="00E22B22"/>
    <w:rsid w:val="00E25820"/>
    <w:rsid w:val="00E26516"/>
    <w:rsid w:val="00E2757E"/>
    <w:rsid w:val="00E31079"/>
    <w:rsid w:val="00E310D7"/>
    <w:rsid w:val="00E3283D"/>
    <w:rsid w:val="00E3521D"/>
    <w:rsid w:val="00E35EEA"/>
    <w:rsid w:val="00E37C92"/>
    <w:rsid w:val="00E406CB"/>
    <w:rsid w:val="00E41A38"/>
    <w:rsid w:val="00E41A77"/>
    <w:rsid w:val="00E447EF"/>
    <w:rsid w:val="00E45E52"/>
    <w:rsid w:val="00E51E18"/>
    <w:rsid w:val="00E521B9"/>
    <w:rsid w:val="00E54E5F"/>
    <w:rsid w:val="00E550F1"/>
    <w:rsid w:val="00E562F6"/>
    <w:rsid w:val="00E57A76"/>
    <w:rsid w:val="00E60043"/>
    <w:rsid w:val="00E609D6"/>
    <w:rsid w:val="00E61524"/>
    <w:rsid w:val="00E6153F"/>
    <w:rsid w:val="00E61644"/>
    <w:rsid w:val="00E61E12"/>
    <w:rsid w:val="00E649EE"/>
    <w:rsid w:val="00E64BF3"/>
    <w:rsid w:val="00E67E12"/>
    <w:rsid w:val="00E716A9"/>
    <w:rsid w:val="00E72613"/>
    <w:rsid w:val="00E728E5"/>
    <w:rsid w:val="00E758CB"/>
    <w:rsid w:val="00E7596C"/>
    <w:rsid w:val="00E77C98"/>
    <w:rsid w:val="00E805B6"/>
    <w:rsid w:val="00E808D0"/>
    <w:rsid w:val="00E81C15"/>
    <w:rsid w:val="00E827B2"/>
    <w:rsid w:val="00E82C3D"/>
    <w:rsid w:val="00E83D6A"/>
    <w:rsid w:val="00E83EE1"/>
    <w:rsid w:val="00E841B9"/>
    <w:rsid w:val="00E842AA"/>
    <w:rsid w:val="00E8459F"/>
    <w:rsid w:val="00E85237"/>
    <w:rsid w:val="00E85F77"/>
    <w:rsid w:val="00E87273"/>
    <w:rsid w:val="00E878F2"/>
    <w:rsid w:val="00E908D5"/>
    <w:rsid w:val="00E923F5"/>
    <w:rsid w:val="00E960DE"/>
    <w:rsid w:val="00EA1D5F"/>
    <w:rsid w:val="00EA541F"/>
    <w:rsid w:val="00EA72A6"/>
    <w:rsid w:val="00EB12F6"/>
    <w:rsid w:val="00EB2639"/>
    <w:rsid w:val="00EB285A"/>
    <w:rsid w:val="00EB54B4"/>
    <w:rsid w:val="00EB706D"/>
    <w:rsid w:val="00EB7092"/>
    <w:rsid w:val="00EC0383"/>
    <w:rsid w:val="00EC232C"/>
    <w:rsid w:val="00EC2C4A"/>
    <w:rsid w:val="00EC2E46"/>
    <w:rsid w:val="00ED0149"/>
    <w:rsid w:val="00ED1CB1"/>
    <w:rsid w:val="00ED2273"/>
    <w:rsid w:val="00ED414E"/>
    <w:rsid w:val="00ED4317"/>
    <w:rsid w:val="00ED683B"/>
    <w:rsid w:val="00EE06BF"/>
    <w:rsid w:val="00EE06EC"/>
    <w:rsid w:val="00EE2AF8"/>
    <w:rsid w:val="00EE3B97"/>
    <w:rsid w:val="00EE4A84"/>
    <w:rsid w:val="00EE5CE3"/>
    <w:rsid w:val="00EE6618"/>
    <w:rsid w:val="00EE682E"/>
    <w:rsid w:val="00EE6D79"/>
    <w:rsid w:val="00EE6FA3"/>
    <w:rsid w:val="00EF07F5"/>
    <w:rsid w:val="00EF0AF8"/>
    <w:rsid w:val="00EF19FA"/>
    <w:rsid w:val="00EF58AC"/>
    <w:rsid w:val="00EF6F34"/>
    <w:rsid w:val="00EF7DE3"/>
    <w:rsid w:val="00F00429"/>
    <w:rsid w:val="00F00B56"/>
    <w:rsid w:val="00F01E1B"/>
    <w:rsid w:val="00F03103"/>
    <w:rsid w:val="00F035B4"/>
    <w:rsid w:val="00F03CDC"/>
    <w:rsid w:val="00F044B7"/>
    <w:rsid w:val="00F05129"/>
    <w:rsid w:val="00F05244"/>
    <w:rsid w:val="00F10698"/>
    <w:rsid w:val="00F112C9"/>
    <w:rsid w:val="00F1196F"/>
    <w:rsid w:val="00F12419"/>
    <w:rsid w:val="00F13658"/>
    <w:rsid w:val="00F1405B"/>
    <w:rsid w:val="00F148D2"/>
    <w:rsid w:val="00F14A15"/>
    <w:rsid w:val="00F15CC8"/>
    <w:rsid w:val="00F17AC4"/>
    <w:rsid w:val="00F206AB"/>
    <w:rsid w:val="00F20B96"/>
    <w:rsid w:val="00F229DA"/>
    <w:rsid w:val="00F22EC3"/>
    <w:rsid w:val="00F23C4E"/>
    <w:rsid w:val="00F24CA4"/>
    <w:rsid w:val="00F25F49"/>
    <w:rsid w:val="00F2635B"/>
    <w:rsid w:val="00F26395"/>
    <w:rsid w:val="00F271DE"/>
    <w:rsid w:val="00F277B3"/>
    <w:rsid w:val="00F359A1"/>
    <w:rsid w:val="00F41A4E"/>
    <w:rsid w:val="00F42EEC"/>
    <w:rsid w:val="00F457DC"/>
    <w:rsid w:val="00F517D3"/>
    <w:rsid w:val="00F51815"/>
    <w:rsid w:val="00F52D4D"/>
    <w:rsid w:val="00F55B7F"/>
    <w:rsid w:val="00F56928"/>
    <w:rsid w:val="00F57679"/>
    <w:rsid w:val="00F610CD"/>
    <w:rsid w:val="00F627DA"/>
    <w:rsid w:val="00F62CA2"/>
    <w:rsid w:val="00F64F22"/>
    <w:rsid w:val="00F6544A"/>
    <w:rsid w:val="00F71D47"/>
    <w:rsid w:val="00F7288F"/>
    <w:rsid w:val="00F7521C"/>
    <w:rsid w:val="00F77913"/>
    <w:rsid w:val="00F77DEA"/>
    <w:rsid w:val="00F81642"/>
    <w:rsid w:val="00F847A6"/>
    <w:rsid w:val="00F8551D"/>
    <w:rsid w:val="00F8799B"/>
    <w:rsid w:val="00F912A9"/>
    <w:rsid w:val="00F91ADF"/>
    <w:rsid w:val="00F9260D"/>
    <w:rsid w:val="00F9367B"/>
    <w:rsid w:val="00F9441B"/>
    <w:rsid w:val="00F96569"/>
    <w:rsid w:val="00F97A7C"/>
    <w:rsid w:val="00FA1B1D"/>
    <w:rsid w:val="00FA31E4"/>
    <w:rsid w:val="00FA3CD1"/>
    <w:rsid w:val="00FA4C32"/>
    <w:rsid w:val="00FA5299"/>
    <w:rsid w:val="00FB0A7C"/>
    <w:rsid w:val="00FB10FB"/>
    <w:rsid w:val="00FB1647"/>
    <w:rsid w:val="00FB2B9D"/>
    <w:rsid w:val="00FB70EF"/>
    <w:rsid w:val="00FB757D"/>
    <w:rsid w:val="00FC0EE1"/>
    <w:rsid w:val="00FC120D"/>
    <w:rsid w:val="00FC2DDA"/>
    <w:rsid w:val="00FC77CC"/>
    <w:rsid w:val="00FC781D"/>
    <w:rsid w:val="00FD357A"/>
    <w:rsid w:val="00FD4407"/>
    <w:rsid w:val="00FD4CDE"/>
    <w:rsid w:val="00FE06A5"/>
    <w:rsid w:val="00FE0CB6"/>
    <w:rsid w:val="00FE12B8"/>
    <w:rsid w:val="00FE155E"/>
    <w:rsid w:val="00FE40D7"/>
    <w:rsid w:val="00FE7114"/>
    <w:rsid w:val="00FE7D7C"/>
    <w:rsid w:val="00FF45F4"/>
    <w:rsid w:val="00FF45FE"/>
    <w:rsid w:val="00FF4FA7"/>
    <w:rsid w:val="00FF65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65E4F12"/>
  <w15:chartTrackingRefBased/>
  <w15:docId w15:val="{4F5224E2-F48A-E14C-80D5-BE68EDB1FE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uiPriority="9" w:qFormat="1"/>
    <w:lsdException w:name="heading 3" w:uiPriority="9"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iPriority="35" w:unhideWhenUsed="1"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uiPriority w:val="9"/>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uiPriority w:val="9"/>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Hyperlink">
    <w:name w:val="Hyperlink"/>
    <w:basedOn w:val="DefaultParagraphFont"/>
    <w:rsid w:val="005C32C7"/>
    <w:rPr>
      <w:color w:val="0563C1" w:themeColor="hyperlink"/>
      <w:u w:val="single"/>
    </w:rPr>
  </w:style>
  <w:style w:type="character" w:styleId="UnresolvedMention">
    <w:name w:val="Unresolved Mention"/>
    <w:basedOn w:val="DefaultParagraphFont"/>
    <w:uiPriority w:val="99"/>
    <w:semiHidden/>
    <w:unhideWhenUsed/>
    <w:rsid w:val="005C32C7"/>
    <w:rPr>
      <w:color w:val="605E5C"/>
      <w:shd w:val="clear" w:color="auto" w:fill="E1DFDD"/>
    </w:rPr>
  </w:style>
  <w:style w:type="paragraph" w:styleId="NormalWeb">
    <w:name w:val="Normal (Web)"/>
    <w:basedOn w:val="Normal"/>
    <w:uiPriority w:val="99"/>
    <w:unhideWhenUsed/>
    <w:rsid w:val="00070522"/>
    <w:pPr>
      <w:spacing w:before="100" w:beforeAutospacing="1" w:after="100" w:afterAutospacing="1"/>
      <w:jc w:val="left"/>
    </w:pPr>
    <w:rPr>
      <w:rFonts w:eastAsia="Times New Roman"/>
      <w:sz w:val="24"/>
      <w:szCs w:val="24"/>
    </w:rPr>
  </w:style>
  <w:style w:type="character" w:styleId="PlaceholderText">
    <w:name w:val="Placeholder Text"/>
    <w:basedOn w:val="DefaultParagraphFont"/>
    <w:uiPriority w:val="99"/>
    <w:semiHidden/>
    <w:rsid w:val="001D7BD8"/>
    <w:rPr>
      <w:color w:val="808080"/>
    </w:rPr>
  </w:style>
  <w:style w:type="paragraph" w:styleId="ListParagraph">
    <w:name w:val="List Paragraph"/>
    <w:basedOn w:val="Normal"/>
    <w:uiPriority w:val="34"/>
    <w:qFormat/>
    <w:rsid w:val="001D7BD8"/>
    <w:pPr>
      <w:ind w:left="720"/>
      <w:contextualSpacing/>
    </w:pPr>
  </w:style>
  <w:style w:type="character" w:styleId="FollowedHyperlink">
    <w:name w:val="FollowedHyperlink"/>
    <w:basedOn w:val="DefaultParagraphFont"/>
    <w:rsid w:val="00A31755"/>
    <w:rPr>
      <w:color w:val="954F72" w:themeColor="followedHyperlink"/>
      <w:u w:val="single"/>
    </w:rPr>
  </w:style>
  <w:style w:type="paragraph" w:styleId="Bibliography">
    <w:name w:val="Bibliography"/>
    <w:basedOn w:val="Normal"/>
    <w:next w:val="Normal"/>
    <w:uiPriority w:val="37"/>
    <w:unhideWhenUsed/>
    <w:rsid w:val="002B298E"/>
  </w:style>
  <w:style w:type="character" w:customStyle="1" w:styleId="normaltextrun">
    <w:name w:val="normaltextrun"/>
    <w:basedOn w:val="DefaultParagraphFont"/>
    <w:rsid w:val="00992CF3"/>
  </w:style>
  <w:style w:type="paragraph" w:styleId="Caption">
    <w:name w:val="caption"/>
    <w:basedOn w:val="Normal"/>
    <w:next w:val="Normal"/>
    <w:uiPriority w:val="35"/>
    <w:unhideWhenUsed/>
    <w:qFormat/>
    <w:rsid w:val="00DC0033"/>
    <w:pPr>
      <w:spacing w:after="200"/>
    </w:pPr>
    <w:rPr>
      <w:i/>
      <w:iCs/>
      <w:color w:val="44546A" w:themeColor="text2"/>
      <w:sz w:val="18"/>
      <w:szCs w:val="18"/>
    </w:rPr>
  </w:style>
  <w:style w:type="paragraph" w:styleId="Revision">
    <w:name w:val="Revision"/>
    <w:hidden/>
    <w:uiPriority w:val="99"/>
    <w:semiHidden/>
    <w:rsid w:val="00C035B8"/>
  </w:style>
  <w:style w:type="table" w:styleId="PlainTable3">
    <w:name w:val="Plain Table 3"/>
    <w:basedOn w:val="TableNormal"/>
    <w:uiPriority w:val="43"/>
    <w:rsid w:val="00D1220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rsid w:val="00D122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950743">
      <w:bodyDiv w:val="1"/>
      <w:marLeft w:val="0"/>
      <w:marRight w:val="0"/>
      <w:marTop w:val="0"/>
      <w:marBottom w:val="0"/>
      <w:divBdr>
        <w:top w:val="none" w:sz="0" w:space="0" w:color="auto"/>
        <w:left w:val="none" w:sz="0" w:space="0" w:color="auto"/>
        <w:bottom w:val="none" w:sz="0" w:space="0" w:color="auto"/>
        <w:right w:val="none" w:sz="0" w:space="0" w:color="auto"/>
      </w:divBdr>
    </w:div>
    <w:div w:id="604920795">
      <w:bodyDiv w:val="1"/>
      <w:marLeft w:val="0"/>
      <w:marRight w:val="0"/>
      <w:marTop w:val="0"/>
      <w:marBottom w:val="0"/>
      <w:divBdr>
        <w:top w:val="none" w:sz="0" w:space="0" w:color="auto"/>
        <w:left w:val="none" w:sz="0" w:space="0" w:color="auto"/>
        <w:bottom w:val="none" w:sz="0" w:space="0" w:color="auto"/>
        <w:right w:val="none" w:sz="0" w:space="0" w:color="auto"/>
      </w:divBdr>
    </w:div>
    <w:div w:id="750083294">
      <w:bodyDiv w:val="1"/>
      <w:marLeft w:val="0"/>
      <w:marRight w:val="0"/>
      <w:marTop w:val="0"/>
      <w:marBottom w:val="0"/>
      <w:divBdr>
        <w:top w:val="none" w:sz="0" w:space="0" w:color="auto"/>
        <w:left w:val="none" w:sz="0" w:space="0" w:color="auto"/>
        <w:bottom w:val="none" w:sz="0" w:space="0" w:color="auto"/>
        <w:right w:val="none" w:sz="0" w:space="0" w:color="auto"/>
      </w:divBdr>
    </w:div>
    <w:div w:id="779838751">
      <w:bodyDiv w:val="1"/>
      <w:marLeft w:val="0"/>
      <w:marRight w:val="0"/>
      <w:marTop w:val="0"/>
      <w:marBottom w:val="0"/>
      <w:divBdr>
        <w:top w:val="none" w:sz="0" w:space="0" w:color="auto"/>
        <w:left w:val="none" w:sz="0" w:space="0" w:color="auto"/>
        <w:bottom w:val="none" w:sz="0" w:space="0" w:color="auto"/>
        <w:right w:val="none" w:sz="0" w:space="0" w:color="auto"/>
      </w:divBdr>
    </w:div>
    <w:div w:id="848638767">
      <w:bodyDiv w:val="1"/>
      <w:marLeft w:val="0"/>
      <w:marRight w:val="0"/>
      <w:marTop w:val="0"/>
      <w:marBottom w:val="0"/>
      <w:divBdr>
        <w:top w:val="none" w:sz="0" w:space="0" w:color="auto"/>
        <w:left w:val="none" w:sz="0" w:space="0" w:color="auto"/>
        <w:bottom w:val="none" w:sz="0" w:space="0" w:color="auto"/>
        <w:right w:val="none" w:sz="0" w:space="0" w:color="auto"/>
      </w:divBdr>
      <w:divsChild>
        <w:div w:id="860506872">
          <w:marLeft w:val="0"/>
          <w:marRight w:val="0"/>
          <w:marTop w:val="0"/>
          <w:marBottom w:val="0"/>
          <w:divBdr>
            <w:top w:val="none" w:sz="0" w:space="0" w:color="auto"/>
            <w:left w:val="none" w:sz="0" w:space="0" w:color="auto"/>
            <w:bottom w:val="none" w:sz="0" w:space="0" w:color="auto"/>
            <w:right w:val="none" w:sz="0" w:space="0" w:color="auto"/>
          </w:divBdr>
          <w:divsChild>
            <w:div w:id="351763906">
              <w:marLeft w:val="0"/>
              <w:marRight w:val="0"/>
              <w:marTop w:val="0"/>
              <w:marBottom w:val="0"/>
              <w:divBdr>
                <w:top w:val="none" w:sz="0" w:space="0" w:color="auto"/>
                <w:left w:val="none" w:sz="0" w:space="0" w:color="auto"/>
                <w:bottom w:val="none" w:sz="0" w:space="0" w:color="auto"/>
                <w:right w:val="none" w:sz="0" w:space="0" w:color="auto"/>
              </w:divBdr>
              <w:divsChild>
                <w:div w:id="1226259768">
                  <w:marLeft w:val="0"/>
                  <w:marRight w:val="0"/>
                  <w:marTop w:val="0"/>
                  <w:marBottom w:val="0"/>
                  <w:divBdr>
                    <w:top w:val="none" w:sz="0" w:space="0" w:color="auto"/>
                    <w:left w:val="none" w:sz="0" w:space="0" w:color="auto"/>
                    <w:bottom w:val="none" w:sz="0" w:space="0" w:color="auto"/>
                    <w:right w:val="none" w:sz="0" w:space="0" w:color="auto"/>
                  </w:divBdr>
                  <w:divsChild>
                    <w:div w:id="1925797722">
                      <w:marLeft w:val="0"/>
                      <w:marRight w:val="0"/>
                      <w:marTop w:val="0"/>
                      <w:marBottom w:val="0"/>
                      <w:divBdr>
                        <w:top w:val="none" w:sz="0" w:space="0" w:color="auto"/>
                        <w:left w:val="none" w:sz="0" w:space="0" w:color="auto"/>
                        <w:bottom w:val="none" w:sz="0" w:space="0" w:color="auto"/>
                        <w:right w:val="none" w:sz="0" w:space="0" w:color="auto"/>
                      </w:divBdr>
                      <w:divsChild>
                        <w:div w:id="511575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7150484">
      <w:bodyDiv w:val="1"/>
      <w:marLeft w:val="0"/>
      <w:marRight w:val="0"/>
      <w:marTop w:val="0"/>
      <w:marBottom w:val="0"/>
      <w:divBdr>
        <w:top w:val="none" w:sz="0" w:space="0" w:color="auto"/>
        <w:left w:val="none" w:sz="0" w:space="0" w:color="auto"/>
        <w:bottom w:val="none" w:sz="0" w:space="0" w:color="auto"/>
        <w:right w:val="none" w:sz="0" w:space="0" w:color="auto"/>
      </w:divBdr>
      <w:divsChild>
        <w:div w:id="1580941164">
          <w:marLeft w:val="0"/>
          <w:marRight w:val="0"/>
          <w:marTop w:val="0"/>
          <w:marBottom w:val="0"/>
          <w:divBdr>
            <w:top w:val="none" w:sz="0" w:space="0" w:color="auto"/>
            <w:left w:val="none" w:sz="0" w:space="0" w:color="auto"/>
            <w:bottom w:val="none" w:sz="0" w:space="0" w:color="auto"/>
            <w:right w:val="none" w:sz="0" w:space="0" w:color="auto"/>
          </w:divBdr>
          <w:divsChild>
            <w:div w:id="1406142617">
              <w:marLeft w:val="0"/>
              <w:marRight w:val="0"/>
              <w:marTop w:val="0"/>
              <w:marBottom w:val="0"/>
              <w:divBdr>
                <w:top w:val="none" w:sz="0" w:space="0" w:color="auto"/>
                <w:left w:val="none" w:sz="0" w:space="0" w:color="auto"/>
                <w:bottom w:val="none" w:sz="0" w:space="0" w:color="auto"/>
                <w:right w:val="none" w:sz="0" w:space="0" w:color="auto"/>
              </w:divBdr>
              <w:divsChild>
                <w:div w:id="1636983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5138836">
      <w:bodyDiv w:val="1"/>
      <w:marLeft w:val="0"/>
      <w:marRight w:val="0"/>
      <w:marTop w:val="0"/>
      <w:marBottom w:val="0"/>
      <w:divBdr>
        <w:top w:val="none" w:sz="0" w:space="0" w:color="auto"/>
        <w:left w:val="none" w:sz="0" w:space="0" w:color="auto"/>
        <w:bottom w:val="none" w:sz="0" w:space="0" w:color="auto"/>
        <w:right w:val="none" w:sz="0" w:space="0" w:color="auto"/>
      </w:divBdr>
      <w:divsChild>
        <w:div w:id="1094520418">
          <w:marLeft w:val="0"/>
          <w:marRight w:val="0"/>
          <w:marTop w:val="0"/>
          <w:marBottom w:val="0"/>
          <w:divBdr>
            <w:top w:val="none" w:sz="0" w:space="0" w:color="auto"/>
            <w:left w:val="none" w:sz="0" w:space="0" w:color="auto"/>
            <w:bottom w:val="none" w:sz="0" w:space="0" w:color="auto"/>
            <w:right w:val="none" w:sz="0" w:space="0" w:color="auto"/>
          </w:divBdr>
          <w:divsChild>
            <w:div w:id="330832936">
              <w:marLeft w:val="0"/>
              <w:marRight w:val="0"/>
              <w:marTop w:val="0"/>
              <w:marBottom w:val="0"/>
              <w:divBdr>
                <w:top w:val="none" w:sz="0" w:space="0" w:color="auto"/>
                <w:left w:val="none" w:sz="0" w:space="0" w:color="auto"/>
                <w:bottom w:val="none" w:sz="0" w:space="0" w:color="auto"/>
                <w:right w:val="none" w:sz="0" w:space="0" w:color="auto"/>
              </w:divBdr>
              <w:divsChild>
                <w:div w:id="1801149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8494390">
      <w:bodyDiv w:val="1"/>
      <w:marLeft w:val="0"/>
      <w:marRight w:val="0"/>
      <w:marTop w:val="0"/>
      <w:marBottom w:val="0"/>
      <w:divBdr>
        <w:top w:val="none" w:sz="0" w:space="0" w:color="auto"/>
        <w:left w:val="none" w:sz="0" w:space="0" w:color="auto"/>
        <w:bottom w:val="none" w:sz="0" w:space="0" w:color="auto"/>
        <w:right w:val="none" w:sz="0" w:space="0" w:color="auto"/>
      </w:divBdr>
    </w:div>
    <w:div w:id="1836219077">
      <w:bodyDiv w:val="1"/>
      <w:marLeft w:val="0"/>
      <w:marRight w:val="0"/>
      <w:marTop w:val="0"/>
      <w:marBottom w:val="0"/>
      <w:divBdr>
        <w:top w:val="none" w:sz="0" w:space="0" w:color="auto"/>
        <w:left w:val="none" w:sz="0" w:space="0" w:color="auto"/>
        <w:bottom w:val="none" w:sz="0" w:space="0" w:color="auto"/>
        <w:right w:val="none" w:sz="0" w:space="0" w:color="auto"/>
      </w:divBdr>
    </w:div>
    <w:div w:id="1884050687">
      <w:bodyDiv w:val="1"/>
      <w:marLeft w:val="0"/>
      <w:marRight w:val="0"/>
      <w:marTop w:val="0"/>
      <w:marBottom w:val="0"/>
      <w:divBdr>
        <w:top w:val="none" w:sz="0" w:space="0" w:color="auto"/>
        <w:left w:val="none" w:sz="0" w:space="0" w:color="auto"/>
        <w:bottom w:val="none" w:sz="0" w:space="0" w:color="auto"/>
        <w:right w:val="none" w:sz="0" w:space="0" w:color="auto"/>
      </w:divBdr>
      <w:divsChild>
        <w:div w:id="1441298934">
          <w:marLeft w:val="-60"/>
          <w:marRight w:val="0"/>
          <w:marTop w:val="0"/>
          <w:marBottom w:val="0"/>
          <w:divBdr>
            <w:top w:val="none" w:sz="0" w:space="0" w:color="auto"/>
            <w:left w:val="none" w:sz="0" w:space="0" w:color="auto"/>
            <w:bottom w:val="none" w:sz="0" w:space="0" w:color="auto"/>
            <w:right w:val="none" w:sz="0" w:space="0" w:color="auto"/>
          </w:divBdr>
        </w:div>
      </w:divsChild>
    </w:div>
    <w:div w:id="1991668367">
      <w:bodyDiv w:val="1"/>
      <w:marLeft w:val="0"/>
      <w:marRight w:val="0"/>
      <w:marTop w:val="0"/>
      <w:marBottom w:val="0"/>
      <w:divBdr>
        <w:top w:val="none" w:sz="0" w:space="0" w:color="auto"/>
        <w:left w:val="none" w:sz="0" w:space="0" w:color="auto"/>
        <w:bottom w:val="none" w:sz="0" w:space="0" w:color="auto"/>
        <w:right w:val="none" w:sz="0" w:space="0" w:color="auto"/>
      </w:divBdr>
    </w:div>
    <w:div w:id="1999727864">
      <w:bodyDiv w:val="1"/>
      <w:marLeft w:val="0"/>
      <w:marRight w:val="0"/>
      <w:marTop w:val="0"/>
      <w:marBottom w:val="0"/>
      <w:divBdr>
        <w:top w:val="none" w:sz="0" w:space="0" w:color="auto"/>
        <w:left w:val="none" w:sz="0" w:space="0" w:color="auto"/>
        <w:bottom w:val="none" w:sz="0" w:space="0" w:color="auto"/>
        <w:right w:val="none" w:sz="0" w:space="0" w:color="auto"/>
      </w:divBdr>
    </w:div>
    <w:div w:id="2065829663">
      <w:bodyDiv w:val="1"/>
      <w:marLeft w:val="0"/>
      <w:marRight w:val="0"/>
      <w:marTop w:val="0"/>
      <w:marBottom w:val="0"/>
      <w:divBdr>
        <w:top w:val="none" w:sz="0" w:space="0" w:color="auto"/>
        <w:left w:val="none" w:sz="0" w:space="0" w:color="auto"/>
        <w:bottom w:val="none" w:sz="0" w:space="0" w:color="auto"/>
        <w:right w:val="none" w:sz="0" w:space="0" w:color="auto"/>
      </w:divBdr>
      <w:divsChild>
        <w:div w:id="1011030738">
          <w:marLeft w:val="0"/>
          <w:marRight w:val="0"/>
          <w:marTop w:val="0"/>
          <w:marBottom w:val="0"/>
          <w:divBdr>
            <w:top w:val="none" w:sz="0" w:space="0" w:color="auto"/>
            <w:left w:val="none" w:sz="0" w:space="0" w:color="auto"/>
            <w:bottom w:val="none" w:sz="0" w:space="0" w:color="auto"/>
            <w:right w:val="none" w:sz="0" w:space="0" w:color="auto"/>
          </w:divBdr>
          <w:divsChild>
            <w:div w:id="1465153546">
              <w:marLeft w:val="0"/>
              <w:marRight w:val="0"/>
              <w:marTop w:val="0"/>
              <w:marBottom w:val="0"/>
              <w:divBdr>
                <w:top w:val="none" w:sz="0" w:space="0" w:color="auto"/>
                <w:left w:val="none" w:sz="0" w:space="0" w:color="auto"/>
                <w:bottom w:val="none" w:sz="0" w:space="0" w:color="auto"/>
                <w:right w:val="none" w:sz="0" w:space="0" w:color="auto"/>
              </w:divBdr>
              <w:divsChild>
                <w:div w:id="178114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361911">
      <w:bodyDiv w:val="1"/>
      <w:marLeft w:val="0"/>
      <w:marRight w:val="0"/>
      <w:marTop w:val="0"/>
      <w:marBottom w:val="0"/>
      <w:divBdr>
        <w:top w:val="none" w:sz="0" w:space="0" w:color="auto"/>
        <w:left w:val="none" w:sz="0" w:space="0" w:color="auto"/>
        <w:bottom w:val="none" w:sz="0" w:space="0" w:color="auto"/>
        <w:right w:val="none" w:sz="0" w:space="0" w:color="auto"/>
      </w:divBdr>
    </w:div>
    <w:div w:id="2077823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20521247@gm.uit.edu.vn" TargetMode="Externa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fontTable" Target="fontTable.xml"/><Relationship Id="rId21" Type="http://schemas.openxmlformats.org/officeDocument/2006/relationships/image" Target="media/image7.png"/><Relationship Id="rId34" Type="http://schemas.openxmlformats.org/officeDocument/2006/relationships/image" Target="media/image20.png"/><Relationship Id="rId7" Type="http://schemas.openxmlformats.org/officeDocument/2006/relationships/settings" Target="settings.xml"/><Relationship Id="rId12" Type="http://schemas.openxmlformats.org/officeDocument/2006/relationships/hyperlink" Target="mailto:20521540@gm.uit.edu.vn"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20521348@gm.uit.edu.vn"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Tài liệu" ma:contentTypeID="0x010100EC2D0F278148E942919E5E50B2CE1002" ma:contentTypeVersion="12" ma:contentTypeDescription="Tạo tài liệu mới." ma:contentTypeScope="" ma:versionID="a15ba185c48b604ecd531985f9a15ff3">
  <xsd:schema xmlns:xsd="http://www.w3.org/2001/XMLSchema" xmlns:xs="http://www.w3.org/2001/XMLSchema" xmlns:p="http://schemas.microsoft.com/office/2006/metadata/properties" xmlns:ns3="b3dd761a-17fa-430a-b3a7-60aede42e57b" xmlns:ns4="191f001b-63df-4d49-aa15-0ce731e78454" targetNamespace="http://schemas.microsoft.com/office/2006/metadata/properties" ma:root="true" ma:fieldsID="9a7ab8a71627ba59fc53ea4f8993f753" ns3:_="" ns4:_="">
    <xsd:import namespace="b3dd761a-17fa-430a-b3a7-60aede42e57b"/>
    <xsd:import namespace="191f001b-63df-4d49-aa15-0ce731e7845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3dd761a-17fa-430a-b3a7-60aede42e57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_activity" ma:index="19"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91f001b-63df-4d49-aa15-0ce731e78454" elementFormDefault="qualified">
    <xsd:import namespace="http://schemas.microsoft.com/office/2006/documentManagement/types"/>
    <xsd:import namespace="http://schemas.microsoft.com/office/infopath/2007/PartnerControls"/>
    <xsd:element name="SharedWithUsers" ma:index="12" nillable="true" ma:displayName="Chia sẻ Với"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Chia sẻ Có Chi tiết" ma:internalName="SharedWithDetails" ma:readOnly="true">
      <xsd:simpleType>
        <xsd:restriction base="dms:Note">
          <xsd:maxLength value="255"/>
        </xsd:restriction>
      </xsd:simpleType>
    </xsd:element>
    <xsd:element name="SharingHintHash" ma:index="14" nillable="true" ma:displayName="Hàm băm Gợi ý Chia sẻ"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Loại Nội dung"/>
        <xsd:element ref="dc:title" minOccurs="0" maxOccurs="1" ma:index="4" ma:displayName="Tiêu đề"/>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_activity xmlns="b3dd761a-17fa-430a-b3a7-60aede42e57b" xsi:nil="true"/>
  </documentManagement>
</p:properties>
</file>

<file path=customXml/itemProps1.xml><?xml version="1.0" encoding="utf-8"?>
<ds:datastoreItem xmlns:ds="http://schemas.openxmlformats.org/officeDocument/2006/customXml" ds:itemID="{F8CC8296-063E-4AA4-871B-79DEF533A7EC}">
  <ds:schemaRefs>
    <ds:schemaRef ds:uri="http://schemas.microsoft.com/sharepoint/v3/contenttype/forms"/>
  </ds:schemaRefs>
</ds:datastoreItem>
</file>

<file path=customXml/itemProps2.xml><?xml version="1.0" encoding="utf-8"?>
<ds:datastoreItem xmlns:ds="http://schemas.openxmlformats.org/officeDocument/2006/customXml" ds:itemID="{63B99541-ABC6-44B8-8D60-0D7FBE14A59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3dd761a-17fa-430a-b3a7-60aede42e57b"/>
    <ds:schemaRef ds:uri="191f001b-63df-4d49-aa15-0ce731e784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74953BD-B001-433D-BAEA-84E6680CEBE7}">
  <ds:schemaRefs>
    <ds:schemaRef ds:uri="http://schemas.openxmlformats.org/officeDocument/2006/bibliography"/>
  </ds:schemaRefs>
</ds:datastoreItem>
</file>

<file path=customXml/itemProps4.xml><?xml version="1.0" encoding="utf-8"?>
<ds:datastoreItem xmlns:ds="http://schemas.openxmlformats.org/officeDocument/2006/customXml" ds:itemID="{4DB0899D-6752-4FF1-B71A-389C2B43B015}">
  <ds:schemaRefs>
    <ds:schemaRef ds:uri="http://schemas.microsoft.com/office/2006/metadata/properties"/>
    <ds:schemaRef ds:uri="http://schemas.microsoft.com/office/infopath/2007/PartnerControls"/>
    <ds:schemaRef ds:uri="b3dd761a-17fa-430a-b3a7-60aede42e57b"/>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9</Pages>
  <Words>8937</Words>
  <Characters>50947</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59765</CharactersWithSpaces>
  <SharedDoc>false</SharedDoc>
  <HLinks>
    <vt:vector size="18" baseType="variant">
      <vt:variant>
        <vt:i4>2752519</vt:i4>
      </vt:variant>
      <vt:variant>
        <vt:i4>6</vt:i4>
      </vt:variant>
      <vt:variant>
        <vt:i4>0</vt:i4>
      </vt:variant>
      <vt:variant>
        <vt:i4>5</vt:i4>
      </vt:variant>
      <vt:variant>
        <vt:lpwstr>mailto:20521348@gm.uit.edu.vn</vt:lpwstr>
      </vt:variant>
      <vt:variant>
        <vt:lpwstr/>
      </vt:variant>
      <vt:variant>
        <vt:i4>2752521</vt:i4>
      </vt:variant>
      <vt:variant>
        <vt:i4>3</vt:i4>
      </vt:variant>
      <vt:variant>
        <vt:i4>0</vt:i4>
      </vt:variant>
      <vt:variant>
        <vt:i4>5</vt:i4>
      </vt:variant>
      <vt:variant>
        <vt:lpwstr>mailto:20521247@gm.uit.edu.vn</vt:lpwstr>
      </vt:variant>
      <vt:variant>
        <vt:lpwstr/>
      </vt:variant>
      <vt:variant>
        <vt:i4>2752521</vt:i4>
      </vt:variant>
      <vt:variant>
        <vt:i4>0</vt:i4>
      </vt:variant>
      <vt:variant>
        <vt:i4>0</vt:i4>
      </vt:variant>
      <vt:variant>
        <vt:i4>5</vt:i4>
      </vt:variant>
      <vt:variant>
        <vt:lpwstr>mailto:20521540@gm.uit.edu.v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Trần Thị Tuyết Linh</cp:lastModifiedBy>
  <cp:revision>8</cp:revision>
  <dcterms:created xsi:type="dcterms:W3CDTF">2023-06-17T05:46:00Z</dcterms:created>
  <dcterms:modified xsi:type="dcterms:W3CDTF">2023-06-18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C2D0F278148E942919E5E50B2CE1002</vt:lpwstr>
  </property>
  <property fmtid="{D5CDD505-2E9C-101B-9397-08002B2CF9AE}" pid="3" name="ZOTERO_PREF_1">
    <vt:lpwstr>&lt;data data-version="3" zotero-version="6.0.26"&gt;&lt;session id="N9UJWMmG"/&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